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611FFB" w14:textId="77777777" w:rsidR="000B5C56" w:rsidRPr="009616A0" w:rsidRDefault="000B5C56" w:rsidP="00570F87">
      <w:pPr>
        <w:pStyle w:val="Heading1"/>
        <w:numPr>
          <w:ilvl w:val="0"/>
          <w:numId w:val="0"/>
        </w:numPr>
        <w:ind w:left="432" w:hanging="432"/>
      </w:pPr>
      <w:bookmarkStart w:id="0" w:name="_Toc165628288"/>
      <w:r w:rsidRPr="009616A0">
        <w:t>Statistical analysis plan (SAP)</w:t>
      </w:r>
      <w:bookmarkEnd w:id="0"/>
    </w:p>
    <w:p w14:paraId="5A14DB84" w14:textId="22B2F4F8" w:rsidR="000B5C56" w:rsidRPr="009616A0" w:rsidRDefault="000B5C56" w:rsidP="000B5C56">
      <w:pPr>
        <w:rPr>
          <w:rFonts w:ascii="Times New Roman" w:hAnsi="Times New Roman" w:cs="Times New Roman"/>
          <w:i/>
          <w:iCs/>
          <w:sz w:val="36"/>
          <w:szCs w:val="36"/>
        </w:rPr>
      </w:pPr>
    </w:p>
    <w:p w14:paraId="52DDEEB6" w14:textId="185ECF56" w:rsidR="000B5C56" w:rsidRPr="00437D3D" w:rsidRDefault="00171C0D" w:rsidP="00570F87">
      <w:pPr>
        <w:pStyle w:val="Heading1"/>
        <w:numPr>
          <w:ilvl w:val="0"/>
          <w:numId w:val="0"/>
        </w:numPr>
        <w:ind w:left="432" w:hanging="432"/>
        <w:rPr>
          <w:sz w:val="24"/>
          <w:szCs w:val="24"/>
          <w:lang w:val="en-GB"/>
        </w:rPr>
      </w:pPr>
      <w:bookmarkStart w:id="1" w:name="_Toc165628289"/>
      <w:r w:rsidRPr="00171C0D">
        <w:t xml:space="preserve">Type 1 interferon induced changes to exercise adaptations in systemic lupus erythematosus </w:t>
      </w:r>
      <w:proofErr w:type="gramStart"/>
      <w:r w:rsidR="005078BC" w:rsidRPr="00171C0D">
        <w:t>patients</w:t>
      </w:r>
      <w:bookmarkEnd w:id="1"/>
      <w:proofErr w:type="gramEnd"/>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200DB2B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Content>
          <w:r w:rsidR="00A809F3" w:rsidRPr="00E65DF0">
            <w:t>version 0.</w:t>
          </w:r>
          <w:r w:rsidR="00EF296F">
            <w:t>4</w:t>
          </w:r>
        </w:sdtContent>
      </w:sdt>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C4C11FC"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Content>
          <w:r w:rsidR="00A809F3" w:rsidRPr="00E65DF0">
            <w:t>30-04-2024</w:t>
          </w:r>
        </w:sdtContent>
      </w:sdt>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TOCHeading"/>
            <w:rPr>
              <w:rFonts w:ascii="Times New Roman" w:hAnsi="Times New Roman" w:cs="Times New Roman"/>
            </w:rPr>
          </w:pPr>
          <w:r w:rsidRPr="009616A0">
            <w:rPr>
              <w:rFonts w:ascii="Times New Roman" w:hAnsi="Times New Roman" w:cs="Times New Roman"/>
            </w:rPr>
            <w:t>Table of Contents</w:t>
          </w:r>
        </w:p>
        <w:p w14:paraId="5893CCBA" w14:textId="68D81846" w:rsidR="000A6D79" w:rsidRDefault="000B5C56">
          <w:pPr>
            <w:pStyle w:val="TOC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5628288" w:history="1">
            <w:r w:rsidR="000A6D79" w:rsidRPr="00E507F3">
              <w:rPr>
                <w:rStyle w:val="Hyperlink"/>
                <w:noProof/>
              </w:rPr>
              <w:t>Statistical analysis plan (SAP)</w:t>
            </w:r>
            <w:r w:rsidR="000A6D79">
              <w:rPr>
                <w:noProof/>
                <w:webHidden/>
              </w:rPr>
              <w:tab/>
            </w:r>
            <w:r w:rsidR="000A6D79">
              <w:rPr>
                <w:noProof/>
                <w:webHidden/>
              </w:rPr>
              <w:fldChar w:fldCharType="begin"/>
            </w:r>
            <w:r w:rsidR="000A6D79">
              <w:rPr>
                <w:noProof/>
                <w:webHidden/>
              </w:rPr>
              <w:instrText xml:space="preserve"> PAGEREF _Toc165628288 \h </w:instrText>
            </w:r>
            <w:r w:rsidR="000A6D79">
              <w:rPr>
                <w:noProof/>
                <w:webHidden/>
              </w:rPr>
            </w:r>
            <w:r w:rsidR="000A6D79">
              <w:rPr>
                <w:noProof/>
                <w:webHidden/>
              </w:rPr>
              <w:fldChar w:fldCharType="separate"/>
            </w:r>
            <w:r w:rsidR="008157E1">
              <w:rPr>
                <w:noProof/>
                <w:webHidden/>
              </w:rPr>
              <w:t>1</w:t>
            </w:r>
            <w:r w:rsidR="000A6D79">
              <w:rPr>
                <w:noProof/>
                <w:webHidden/>
              </w:rPr>
              <w:fldChar w:fldCharType="end"/>
            </w:r>
          </w:hyperlink>
        </w:p>
        <w:p w14:paraId="3921EC90" w14:textId="011860E5" w:rsidR="000A6D79" w:rsidRDefault="00000000">
          <w:pPr>
            <w:pStyle w:val="TOC1"/>
            <w:tabs>
              <w:tab w:val="right" w:leader="dot" w:pos="9962"/>
            </w:tabs>
            <w:rPr>
              <w:rFonts w:eastAsiaTheme="minorEastAsia"/>
              <w:noProof/>
              <w:lang w:val="da-DK" w:eastAsia="da-DK"/>
            </w:rPr>
          </w:pPr>
          <w:hyperlink w:anchor="_Toc165628289" w:history="1">
            <w:r w:rsidR="000A6D79" w:rsidRPr="00E507F3">
              <w:rPr>
                <w:rStyle w:val="Hyperlink"/>
                <w:noProof/>
              </w:rPr>
              <w:t>Type 1 interferon induced changes to exercise adaptations in systemic lupus erythematosus patients</w:t>
            </w:r>
            <w:r w:rsidR="000A6D79">
              <w:rPr>
                <w:noProof/>
                <w:webHidden/>
              </w:rPr>
              <w:tab/>
            </w:r>
            <w:r w:rsidR="000A6D79">
              <w:rPr>
                <w:noProof/>
                <w:webHidden/>
              </w:rPr>
              <w:fldChar w:fldCharType="begin"/>
            </w:r>
            <w:r w:rsidR="000A6D79">
              <w:rPr>
                <w:noProof/>
                <w:webHidden/>
              </w:rPr>
              <w:instrText xml:space="preserve"> PAGEREF _Toc165628289 \h </w:instrText>
            </w:r>
            <w:r w:rsidR="000A6D79">
              <w:rPr>
                <w:noProof/>
                <w:webHidden/>
              </w:rPr>
            </w:r>
            <w:r w:rsidR="000A6D79">
              <w:rPr>
                <w:noProof/>
                <w:webHidden/>
              </w:rPr>
              <w:fldChar w:fldCharType="separate"/>
            </w:r>
            <w:r w:rsidR="008157E1">
              <w:rPr>
                <w:noProof/>
                <w:webHidden/>
              </w:rPr>
              <w:t>1</w:t>
            </w:r>
            <w:r w:rsidR="000A6D79">
              <w:rPr>
                <w:noProof/>
                <w:webHidden/>
              </w:rPr>
              <w:fldChar w:fldCharType="end"/>
            </w:r>
          </w:hyperlink>
        </w:p>
        <w:p w14:paraId="657D26DA" w14:textId="734EA957" w:rsidR="000A6D79" w:rsidRDefault="00000000">
          <w:pPr>
            <w:pStyle w:val="TOC2"/>
            <w:tabs>
              <w:tab w:val="left" w:pos="660"/>
              <w:tab w:val="right" w:leader="dot" w:pos="9962"/>
            </w:tabs>
            <w:rPr>
              <w:rFonts w:eastAsiaTheme="minorEastAsia"/>
              <w:noProof/>
              <w:lang w:val="da-DK" w:eastAsia="da-DK"/>
            </w:rPr>
          </w:pPr>
          <w:hyperlink w:anchor="_Toc165628290" w:history="1">
            <w:r w:rsidR="000A6D79" w:rsidRPr="00E507F3">
              <w:rPr>
                <w:rStyle w:val="Hyperlink"/>
                <w:noProof/>
              </w:rPr>
              <w:t>1</w:t>
            </w:r>
            <w:r w:rsidR="000A6D79">
              <w:rPr>
                <w:rFonts w:eastAsiaTheme="minorEastAsia"/>
                <w:noProof/>
                <w:lang w:val="da-DK" w:eastAsia="da-DK"/>
              </w:rPr>
              <w:tab/>
            </w:r>
            <w:r w:rsidR="000A6D79" w:rsidRPr="00E507F3">
              <w:rPr>
                <w:rStyle w:val="Hyperlink"/>
                <w:noProof/>
              </w:rPr>
              <w:t>BACKGROUND AND RATIONAL</w:t>
            </w:r>
            <w:r w:rsidR="000A6D79">
              <w:rPr>
                <w:noProof/>
                <w:webHidden/>
              </w:rPr>
              <w:tab/>
            </w:r>
            <w:r w:rsidR="000A6D79">
              <w:rPr>
                <w:noProof/>
                <w:webHidden/>
              </w:rPr>
              <w:fldChar w:fldCharType="begin"/>
            </w:r>
            <w:r w:rsidR="000A6D79">
              <w:rPr>
                <w:noProof/>
                <w:webHidden/>
              </w:rPr>
              <w:instrText xml:space="preserve"> PAGEREF _Toc165628290 \h </w:instrText>
            </w:r>
            <w:r w:rsidR="000A6D79">
              <w:rPr>
                <w:noProof/>
                <w:webHidden/>
              </w:rPr>
            </w:r>
            <w:r w:rsidR="000A6D79">
              <w:rPr>
                <w:noProof/>
                <w:webHidden/>
              </w:rPr>
              <w:fldChar w:fldCharType="separate"/>
            </w:r>
            <w:r w:rsidR="008157E1">
              <w:rPr>
                <w:noProof/>
                <w:webHidden/>
              </w:rPr>
              <w:t>4</w:t>
            </w:r>
            <w:r w:rsidR="000A6D79">
              <w:rPr>
                <w:noProof/>
                <w:webHidden/>
              </w:rPr>
              <w:fldChar w:fldCharType="end"/>
            </w:r>
          </w:hyperlink>
        </w:p>
        <w:p w14:paraId="0D487189" w14:textId="018373D0" w:rsidR="000A6D79" w:rsidRDefault="00000000">
          <w:pPr>
            <w:pStyle w:val="TOC2"/>
            <w:tabs>
              <w:tab w:val="left" w:pos="660"/>
              <w:tab w:val="right" w:leader="dot" w:pos="9962"/>
            </w:tabs>
            <w:rPr>
              <w:rFonts w:eastAsiaTheme="minorEastAsia"/>
              <w:noProof/>
              <w:lang w:val="da-DK" w:eastAsia="da-DK"/>
            </w:rPr>
          </w:pPr>
          <w:hyperlink w:anchor="_Toc165628291" w:history="1">
            <w:r w:rsidR="000A6D79" w:rsidRPr="00E507F3">
              <w:rPr>
                <w:rStyle w:val="Hyperlink"/>
                <w:noProof/>
              </w:rPr>
              <w:t>2</w:t>
            </w:r>
            <w:r w:rsidR="000A6D79">
              <w:rPr>
                <w:rFonts w:eastAsiaTheme="minorEastAsia"/>
                <w:noProof/>
                <w:lang w:val="da-DK" w:eastAsia="da-DK"/>
              </w:rPr>
              <w:tab/>
            </w:r>
            <w:r w:rsidR="000A6D79" w:rsidRPr="00E507F3">
              <w:rPr>
                <w:rStyle w:val="Hyperlink"/>
                <w:noProof/>
              </w:rPr>
              <w:t>OBJECTIVES</w:t>
            </w:r>
            <w:r w:rsidR="000A6D79">
              <w:rPr>
                <w:noProof/>
                <w:webHidden/>
              </w:rPr>
              <w:tab/>
            </w:r>
            <w:r w:rsidR="000A6D79">
              <w:rPr>
                <w:noProof/>
                <w:webHidden/>
              </w:rPr>
              <w:fldChar w:fldCharType="begin"/>
            </w:r>
            <w:r w:rsidR="000A6D79">
              <w:rPr>
                <w:noProof/>
                <w:webHidden/>
              </w:rPr>
              <w:instrText xml:space="preserve"> PAGEREF _Toc165628291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2F383D4F" w14:textId="077970B2" w:rsidR="000A6D79" w:rsidRDefault="00000000">
          <w:pPr>
            <w:pStyle w:val="TOC3"/>
            <w:tabs>
              <w:tab w:val="left" w:pos="1100"/>
              <w:tab w:val="right" w:leader="dot" w:pos="9962"/>
            </w:tabs>
            <w:rPr>
              <w:rFonts w:eastAsiaTheme="minorEastAsia"/>
              <w:noProof/>
              <w:lang w:val="da-DK" w:eastAsia="da-DK"/>
            </w:rPr>
          </w:pPr>
          <w:hyperlink w:anchor="_Toc165628292" w:history="1">
            <w:r w:rsidR="000A6D79" w:rsidRPr="00E507F3">
              <w:rPr>
                <w:rStyle w:val="Hyperlink"/>
                <w:noProof/>
              </w:rPr>
              <w:t>2.1</w:t>
            </w:r>
            <w:r w:rsidR="000A6D79">
              <w:rPr>
                <w:rFonts w:eastAsiaTheme="minorEastAsia"/>
                <w:noProof/>
                <w:lang w:val="da-DK" w:eastAsia="da-DK"/>
              </w:rPr>
              <w:tab/>
            </w:r>
            <w:r w:rsidR="000A6D79" w:rsidRPr="00E507F3">
              <w:rPr>
                <w:rStyle w:val="Hyperlink"/>
                <w:noProof/>
              </w:rPr>
              <w:t>Primary aim:</w:t>
            </w:r>
            <w:r w:rsidR="000A6D79">
              <w:rPr>
                <w:noProof/>
                <w:webHidden/>
              </w:rPr>
              <w:tab/>
            </w:r>
            <w:r w:rsidR="000A6D79">
              <w:rPr>
                <w:noProof/>
                <w:webHidden/>
              </w:rPr>
              <w:fldChar w:fldCharType="begin"/>
            </w:r>
            <w:r w:rsidR="000A6D79">
              <w:rPr>
                <w:noProof/>
                <w:webHidden/>
              </w:rPr>
              <w:instrText xml:space="preserve"> PAGEREF _Toc165628292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1B94BD71" w14:textId="6784ECDB" w:rsidR="000A6D79" w:rsidRDefault="00000000">
          <w:pPr>
            <w:pStyle w:val="TOC3"/>
            <w:tabs>
              <w:tab w:val="left" w:pos="1100"/>
              <w:tab w:val="right" w:leader="dot" w:pos="9962"/>
            </w:tabs>
            <w:rPr>
              <w:rFonts w:eastAsiaTheme="minorEastAsia"/>
              <w:noProof/>
              <w:lang w:val="da-DK" w:eastAsia="da-DK"/>
            </w:rPr>
          </w:pPr>
          <w:hyperlink w:anchor="_Toc165628293" w:history="1">
            <w:r w:rsidR="000A6D79" w:rsidRPr="00E507F3">
              <w:rPr>
                <w:rStyle w:val="Hyperlink"/>
                <w:noProof/>
              </w:rPr>
              <w:t>2.2</w:t>
            </w:r>
            <w:r w:rsidR="000A6D79">
              <w:rPr>
                <w:rFonts w:eastAsiaTheme="minorEastAsia"/>
                <w:noProof/>
                <w:lang w:val="da-DK" w:eastAsia="da-DK"/>
              </w:rPr>
              <w:tab/>
            </w:r>
            <w:r w:rsidR="000A6D79" w:rsidRPr="00E507F3">
              <w:rPr>
                <w:rStyle w:val="Hyperlink"/>
                <w:noProof/>
                <w:shd w:val="clear" w:color="auto" w:fill="FFFFFF" w:themeFill="background1"/>
              </w:rPr>
              <w:t>Secondary aims:</w:t>
            </w:r>
            <w:r w:rsidR="000A6D79">
              <w:rPr>
                <w:noProof/>
                <w:webHidden/>
              </w:rPr>
              <w:tab/>
            </w:r>
            <w:r w:rsidR="000A6D79">
              <w:rPr>
                <w:noProof/>
                <w:webHidden/>
              </w:rPr>
              <w:fldChar w:fldCharType="begin"/>
            </w:r>
            <w:r w:rsidR="000A6D79">
              <w:rPr>
                <w:noProof/>
                <w:webHidden/>
              </w:rPr>
              <w:instrText xml:space="preserve"> PAGEREF _Toc165628293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3434654E" w14:textId="413E13C0" w:rsidR="000A6D79" w:rsidRDefault="00000000">
          <w:pPr>
            <w:pStyle w:val="TOC3"/>
            <w:tabs>
              <w:tab w:val="left" w:pos="1100"/>
              <w:tab w:val="right" w:leader="dot" w:pos="9962"/>
            </w:tabs>
            <w:rPr>
              <w:rFonts w:eastAsiaTheme="minorEastAsia"/>
              <w:noProof/>
              <w:lang w:val="da-DK" w:eastAsia="da-DK"/>
            </w:rPr>
          </w:pPr>
          <w:hyperlink w:anchor="_Toc165628294" w:history="1">
            <w:r w:rsidR="000A6D79" w:rsidRPr="00E507F3">
              <w:rPr>
                <w:rStyle w:val="Hyperlink"/>
                <w:noProof/>
              </w:rPr>
              <w:t>2.3</w:t>
            </w:r>
            <w:r w:rsidR="000A6D79">
              <w:rPr>
                <w:rFonts w:eastAsiaTheme="minorEastAsia"/>
                <w:noProof/>
                <w:lang w:val="da-DK" w:eastAsia="da-DK"/>
              </w:rPr>
              <w:tab/>
            </w:r>
            <w:r w:rsidR="000A6D79" w:rsidRPr="00E507F3">
              <w:rPr>
                <w:rStyle w:val="Hyperlink"/>
                <w:noProof/>
              </w:rPr>
              <w:t>Primary objective:</w:t>
            </w:r>
            <w:r w:rsidR="000A6D79">
              <w:rPr>
                <w:noProof/>
                <w:webHidden/>
              </w:rPr>
              <w:tab/>
            </w:r>
            <w:r w:rsidR="000A6D79">
              <w:rPr>
                <w:noProof/>
                <w:webHidden/>
              </w:rPr>
              <w:fldChar w:fldCharType="begin"/>
            </w:r>
            <w:r w:rsidR="000A6D79">
              <w:rPr>
                <w:noProof/>
                <w:webHidden/>
              </w:rPr>
              <w:instrText xml:space="preserve"> PAGEREF _Toc165628294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591F1F3A" w14:textId="61F65CA5" w:rsidR="000A6D79" w:rsidRDefault="00000000">
          <w:pPr>
            <w:pStyle w:val="TOC3"/>
            <w:tabs>
              <w:tab w:val="left" w:pos="1100"/>
              <w:tab w:val="right" w:leader="dot" w:pos="9962"/>
            </w:tabs>
            <w:rPr>
              <w:rFonts w:eastAsiaTheme="minorEastAsia"/>
              <w:noProof/>
              <w:lang w:val="da-DK" w:eastAsia="da-DK"/>
            </w:rPr>
          </w:pPr>
          <w:hyperlink w:anchor="_Toc165628295" w:history="1">
            <w:r w:rsidR="000A6D79" w:rsidRPr="00E507F3">
              <w:rPr>
                <w:rStyle w:val="Hyperlink"/>
                <w:noProof/>
              </w:rPr>
              <w:t>2.4</w:t>
            </w:r>
            <w:r w:rsidR="000A6D79">
              <w:rPr>
                <w:rFonts w:eastAsiaTheme="minorEastAsia"/>
                <w:noProof/>
                <w:lang w:val="da-DK" w:eastAsia="da-DK"/>
              </w:rPr>
              <w:tab/>
            </w:r>
            <w:r w:rsidR="000A6D79" w:rsidRPr="00E507F3">
              <w:rPr>
                <w:rStyle w:val="Hyperlink"/>
                <w:noProof/>
              </w:rPr>
              <w:t>Key secondary objective:</w:t>
            </w:r>
            <w:r w:rsidR="000A6D79">
              <w:rPr>
                <w:noProof/>
                <w:webHidden/>
              </w:rPr>
              <w:tab/>
            </w:r>
            <w:r w:rsidR="000A6D79">
              <w:rPr>
                <w:noProof/>
                <w:webHidden/>
              </w:rPr>
              <w:fldChar w:fldCharType="begin"/>
            </w:r>
            <w:r w:rsidR="000A6D79">
              <w:rPr>
                <w:noProof/>
                <w:webHidden/>
              </w:rPr>
              <w:instrText xml:space="preserve"> PAGEREF _Toc165628295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19FDCF43" w14:textId="00643AA3" w:rsidR="000A6D79" w:rsidRDefault="00000000">
          <w:pPr>
            <w:pStyle w:val="TOC3"/>
            <w:tabs>
              <w:tab w:val="left" w:pos="1100"/>
              <w:tab w:val="right" w:leader="dot" w:pos="9962"/>
            </w:tabs>
            <w:rPr>
              <w:rFonts w:eastAsiaTheme="minorEastAsia"/>
              <w:noProof/>
              <w:lang w:val="da-DK" w:eastAsia="da-DK"/>
            </w:rPr>
          </w:pPr>
          <w:hyperlink w:anchor="_Toc165628296" w:history="1">
            <w:r w:rsidR="000A6D79" w:rsidRPr="00E507F3">
              <w:rPr>
                <w:rStyle w:val="Hyperlink"/>
                <w:noProof/>
              </w:rPr>
              <w:t>2.5</w:t>
            </w:r>
            <w:r w:rsidR="000A6D79">
              <w:rPr>
                <w:rFonts w:eastAsiaTheme="minorEastAsia"/>
                <w:noProof/>
                <w:lang w:val="da-DK" w:eastAsia="da-DK"/>
              </w:rPr>
              <w:tab/>
            </w:r>
            <w:r w:rsidR="000A6D79" w:rsidRPr="00E507F3">
              <w:rPr>
                <w:rStyle w:val="Hyperlink"/>
                <w:noProof/>
              </w:rPr>
              <w:t>Other objectives:</w:t>
            </w:r>
            <w:r w:rsidR="000A6D79">
              <w:rPr>
                <w:noProof/>
                <w:webHidden/>
              </w:rPr>
              <w:tab/>
            </w:r>
            <w:r w:rsidR="000A6D79">
              <w:rPr>
                <w:noProof/>
                <w:webHidden/>
              </w:rPr>
              <w:fldChar w:fldCharType="begin"/>
            </w:r>
            <w:r w:rsidR="000A6D79">
              <w:rPr>
                <w:noProof/>
                <w:webHidden/>
              </w:rPr>
              <w:instrText xml:space="preserve"> PAGEREF _Toc165628296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3904F2FD" w14:textId="0D3549FF" w:rsidR="000A6D79" w:rsidRDefault="00000000">
          <w:pPr>
            <w:pStyle w:val="TOC2"/>
            <w:tabs>
              <w:tab w:val="left" w:pos="660"/>
              <w:tab w:val="right" w:leader="dot" w:pos="9962"/>
            </w:tabs>
            <w:rPr>
              <w:rFonts w:eastAsiaTheme="minorEastAsia"/>
              <w:noProof/>
              <w:lang w:val="da-DK" w:eastAsia="da-DK"/>
            </w:rPr>
          </w:pPr>
          <w:hyperlink w:anchor="_Toc165628297" w:history="1">
            <w:r w:rsidR="000A6D79" w:rsidRPr="00E507F3">
              <w:rPr>
                <w:rStyle w:val="Hyperlink"/>
                <w:noProof/>
              </w:rPr>
              <w:t>3</w:t>
            </w:r>
            <w:r w:rsidR="000A6D79">
              <w:rPr>
                <w:rFonts w:eastAsiaTheme="minorEastAsia"/>
                <w:noProof/>
                <w:lang w:val="da-DK" w:eastAsia="da-DK"/>
              </w:rPr>
              <w:tab/>
            </w:r>
            <w:r w:rsidR="000A6D79" w:rsidRPr="00E507F3">
              <w:rPr>
                <w:rStyle w:val="Hyperlink"/>
                <w:noProof/>
              </w:rPr>
              <w:t>HYPOTHESES</w:t>
            </w:r>
            <w:r w:rsidR="000A6D79">
              <w:rPr>
                <w:noProof/>
                <w:webHidden/>
              </w:rPr>
              <w:tab/>
            </w:r>
            <w:r w:rsidR="000A6D79">
              <w:rPr>
                <w:noProof/>
                <w:webHidden/>
              </w:rPr>
              <w:fldChar w:fldCharType="begin"/>
            </w:r>
            <w:r w:rsidR="000A6D79">
              <w:rPr>
                <w:noProof/>
                <w:webHidden/>
              </w:rPr>
              <w:instrText xml:space="preserve"> PAGEREF _Toc165628297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0DEAAFDA" w14:textId="3829FBA8" w:rsidR="000A6D79" w:rsidRDefault="00000000">
          <w:pPr>
            <w:pStyle w:val="TOC3"/>
            <w:tabs>
              <w:tab w:val="left" w:pos="1100"/>
              <w:tab w:val="right" w:leader="dot" w:pos="9962"/>
            </w:tabs>
            <w:rPr>
              <w:rFonts w:eastAsiaTheme="minorEastAsia"/>
              <w:noProof/>
              <w:lang w:val="da-DK" w:eastAsia="da-DK"/>
            </w:rPr>
          </w:pPr>
          <w:hyperlink w:anchor="_Toc165628298" w:history="1">
            <w:r w:rsidR="000A6D79" w:rsidRPr="00E507F3">
              <w:rPr>
                <w:rStyle w:val="Hyperlink"/>
                <w:noProof/>
              </w:rPr>
              <w:t>3.1</w:t>
            </w:r>
            <w:r w:rsidR="000A6D79">
              <w:rPr>
                <w:rFonts w:eastAsiaTheme="minorEastAsia"/>
                <w:noProof/>
                <w:lang w:val="da-DK" w:eastAsia="da-DK"/>
              </w:rPr>
              <w:tab/>
            </w:r>
            <w:r w:rsidR="000A6D79" w:rsidRPr="00E507F3">
              <w:rPr>
                <w:rStyle w:val="Hyperlink"/>
                <w:noProof/>
              </w:rPr>
              <w:t>Primary Hypotheses</w:t>
            </w:r>
            <w:r w:rsidR="000A6D79">
              <w:rPr>
                <w:noProof/>
                <w:webHidden/>
              </w:rPr>
              <w:tab/>
            </w:r>
            <w:r w:rsidR="000A6D79">
              <w:rPr>
                <w:noProof/>
                <w:webHidden/>
              </w:rPr>
              <w:fldChar w:fldCharType="begin"/>
            </w:r>
            <w:r w:rsidR="000A6D79">
              <w:rPr>
                <w:noProof/>
                <w:webHidden/>
              </w:rPr>
              <w:instrText xml:space="preserve"> PAGEREF _Toc165628298 \h </w:instrText>
            </w:r>
            <w:r w:rsidR="000A6D79">
              <w:rPr>
                <w:noProof/>
                <w:webHidden/>
              </w:rPr>
            </w:r>
            <w:r w:rsidR="000A6D79">
              <w:rPr>
                <w:noProof/>
                <w:webHidden/>
              </w:rPr>
              <w:fldChar w:fldCharType="separate"/>
            </w:r>
            <w:r w:rsidR="008157E1">
              <w:rPr>
                <w:noProof/>
                <w:webHidden/>
              </w:rPr>
              <w:t>5</w:t>
            </w:r>
            <w:r w:rsidR="000A6D79">
              <w:rPr>
                <w:noProof/>
                <w:webHidden/>
              </w:rPr>
              <w:fldChar w:fldCharType="end"/>
            </w:r>
          </w:hyperlink>
        </w:p>
        <w:p w14:paraId="7F68ECCC" w14:textId="776CD199" w:rsidR="000A6D79" w:rsidRDefault="00000000">
          <w:pPr>
            <w:pStyle w:val="TOC3"/>
            <w:tabs>
              <w:tab w:val="left" w:pos="1100"/>
              <w:tab w:val="right" w:leader="dot" w:pos="9962"/>
            </w:tabs>
            <w:rPr>
              <w:rFonts w:eastAsiaTheme="minorEastAsia"/>
              <w:noProof/>
              <w:lang w:val="da-DK" w:eastAsia="da-DK"/>
            </w:rPr>
          </w:pPr>
          <w:hyperlink w:anchor="_Toc165628299" w:history="1">
            <w:r w:rsidR="000A6D79" w:rsidRPr="00E507F3">
              <w:rPr>
                <w:rStyle w:val="Hyperlink"/>
                <w:noProof/>
              </w:rPr>
              <w:t>3.2</w:t>
            </w:r>
            <w:r w:rsidR="000A6D79">
              <w:rPr>
                <w:rFonts w:eastAsiaTheme="minorEastAsia"/>
                <w:noProof/>
                <w:lang w:val="da-DK" w:eastAsia="da-DK"/>
              </w:rPr>
              <w:tab/>
            </w:r>
            <w:r w:rsidR="000A6D79" w:rsidRPr="00E507F3">
              <w:rPr>
                <w:rStyle w:val="Hyperlink"/>
                <w:noProof/>
              </w:rPr>
              <w:t>Secondary Hypotheses</w:t>
            </w:r>
            <w:r w:rsidR="000A6D79">
              <w:rPr>
                <w:noProof/>
                <w:webHidden/>
              </w:rPr>
              <w:tab/>
            </w:r>
            <w:r w:rsidR="000A6D79">
              <w:rPr>
                <w:noProof/>
                <w:webHidden/>
              </w:rPr>
              <w:fldChar w:fldCharType="begin"/>
            </w:r>
            <w:r w:rsidR="000A6D79">
              <w:rPr>
                <w:noProof/>
                <w:webHidden/>
              </w:rPr>
              <w:instrText xml:space="preserve"> PAGEREF _Toc165628299 \h </w:instrText>
            </w:r>
            <w:r w:rsidR="000A6D79">
              <w:rPr>
                <w:noProof/>
                <w:webHidden/>
              </w:rPr>
            </w:r>
            <w:r w:rsidR="000A6D79">
              <w:rPr>
                <w:noProof/>
                <w:webHidden/>
              </w:rPr>
              <w:fldChar w:fldCharType="separate"/>
            </w:r>
            <w:r w:rsidR="008157E1">
              <w:rPr>
                <w:noProof/>
                <w:webHidden/>
              </w:rPr>
              <w:t>6</w:t>
            </w:r>
            <w:r w:rsidR="000A6D79">
              <w:rPr>
                <w:noProof/>
                <w:webHidden/>
              </w:rPr>
              <w:fldChar w:fldCharType="end"/>
            </w:r>
          </w:hyperlink>
        </w:p>
        <w:p w14:paraId="77514D8F" w14:textId="537141CE" w:rsidR="000A6D79" w:rsidRDefault="00000000">
          <w:pPr>
            <w:pStyle w:val="TOC3"/>
            <w:tabs>
              <w:tab w:val="left" w:pos="1100"/>
              <w:tab w:val="right" w:leader="dot" w:pos="9962"/>
            </w:tabs>
            <w:rPr>
              <w:rFonts w:eastAsiaTheme="minorEastAsia"/>
              <w:noProof/>
              <w:lang w:val="da-DK" w:eastAsia="da-DK"/>
            </w:rPr>
          </w:pPr>
          <w:hyperlink w:anchor="_Toc165628300" w:history="1">
            <w:r w:rsidR="000A6D79" w:rsidRPr="00E507F3">
              <w:rPr>
                <w:rStyle w:val="Hyperlink"/>
                <w:noProof/>
              </w:rPr>
              <w:t>3.3</w:t>
            </w:r>
            <w:r w:rsidR="000A6D79">
              <w:rPr>
                <w:rFonts w:eastAsiaTheme="minorEastAsia"/>
                <w:noProof/>
                <w:lang w:val="da-DK" w:eastAsia="da-DK"/>
              </w:rPr>
              <w:tab/>
            </w:r>
            <w:r w:rsidR="000A6D79" w:rsidRPr="00E507F3">
              <w:rPr>
                <w:rStyle w:val="Hyperlink"/>
                <w:noProof/>
              </w:rPr>
              <w:t>Exploratory Hypotheses</w:t>
            </w:r>
            <w:r w:rsidR="000A6D79">
              <w:rPr>
                <w:noProof/>
                <w:webHidden/>
              </w:rPr>
              <w:tab/>
            </w:r>
            <w:r w:rsidR="000A6D79">
              <w:rPr>
                <w:noProof/>
                <w:webHidden/>
              </w:rPr>
              <w:fldChar w:fldCharType="begin"/>
            </w:r>
            <w:r w:rsidR="000A6D79">
              <w:rPr>
                <w:noProof/>
                <w:webHidden/>
              </w:rPr>
              <w:instrText xml:space="preserve"> PAGEREF _Toc165628300 \h </w:instrText>
            </w:r>
            <w:r w:rsidR="000A6D79">
              <w:rPr>
                <w:noProof/>
                <w:webHidden/>
              </w:rPr>
            </w:r>
            <w:r w:rsidR="000A6D79">
              <w:rPr>
                <w:noProof/>
                <w:webHidden/>
              </w:rPr>
              <w:fldChar w:fldCharType="separate"/>
            </w:r>
            <w:r w:rsidR="008157E1">
              <w:rPr>
                <w:noProof/>
                <w:webHidden/>
              </w:rPr>
              <w:t>6</w:t>
            </w:r>
            <w:r w:rsidR="000A6D79">
              <w:rPr>
                <w:noProof/>
                <w:webHidden/>
              </w:rPr>
              <w:fldChar w:fldCharType="end"/>
            </w:r>
          </w:hyperlink>
        </w:p>
        <w:p w14:paraId="0519661B" w14:textId="16F9C2C1" w:rsidR="000A6D79" w:rsidRDefault="00000000">
          <w:pPr>
            <w:pStyle w:val="TOC2"/>
            <w:tabs>
              <w:tab w:val="left" w:pos="660"/>
              <w:tab w:val="right" w:leader="dot" w:pos="9962"/>
            </w:tabs>
            <w:rPr>
              <w:rFonts w:eastAsiaTheme="minorEastAsia"/>
              <w:noProof/>
              <w:lang w:val="da-DK" w:eastAsia="da-DK"/>
            </w:rPr>
          </w:pPr>
          <w:hyperlink w:anchor="_Toc165628301" w:history="1">
            <w:r w:rsidR="000A6D79" w:rsidRPr="00E507F3">
              <w:rPr>
                <w:rStyle w:val="Hyperlink"/>
                <w:noProof/>
              </w:rPr>
              <w:t>4</w:t>
            </w:r>
            <w:r w:rsidR="000A6D79">
              <w:rPr>
                <w:rFonts w:eastAsiaTheme="minorEastAsia"/>
                <w:noProof/>
                <w:lang w:val="da-DK" w:eastAsia="da-DK"/>
              </w:rPr>
              <w:tab/>
            </w:r>
            <w:r w:rsidR="000A6D79" w:rsidRPr="00E507F3">
              <w:rPr>
                <w:rStyle w:val="Hyperlink"/>
                <w:noProof/>
              </w:rPr>
              <w:t>TRIAL DESIGN, DATA COLLECTION AND OUTCOMES ASSESSMENT</w:t>
            </w:r>
            <w:r w:rsidR="000A6D79">
              <w:rPr>
                <w:noProof/>
                <w:webHidden/>
              </w:rPr>
              <w:tab/>
            </w:r>
            <w:r w:rsidR="000A6D79">
              <w:rPr>
                <w:noProof/>
                <w:webHidden/>
              </w:rPr>
              <w:fldChar w:fldCharType="begin"/>
            </w:r>
            <w:r w:rsidR="000A6D79">
              <w:rPr>
                <w:noProof/>
                <w:webHidden/>
              </w:rPr>
              <w:instrText xml:space="preserve"> PAGEREF _Toc165628301 \h </w:instrText>
            </w:r>
            <w:r w:rsidR="000A6D79">
              <w:rPr>
                <w:noProof/>
                <w:webHidden/>
              </w:rPr>
            </w:r>
            <w:r w:rsidR="000A6D79">
              <w:rPr>
                <w:noProof/>
                <w:webHidden/>
              </w:rPr>
              <w:fldChar w:fldCharType="separate"/>
            </w:r>
            <w:r w:rsidR="008157E1">
              <w:rPr>
                <w:noProof/>
                <w:webHidden/>
              </w:rPr>
              <w:t>10</w:t>
            </w:r>
            <w:r w:rsidR="000A6D79">
              <w:rPr>
                <w:noProof/>
                <w:webHidden/>
              </w:rPr>
              <w:fldChar w:fldCharType="end"/>
            </w:r>
          </w:hyperlink>
        </w:p>
        <w:p w14:paraId="3A6ED6BA" w14:textId="570F3AE9" w:rsidR="000A6D79" w:rsidRDefault="00000000">
          <w:pPr>
            <w:pStyle w:val="TOC2"/>
            <w:tabs>
              <w:tab w:val="left" w:pos="660"/>
              <w:tab w:val="right" w:leader="dot" w:pos="9962"/>
            </w:tabs>
            <w:rPr>
              <w:rFonts w:eastAsiaTheme="minorEastAsia"/>
              <w:noProof/>
              <w:lang w:val="da-DK" w:eastAsia="da-DK"/>
            </w:rPr>
          </w:pPr>
          <w:hyperlink w:anchor="_Toc165628302" w:history="1">
            <w:r w:rsidR="000A6D79" w:rsidRPr="00E507F3">
              <w:rPr>
                <w:rStyle w:val="Hyperlink"/>
                <w:noProof/>
              </w:rPr>
              <w:t>5</w:t>
            </w:r>
            <w:r w:rsidR="000A6D79">
              <w:rPr>
                <w:rFonts w:eastAsiaTheme="minorEastAsia"/>
                <w:noProof/>
                <w:lang w:val="da-DK" w:eastAsia="da-DK"/>
              </w:rPr>
              <w:tab/>
            </w:r>
            <w:r w:rsidR="000A6D79" w:rsidRPr="00E507F3">
              <w:rPr>
                <w:rStyle w:val="Hyperlink"/>
                <w:rFonts w:ascii="Times New Roman" w:hAnsi="Times New Roman" w:cs="Times New Roman"/>
                <w:noProof/>
              </w:rPr>
              <w:t>OUTCOMES</w:t>
            </w:r>
            <w:r w:rsidR="000A6D79">
              <w:rPr>
                <w:noProof/>
                <w:webHidden/>
              </w:rPr>
              <w:tab/>
            </w:r>
            <w:r w:rsidR="000A6D79">
              <w:rPr>
                <w:noProof/>
                <w:webHidden/>
              </w:rPr>
              <w:fldChar w:fldCharType="begin"/>
            </w:r>
            <w:r w:rsidR="000A6D79">
              <w:rPr>
                <w:noProof/>
                <w:webHidden/>
              </w:rPr>
              <w:instrText xml:space="preserve"> PAGEREF _Toc165628302 \h </w:instrText>
            </w:r>
            <w:r w:rsidR="000A6D79">
              <w:rPr>
                <w:noProof/>
                <w:webHidden/>
              </w:rPr>
            </w:r>
            <w:r w:rsidR="000A6D79">
              <w:rPr>
                <w:noProof/>
                <w:webHidden/>
              </w:rPr>
              <w:fldChar w:fldCharType="separate"/>
            </w:r>
            <w:r w:rsidR="008157E1">
              <w:rPr>
                <w:noProof/>
                <w:webHidden/>
              </w:rPr>
              <w:t>11</w:t>
            </w:r>
            <w:r w:rsidR="000A6D79">
              <w:rPr>
                <w:noProof/>
                <w:webHidden/>
              </w:rPr>
              <w:fldChar w:fldCharType="end"/>
            </w:r>
          </w:hyperlink>
        </w:p>
        <w:p w14:paraId="49306AE5" w14:textId="70EDC980" w:rsidR="000A6D79" w:rsidRDefault="00000000">
          <w:pPr>
            <w:pStyle w:val="TOC3"/>
            <w:tabs>
              <w:tab w:val="left" w:pos="1100"/>
              <w:tab w:val="right" w:leader="dot" w:pos="9962"/>
            </w:tabs>
            <w:rPr>
              <w:rFonts w:eastAsiaTheme="minorEastAsia"/>
              <w:noProof/>
              <w:lang w:val="da-DK" w:eastAsia="da-DK"/>
            </w:rPr>
          </w:pPr>
          <w:hyperlink w:anchor="_Toc165628303" w:history="1">
            <w:r w:rsidR="000A6D79" w:rsidRPr="00E507F3">
              <w:rPr>
                <w:rStyle w:val="Hyperlink"/>
                <w:noProof/>
              </w:rPr>
              <w:t>5.1</w:t>
            </w:r>
            <w:r w:rsidR="000A6D79">
              <w:rPr>
                <w:rFonts w:eastAsiaTheme="minorEastAsia"/>
                <w:noProof/>
                <w:lang w:val="da-DK" w:eastAsia="da-DK"/>
              </w:rPr>
              <w:tab/>
            </w:r>
            <w:r w:rsidR="000A6D79" w:rsidRPr="00E507F3">
              <w:rPr>
                <w:rStyle w:val="Hyperlink"/>
                <w:noProof/>
              </w:rPr>
              <w:t>Primary Outcomes</w:t>
            </w:r>
            <w:r w:rsidR="000A6D79">
              <w:rPr>
                <w:noProof/>
                <w:webHidden/>
              </w:rPr>
              <w:tab/>
            </w:r>
            <w:r w:rsidR="000A6D79">
              <w:rPr>
                <w:noProof/>
                <w:webHidden/>
              </w:rPr>
              <w:fldChar w:fldCharType="begin"/>
            </w:r>
            <w:r w:rsidR="000A6D79">
              <w:rPr>
                <w:noProof/>
                <w:webHidden/>
              </w:rPr>
              <w:instrText xml:space="preserve"> PAGEREF _Toc165628303 \h </w:instrText>
            </w:r>
            <w:r w:rsidR="000A6D79">
              <w:rPr>
                <w:noProof/>
                <w:webHidden/>
              </w:rPr>
            </w:r>
            <w:r w:rsidR="000A6D79">
              <w:rPr>
                <w:noProof/>
                <w:webHidden/>
              </w:rPr>
              <w:fldChar w:fldCharType="separate"/>
            </w:r>
            <w:r w:rsidR="008157E1">
              <w:rPr>
                <w:noProof/>
                <w:webHidden/>
              </w:rPr>
              <w:t>11</w:t>
            </w:r>
            <w:r w:rsidR="000A6D79">
              <w:rPr>
                <w:noProof/>
                <w:webHidden/>
              </w:rPr>
              <w:fldChar w:fldCharType="end"/>
            </w:r>
          </w:hyperlink>
        </w:p>
        <w:p w14:paraId="6181BE69" w14:textId="6B909477" w:rsidR="000A6D79" w:rsidRDefault="00000000">
          <w:pPr>
            <w:pStyle w:val="TOC3"/>
            <w:tabs>
              <w:tab w:val="left" w:pos="1100"/>
              <w:tab w:val="right" w:leader="dot" w:pos="9962"/>
            </w:tabs>
            <w:rPr>
              <w:rFonts w:eastAsiaTheme="minorEastAsia"/>
              <w:noProof/>
              <w:lang w:val="da-DK" w:eastAsia="da-DK"/>
            </w:rPr>
          </w:pPr>
          <w:hyperlink w:anchor="_Toc165628304" w:history="1">
            <w:r w:rsidR="000A6D79" w:rsidRPr="00E507F3">
              <w:rPr>
                <w:rStyle w:val="Hyperlink"/>
                <w:noProof/>
              </w:rPr>
              <w:t>5.2</w:t>
            </w:r>
            <w:r w:rsidR="000A6D79">
              <w:rPr>
                <w:rFonts w:eastAsiaTheme="minorEastAsia"/>
                <w:noProof/>
                <w:lang w:val="da-DK" w:eastAsia="da-DK"/>
              </w:rPr>
              <w:tab/>
            </w:r>
            <w:r w:rsidR="000A6D79" w:rsidRPr="00E507F3">
              <w:rPr>
                <w:rStyle w:val="Hyperlink"/>
                <w:noProof/>
              </w:rPr>
              <w:t>Key Secondary Outcome</w:t>
            </w:r>
            <w:r w:rsidR="000A6D79">
              <w:rPr>
                <w:noProof/>
                <w:webHidden/>
              </w:rPr>
              <w:tab/>
            </w:r>
            <w:r w:rsidR="000A6D79">
              <w:rPr>
                <w:noProof/>
                <w:webHidden/>
              </w:rPr>
              <w:fldChar w:fldCharType="begin"/>
            </w:r>
            <w:r w:rsidR="000A6D79">
              <w:rPr>
                <w:noProof/>
                <w:webHidden/>
              </w:rPr>
              <w:instrText xml:space="preserve"> PAGEREF _Toc165628304 \h </w:instrText>
            </w:r>
            <w:r w:rsidR="000A6D79">
              <w:rPr>
                <w:noProof/>
                <w:webHidden/>
              </w:rPr>
            </w:r>
            <w:r w:rsidR="000A6D79">
              <w:rPr>
                <w:noProof/>
                <w:webHidden/>
              </w:rPr>
              <w:fldChar w:fldCharType="separate"/>
            </w:r>
            <w:r w:rsidR="008157E1">
              <w:rPr>
                <w:noProof/>
                <w:webHidden/>
              </w:rPr>
              <w:t>12</w:t>
            </w:r>
            <w:r w:rsidR="000A6D79">
              <w:rPr>
                <w:noProof/>
                <w:webHidden/>
              </w:rPr>
              <w:fldChar w:fldCharType="end"/>
            </w:r>
          </w:hyperlink>
        </w:p>
        <w:p w14:paraId="4972BF93" w14:textId="2192844E" w:rsidR="000A6D79" w:rsidRDefault="00000000">
          <w:pPr>
            <w:pStyle w:val="TOC3"/>
            <w:tabs>
              <w:tab w:val="left" w:pos="1100"/>
              <w:tab w:val="right" w:leader="dot" w:pos="9962"/>
            </w:tabs>
            <w:rPr>
              <w:rFonts w:eastAsiaTheme="minorEastAsia"/>
              <w:noProof/>
              <w:lang w:val="da-DK" w:eastAsia="da-DK"/>
            </w:rPr>
          </w:pPr>
          <w:hyperlink w:anchor="_Toc165628305" w:history="1">
            <w:r w:rsidR="000A6D79" w:rsidRPr="00E507F3">
              <w:rPr>
                <w:rStyle w:val="Hyperlink"/>
                <w:noProof/>
              </w:rPr>
              <w:t>5.3</w:t>
            </w:r>
            <w:r w:rsidR="000A6D79">
              <w:rPr>
                <w:rFonts w:eastAsiaTheme="minorEastAsia"/>
                <w:noProof/>
                <w:lang w:val="da-DK" w:eastAsia="da-DK"/>
              </w:rPr>
              <w:tab/>
            </w:r>
            <w:r w:rsidR="000A6D79" w:rsidRPr="00E507F3">
              <w:rPr>
                <w:rStyle w:val="Hyperlink"/>
                <w:noProof/>
              </w:rPr>
              <w:t>Other Secondary Outcomes</w:t>
            </w:r>
            <w:r w:rsidR="000A6D79">
              <w:rPr>
                <w:noProof/>
                <w:webHidden/>
              </w:rPr>
              <w:tab/>
            </w:r>
            <w:r w:rsidR="000A6D79">
              <w:rPr>
                <w:noProof/>
                <w:webHidden/>
              </w:rPr>
              <w:fldChar w:fldCharType="begin"/>
            </w:r>
            <w:r w:rsidR="000A6D79">
              <w:rPr>
                <w:noProof/>
                <w:webHidden/>
              </w:rPr>
              <w:instrText xml:space="preserve"> PAGEREF _Toc165628305 \h </w:instrText>
            </w:r>
            <w:r w:rsidR="000A6D79">
              <w:rPr>
                <w:noProof/>
                <w:webHidden/>
              </w:rPr>
            </w:r>
            <w:r w:rsidR="000A6D79">
              <w:rPr>
                <w:noProof/>
                <w:webHidden/>
              </w:rPr>
              <w:fldChar w:fldCharType="separate"/>
            </w:r>
            <w:r w:rsidR="008157E1">
              <w:rPr>
                <w:noProof/>
                <w:webHidden/>
              </w:rPr>
              <w:t>12</w:t>
            </w:r>
            <w:r w:rsidR="000A6D79">
              <w:rPr>
                <w:noProof/>
                <w:webHidden/>
              </w:rPr>
              <w:fldChar w:fldCharType="end"/>
            </w:r>
          </w:hyperlink>
        </w:p>
        <w:p w14:paraId="522C46CA" w14:textId="1756DFCB" w:rsidR="000A6D79" w:rsidRDefault="00000000">
          <w:pPr>
            <w:pStyle w:val="TOC3"/>
            <w:tabs>
              <w:tab w:val="left" w:pos="1100"/>
              <w:tab w:val="right" w:leader="dot" w:pos="9962"/>
            </w:tabs>
            <w:rPr>
              <w:rFonts w:eastAsiaTheme="minorEastAsia"/>
              <w:noProof/>
              <w:lang w:val="da-DK" w:eastAsia="da-DK"/>
            </w:rPr>
          </w:pPr>
          <w:hyperlink w:anchor="_Toc165628306" w:history="1">
            <w:r w:rsidR="000A6D79" w:rsidRPr="00E507F3">
              <w:rPr>
                <w:rStyle w:val="Hyperlink"/>
                <w:noProof/>
              </w:rPr>
              <w:t>5.4</w:t>
            </w:r>
            <w:r w:rsidR="000A6D79">
              <w:rPr>
                <w:rFonts w:eastAsiaTheme="minorEastAsia"/>
                <w:noProof/>
                <w:lang w:val="da-DK" w:eastAsia="da-DK"/>
              </w:rPr>
              <w:tab/>
            </w:r>
            <w:r w:rsidR="000A6D79" w:rsidRPr="00E507F3">
              <w:rPr>
                <w:rStyle w:val="Hyperlink"/>
                <w:noProof/>
              </w:rPr>
              <w:t>Exploratory Outcomes</w:t>
            </w:r>
            <w:r w:rsidR="000A6D79">
              <w:rPr>
                <w:noProof/>
                <w:webHidden/>
              </w:rPr>
              <w:tab/>
            </w:r>
            <w:r w:rsidR="000A6D79">
              <w:rPr>
                <w:noProof/>
                <w:webHidden/>
              </w:rPr>
              <w:fldChar w:fldCharType="begin"/>
            </w:r>
            <w:r w:rsidR="000A6D79">
              <w:rPr>
                <w:noProof/>
                <w:webHidden/>
              </w:rPr>
              <w:instrText xml:space="preserve"> PAGEREF _Toc165628306 \h </w:instrText>
            </w:r>
            <w:r w:rsidR="000A6D79">
              <w:rPr>
                <w:noProof/>
                <w:webHidden/>
              </w:rPr>
            </w:r>
            <w:r w:rsidR="000A6D79">
              <w:rPr>
                <w:noProof/>
                <w:webHidden/>
              </w:rPr>
              <w:fldChar w:fldCharType="separate"/>
            </w:r>
            <w:r w:rsidR="008157E1">
              <w:rPr>
                <w:noProof/>
                <w:webHidden/>
              </w:rPr>
              <w:t>12</w:t>
            </w:r>
            <w:r w:rsidR="000A6D79">
              <w:rPr>
                <w:noProof/>
                <w:webHidden/>
              </w:rPr>
              <w:fldChar w:fldCharType="end"/>
            </w:r>
          </w:hyperlink>
        </w:p>
        <w:p w14:paraId="07A48BCD" w14:textId="3B22A8FC" w:rsidR="000A6D79" w:rsidRDefault="00000000">
          <w:pPr>
            <w:pStyle w:val="TOC2"/>
            <w:tabs>
              <w:tab w:val="left" w:pos="660"/>
              <w:tab w:val="right" w:leader="dot" w:pos="9962"/>
            </w:tabs>
            <w:rPr>
              <w:rFonts w:eastAsiaTheme="minorEastAsia"/>
              <w:noProof/>
              <w:lang w:val="da-DK" w:eastAsia="da-DK"/>
            </w:rPr>
          </w:pPr>
          <w:hyperlink w:anchor="_Toc165628307" w:history="1">
            <w:r w:rsidR="000A6D79" w:rsidRPr="00E507F3">
              <w:rPr>
                <w:rStyle w:val="Hyperlink"/>
                <w:noProof/>
              </w:rPr>
              <w:t>6</w:t>
            </w:r>
            <w:r w:rsidR="000A6D79">
              <w:rPr>
                <w:rFonts w:eastAsiaTheme="minorEastAsia"/>
                <w:noProof/>
                <w:lang w:val="da-DK" w:eastAsia="da-DK"/>
              </w:rPr>
              <w:tab/>
            </w:r>
            <w:r w:rsidR="000A6D79" w:rsidRPr="00E507F3">
              <w:rPr>
                <w:rStyle w:val="Hyperlink"/>
                <w:rFonts w:ascii="Times New Roman" w:hAnsi="Times New Roman" w:cs="Times New Roman"/>
                <w:noProof/>
              </w:rPr>
              <w:t>STUDY POPULATION, ANALYSIS SET AND STATISTICAL PRINCIPLES</w:t>
            </w:r>
            <w:r w:rsidR="000A6D79">
              <w:rPr>
                <w:noProof/>
                <w:webHidden/>
              </w:rPr>
              <w:tab/>
            </w:r>
            <w:r w:rsidR="000A6D79">
              <w:rPr>
                <w:noProof/>
                <w:webHidden/>
              </w:rPr>
              <w:fldChar w:fldCharType="begin"/>
            </w:r>
            <w:r w:rsidR="000A6D79">
              <w:rPr>
                <w:noProof/>
                <w:webHidden/>
              </w:rPr>
              <w:instrText xml:space="preserve"> PAGEREF _Toc165628307 \h </w:instrText>
            </w:r>
            <w:r w:rsidR="000A6D79">
              <w:rPr>
                <w:noProof/>
                <w:webHidden/>
              </w:rPr>
            </w:r>
            <w:r w:rsidR="000A6D79">
              <w:rPr>
                <w:noProof/>
                <w:webHidden/>
              </w:rPr>
              <w:fldChar w:fldCharType="separate"/>
            </w:r>
            <w:r w:rsidR="008157E1">
              <w:rPr>
                <w:noProof/>
                <w:webHidden/>
              </w:rPr>
              <w:t>20</w:t>
            </w:r>
            <w:r w:rsidR="000A6D79">
              <w:rPr>
                <w:noProof/>
                <w:webHidden/>
              </w:rPr>
              <w:fldChar w:fldCharType="end"/>
            </w:r>
          </w:hyperlink>
        </w:p>
        <w:p w14:paraId="4E93F7D6" w14:textId="5DAE45C1" w:rsidR="000A6D79" w:rsidRDefault="00000000">
          <w:pPr>
            <w:pStyle w:val="TOC3"/>
            <w:tabs>
              <w:tab w:val="left" w:pos="1100"/>
              <w:tab w:val="right" w:leader="dot" w:pos="9962"/>
            </w:tabs>
            <w:rPr>
              <w:rFonts w:eastAsiaTheme="minorEastAsia"/>
              <w:noProof/>
              <w:lang w:val="da-DK" w:eastAsia="da-DK"/>
            </w:rPr>
          </w:pPr>
          <w:hyperlink w:anchor="_Toc165628308" w:history="1">
            <w:r w:rsidR="000A6D79" w:rsidRPr="00E507F3">
              <w:rPr>
                <w:rStyle w:val="Hyperlink"/>
                <w:noProof/>
              </w:rPr>
              <w:t>6.1</w:t>
            </w:r>
            <w:r w:rsidR="000A6D79">
              <w:rPr>
                <w:rFonts w:eastAsiaTheme="minorEastAsia"/>
                <w:noProof/>
                <w:lang w:val="da-DK" w:eastAsia="da-DK"/>
              </w:rPr>
              <w:tab/>
            </w:r>
            <w:r w:rsidR="000A6D79" w:rsidRPr="00E507F3">
              <w:rPr>
                <w:rStyle w:val="Hyperlink"/>
                <w:noProof/>
              </w:rPr>
              <w:t>Statistical Methods</w:t>
            </w:r>
            <w:r w:rsidR="000A6D79">
              <w:rPr>
                <w:noProof/>
                <w:webHidden/>
              </w:rPr>
              <w:tab/>
            </w:r>
            <w:r w:rsidR="000A6D79">
              <w:rPr>
                <w:noProof/>
                <w:webHidden/>
              </w:rPr>
              <w:fldChar w:fldCharType="begin"/>
            </w:r>
            <w:r w:rsidR="000A6D79">
              <w:rPr>
                <w:noProof/>
                <w:webHidden/>
              </w:rPr>
              <w:instrText xml:space="preserve"> PAGEREF _Toc165628308 \h </w:instrText>
            </w:r>
            <w:r w:rsidR="000A6D79">
              <w:rPr>
                <w:noProof/>
                <w:webHidden/>
              </w:rPr>
            </w:r>
            <w:r w:rsidR="000A6D79">
              <w:rPr>
                <w:noProof/>
                <w:webHidden/>
              </w:rPr>
              <w:fldChar w:fldCharType="separate"/>
            </w:r>
            <w:r w:rsidR="008157E1">
              <w:rPr>
                <w:noProof/>
                <w:webHidden/>
              </w:rPr>
              <w:t>20</w:t>
            </w:r>
            <w:r w:rsidR="000A6D79">
              <w:rPr>
                <w:noProof/>
                <w:webHidden/>
              </w:rPr>
              <w:fldChar w:fldCharType="end"/>
            </w:r>
          </w:hyperlink>
        </w:p>
        <w:p w14:paraId="1D97A7B5" w14:textId="60218C23" w:rsidR="000A6D79" w:rsidRDefault="00000000">
          <w:pPr>
            <w:pStyle w:val="TOC3"/>
            <w:tabs>
              <w:tab w:val="left" w:pos="1100"/>
              <w:tab w:val="right" w:leader="dot" w:pos="9962"/>
            </w:tabs>
            <w:rPr>
              <w:rFonts w:eastAsiaTheme="minorEastAsia"/>
              <w:noProof/>
              <w:lang w:val="da-DK" w:eastAsia="da-DK"/>
            </w:rPr>
          </w:pPr>
          <w:hyperlink w:anchor="_Toc165628309" w:history="1">
            <w:r w:rsidR="000A6D79" w:rsidRPr="00E507F3">
              <w:rPr>
                <w:rStyle w:val="Hyperlink"/>
                <w:noProof/>
              </w:rPr>
              <w:t>6.2</w:t>
            </w:r>
            <w:r w:rsidR="000A6D79">
              <w:rPr>
                <w:rFonts w:eastAsiaTheme="minorEastAsia"/>
                <w:noProof/>
                <w:lang w:val="da-DK" w:eastAsia="da-DK"/>
              </w:rPr>
              <w:tab/>
            </w:r>
            <w:r w:rsidR="000A6D79" w:rsidRPr="00E507F3">
              <w:rPr>
                <w:rStyle w:val="Hyperlink"/>
                <w:noProof/>
              </w:rPr>
              <w:t>Significance levels of the claims</w:t>
            </w:r>
            <w:r w:rsidR="000A6D79">
              <w:rPr>
                <w:noProof/>
                <w:webHidden/>
              </w:rPr>
              <w:tab/>
            </w:r>
            <w:r w:rsidR="000A6D79">
              <w:rPr>
                <w:noProof/>
                <w:webHidden/>
              </w:rPr>
              <w:fldChar w:fldCharType="begin"/>
            </w:r>
            <w:r w:rsidR="000A6D79">
              <w:rPr>
                <w:noProof/>
                <w:webHidden/>
              </w:rPr>
              <w:instrText xml:space="preserve"> PAGEREF _Toc165628309 \h </w:instrText>
            </w:r>
            <w:r w:rsidR="000A6D79">
              <w:rPr>
                <w:noProof/>
                <w:webHidden/>
              </w:rPr>
            </w:r>
            <w:r w:rsidR="000A6D79">
              <w:rPr>
                <w:noProof/>
                <w:webHidden/>
              </w:rPr>
              <w:fldChar w:fldCharType="separate"/>
            </w:r>
            <w:r w:rsidR="008157E1">
              <w:rPr>
                <w:noProof/>
                <w:webHidden/>
              </w:rPr>
              <w:t>20</w:t>
            </w:r>
            <w:r w:rsidR="000A6D79">
              <w:rPr>
                <w:noProof/>
                <w:webHidden/>
              </w:rPr>
              <w:fldChar w:fldCharType="end"/>
            </w:r>
          </w:hyperlink>
        </w:p>
        <w:p w14:paraId="5E0991DC" w14:textId="544B0500" w:rsidR="000A6D79" w:rsidRDefault="00000000">
          <w:pPr>
            <w:pStyle w:val="TOC3"/>
            <w:tabs>
              <w:tab w:val="left" w:pos="1100"/>
              <w:tab w:val="right" w:leader="dot" w:pos="9962"/>
            </w:tabs>
            <w:rPr>
              <w:rFonts w:eastAsiaTheme="minorEastAsia"/>
              <w:noProof/>
              <w:lang w:val="da-DK" w:eastAsia="da-DK"/>
            </w:rPr>
          </w:pPr>
          <w:hyperlink w:anchor="_Toc165628310" w:history="1">
            <w:r w:rsidR="000A6D79" w:rsidRPr="00E507F3">
              <w:rPr>
                <w:rStyle w:val="Hyperlink"/>
                <w:noProof/>
              </w:rPr>
              <w:t>6.3</w:t>
            </w:r>
            <w:r w:rsidR="000A6D79">
              <w:rPr>
                <w:rFonts w:eastAsiaTheme="minorEastAsia"/>
                <w:noProof/>
                <w:lang w:val="da-DK" w:eastAsia="da-DK"/>
              </w:rPr>
              <w:tab/>
            </w:r>
            <w:r w:rsidR="000A6D79" w:rsidRPr="00E507F3">
              <w:rPr>
                <w:rStyle w:val="Hyperlink"/>
                <w:noProof/>
              </w:rPr>
              <w:t>Tools for statistical analysis</w:t>
            </w:r>
            <w:r w:rsidR="000A6D79">
              <w:rPr>
                <w:noProof/>
                <w:webHidden/>
              </w:rPr>
              <w:tab/>
            </w:r>
            <w:r w:rsidR="000A6D79">
              <w:rPr>
                <w:noProof/>
                <w:webHidden/>
              </w:rPr>
              <w:fldChar w:fldCharType="begin"/>
            </w:r>
            <w:r w:rsidR="000A6D79">
              <w:rPr>
                <w:noProof/>
                <w:webHidden/>
              </w:rPr>
              <w:instrText xml:space="preserve"> PAGEREF _Toc165628310 \h </w:instrText>
            </w:r>
            <w:r w:rsidR="000A6D79">
              <w:rPr>
                <w:noProof/>
                <w:webHidden/>
              </w:rPr>
            </w:r>
            <w:r w:rsidR="000A6D79">
              <w:rPr>
                <w:noProof/>
                <w:webHidden/>
              </w:rPr>
              <w:fldChar w:fldCharType="separate"/>
            </w:r>
            <w:r w:rsidR="008157E1">
              <w:rPr>
                <w:noProof/>
                <w:webHidden/>
              </w:rPr>
              <w:t>20</w:t>
            </w:r>
            <w:r w:rsidR="000A6D79">
              <w:rPr>
                <w:noProof/>
                <w:webHidden/>
              </w:rPr>
              <w:fldChar w:fldCharType="end"/>
            </w:r>
          </w:hyperlink>
        </w:p>
        <w:p w14:paraId="302D8D39" w14:textId="2415FDBD" w:rsidR="000A6D79" w:rsidRDefault="00000000">
          <w:pPr>
            <w:pStyle w:val="TOC2"/>
            <w:tabs>
              <w:tab w:val="left" w:pos="660"/>
              <w:tab w:val="right" w:leader="dot" w:pos="9962"/>
            </w:tabs>
            <w:rPr>
              <w:rFonts w:eastAsiaTheme="minorEastAsia"/>
              <w:noProof/>
              <w:lang w:val="da-DK" w:eastAsia="da-DK"/>
            </w:rPr>
          </w:pPr>
          <w:hyperlink w:anchor="_Toc165628311" w:history="1">
            <w:r w:rsidR="000A6D79" w:rsidRPr="00E507F3">
              <w:rPr>
                <w:rStyle w:val="Hyperlink"/>
                <w:noProof/>
              </w:rPr>
              <w:t>7</w:t>
            </w:r>
            <w:r w:rsidR="000A6D79">
              <w:rPr>
                <w:rFonts w:eastAsiaTheme="minorEastAsia"/>
                <w:noProof/>
                <w:lang w:val="da-DK" w:eastAsia="da-DK"/>
              </w:rPr>
              <w:tab/>
            </w:r>
            <w:r w:rsidR="000A6D79" w:rsidRPr="00E507F3">
              <w:rPr>
                <w:rStyle w:val="Hyperlink"/>
                <w:rFonts w:ascii="Times New Roman" w:hAnsi="Times New Roman" w:cs="Times New Roman"/>
                <w:noProof/>
              </w:rPr>
              <w:t>DEVIATIONS FROM THE ORIGINAL PROTOCOL</w:t>
            </w:r>
            <w:r w:rsidR="000A6D79">
              <w:rPr>
                <w:noProof/>
                <w:webHidden/>
              </w:rPr>
              <w:tab/>
            </w:r>
            <w:r w:rsidR="000A6D79">
              <w:rPr>
                <w:noProof/>
                <w:webHidden/>
              </w:rPr>
              <w:fldChar w:fldCharType="begin"/>
            </w:r>
            <w:r w:rsidR="000A6D79">
              <w:rPr>
                <w:noProof/>
                <w:webHidden/>
              </w:rPr>
              <w:instrText xml:space="preserve"> PAGEREF _Toc165628311 \h </w:instrText>
            </w:r>
            <w:r w:rsidR="000A6D79">
              <w:rPr>
                <w:noProof/>
                <w:webHidden/>
              </w:rPr>
            </w:r>
            <w:r w:rsidR="000A6D79">
              <w:rPr>
                <w:noProof/>
                <w:webHidden/>
              </w:rPr>
              <w:fldChar w:fldCharType="separate"/>
            </w:r>
            <w:r w:rsidR="008157E1">
              <w:rPr>
                <w:noProof/>
                <w:webHidden/>
              </w:rPr>
              <w:t>21</w:t>
            </w:r>
            <w:r w:rsidR="000A6D79">
              <w:rPr>
                <w:noProof/>
                <w:webHidden/>
              </w:rPr>
              <w:fldChar w:fldCharType="end"/>
            </w:r>
          </w:hyperlink>
        </w:p>
        <w:p w14:paraId="5E8F978D" w14:textId="6725BE24" w:rsidR="000A6D79" w:rsidRDefault="00000000">
          <w:pPr>
            <w:pStyle w:val="TOC2"/>
            <w:tabs>
              <w:tab w:val="left" w:pos="660"/>
              <w:tab w:val="right" w:leader="dot" w:pos="9962"/>
            </w:tabs>
            <w:rPr>
              <w:rFonts w:eastAsiaTheme="minorEastAsia"/>
              <w:noProof/>
              <w:lang w:val="da-DK" w:eastAsia="da-DK"/>
            </w:rPr>
          </w:pPr>
          <w:hyperlink w:anchor="_Toc165628312" w:history="1">
            <w:r w:rsidR="000A6D79" w:rsidRPr="00E507F3">
              <w:rPr>
                <w:rStyle w:val="Hyperlink"/>
                <w:noProof/>
              </w:rPr>
              <w:t>8</w:t>
            </w:r>
            <w:r w:rsidR="000A6D79">
              <w:rPr>
                <w:rFonts w:eastAsiaTheme="minorEastAsia"/>
                <w:noProof/>
                <w:lang w:val="da-DK" w:eastAsia="da-DK"/>
              </w:rPr>
              <w:tab/>
            </w:r>
            <w:r w:rsidR="000A6D79" w:rsidRPr="00E507F3">
              <w:rPr>
                <w:rStyle w:val="Hyperlink"/>
                <w:noProof/>
              </w:rPr>
              <w:t>IMPLEMENTATION OF THE STASTITICAL ANALYSIS PLAN</w:t>
            </w:r>
            <w:r w:rsidR="000A6D79">
              <w:rPr>
                <w:noProof/>
                <w:webHidden/>
              </w:rPr>
              <w:tab/>
            </w:r>
            <w:r w:rsidR="000A6D79">
              <w:rPr>
                <w:noProof/>
                <w:webHidden/>
              </w:rPr>
              <w:fldChar w:fldCharType="begin"/>
            </w:r>
            <w:r w:rsidR="000A6D79">
              <w:rPr>
                <w:noProof/>
                <w:webHidden/>
              </w:rPr>
              <w:instrText xml:space="preserve"> PAGEREF _Toc165628312 \h </w:instrText>
            </w:r>
            <w:r w:rsidR="000A6D79">
              <w:rPr>
                <w:noProof/>
                <w:webHidden/>
              </w:rPr>
            </w:r>
            <w:r w:rsidR="000A6D79">
              <w:rPr>
                <w:noProof/>
                <w:webHidden/>
              </w:rPr>
              <w:fldChar w:fldCharType="separate"/>
            </w:r>
            <w:r w:rsidR="008157E1">
              <w:rPr>
                <w:noProof/>
                <w:webHidden/>
              </w:rPr>
              <w:t>23</w:t>
            </w:r>
            <w:r w:rsidR="000A6D79">
              <w:rPr>
                <w:noProof/>
                <w:webHidden/>
              </w:rPr>
              <w:fldChar w:fldCharType="end"/>
            </w:r>
          </w:hyperlink>
        </w:p>
        <w:p w14:paraId="45B5DFE1" w14:textId="423D396C" w:rsidR="000A6D79" w:rsidRDefault="00000000">
          <w:pPr>
            <w:pStyle w:val="TOC2"/>
            <w:tabs>
              <w:tab w:val="left" w:pos="660"/>
              <w:tab w:val="right" w:leader="dot" w:pos="9962"/>
            </w:tabs>
            <w:rPr>
              <w:rFonts w:eastAsiaTheme="minorEastAsia"/>
              <w:noProof/>
              <w:lang w:val="da-DK" w:eastAsia="da-DK"/>
            </w:rPr>
          </w:pPr>
          <w:hyperlink w:anchor="_Toc165628313" w:history="1">
            <w:r w:rsidR="000A6D79" w:rsidRPr="00E507F3">
              <w:rPr>
                <w:rStyle w:val="Hyperlink"/>
                <w:noProof/>
              </w:rPr>
              <w:t>9</w:t>
            </w:r>
            <w:r w:rsidR="000A6D79">
              <w:rPr>
                <w:rFonts w:eastAsiaTheme="minorEastAsia"/>
                <w:noProof/>
                <w:lang w:val="da-DK" w:eastAsia="da-DK"/>
              </w:rPr>
              <w:tab/>
            </w:r>
            <w:r w:rsidR="000A6D79" w:rsidRPr="00E507F3">
              <w:rPr>
                <w:rStyle w:val="Hyperlink"/>
                <w:rFonts w:eastAsia="Times"/>
                <w:noProof/>
              </w:rPr>
              <w:t xml:space="preserve">EXPECTED </w:t>
            </w:r>
            <w:r w:rsidR="000A6D79" w:rsidRPr="00E507F3">
              <w:rPr>
                <w:rStyle w:val="Hyperlink"/>
                <w:noProof/>
              </w:rPr>
              <w:t>WRITING</w:t>
            </w:r>
            <w:r w:rsidR="000A6D79" w:rsidRPr="00E507F3">
              <w:rPr>
                <w:rStyle w:val="Hyperlink"/>
                <w:rFonts w:eastAsia="Times"/>
                <w:noProof/>
              </w:rPr>
              <w:t xml:space="preserve"> COMMITTEE</w:t>
            </w:r>
            <w:r w:rsidR="000A6D79">
              <w:rPr>
                <w:noProof/>
                <w:webHidden/>
              </w:rPr>
              <w:tab/>
            </w:r>
            <w:r w:rsidR="000A6D79">
              <w:rPr>
                <w:noProof/>
                <w:webHidden/>
              </w:rPr>
              <w:fldChar w:fldCharType="begin"/>
            </w:r>
            <w:r w:rsidR="000A6D79">
              <w:rPr>
                <w:noProof/>
                <w:webHidden/>
              </w:rPr>
              <w:instrText xml:space="preserve"> PAGEREF _Toc165628313 \h </w:instrText>
            </w:r>
            <w:r w:rsidR="000A6D79">
              <w:rPr>
                <w:noProof/>
                <w:webHidden/>
              </w:rPr>
            </w:r>
            <w:r w:rsidR="000A6D79">
              <w:rPr>
                <w:noProof/>
                <w:webHidden/>
              </w:rPr>
              <w:fldChar w:fldCharType="separate"/>
            </w:r>
            <w:r w:rsidR="008157E1">
              <w:rPr>
                <w:noProof/>
                <w:webHidden/>
              </w:rPr>
              <w:t>23</w:t>
            </w:r>
            <w:r w:rsidR="000A6D79">
              <w:rPr>
                <w:noProof/>
                <w:webHidden/>
              </w:rPr>
              <w:fldChar w:fldCharType="end"/>
            </w:r>
          </w:hyperlink>
        </w:p>
        <w:p w14:paraId="6D5A848A" w14:textId="7FFBF1DD" w:rsidR="000A6D79" w:rsidRDefault="00000000">
          <w:pPr>
            <w:pStyle w:val="TOC2"/>
            <w:tabs>
              <w:tab w:val="left" w:pos="880"/>
              <w:tab w:val="right" w:leader="dot" w:pos="9962"/>
            </w:tabs>
            <w:rPr>
              <w:rFonts w:eastAsiaTheme="minorEastAsia"/>
              <w:noProof/>
              <w:lang w:val="da-DK" w:eastAsia="da-DK"/>
            </w:rPr>
          </w:pPr>
          <w:hyperlink w:anchor="_Toc165628314" w:history="1">
            <w:r w:rsidR="000A6D79" w:rsidRPr="00E507F3">
              <w:rPr>
                <w:rStyle w:val="Hyperlink"/>
                <w:noProof/>
              </w:rPr>
              <w:t>10</w:t>
            </w:r>
            <w:r w:rsidR="000A6D79">
              <w:rPr>
                <w:rFonts w:eastAsiaTheme="minorEastAsia"/>
                <w:noProof/>
                <w:lang w:val="da-DK" w:eastAsia="da-DK"/>
              </w:rPr>
              <w:tab/>
            </w:r>
            <w:r w:rsidR="000A6D79" w:rsidRPr="00E507F3">
              <w:rPr>
                <w:rStyle w:val="Hyperlink"/>
                <w:noProof/>
              </w:rPr>
              <w:t>EXPECTED OUTLINE OF REPORTS</w:t>
            </w:r>
            <w:r w:rsidR="000A6D79">
              <w:rPr>
                <w:noProof/>
                <w:webHidden/>
              </w:rPr>
              <w:tab/>
            </w:r>
            <w:r w:rsidR="000A6D79">
              <w:rPr>
                <w:noProof/>
                <w:webHidden/>
              </w:rPr>
              <w:fldChar w:fldCharType="begin"/>
            </w:r>
            <w:r w:rsidR="000A6D79">
              <w:rPr>
                <w:noProof/>
                <w:webHidden/>
              </w:rPr>
              <w:instrText xml:space="preserve"> PAGEREF _Toc165628314 \h </w:instrText>
            </w:r>
            <w:r w:rsidR="000A6D79">
              <w:rPr>
                <w:noProof/>
                <w:webHidden/>
              </w:rPr>
            </w:r>
            <w:r w:rsidR="000A6D79">
              <w:rPr>
                <w:noProof/>
                <w:webHidden/>
              </w:rPr>
              <w:fldChar w:fldCharType="separate"/>
            </w:r>
            <w:r w:rsidR="008157E1">
              <w:rPr>
                <w:noProof/>
                <w:webHidden/>
              </w:rPr>
              <w:t>24</w:t>
            </w:r>
            <w:r w:rsidR="000A6D79">
              <w:rPr>
                <w:noProof/>
                <w:webHidden/>
              </w:rPr>
              <w:fldChar w:fldCharType="end"/>
            </w:r>
          </w:hyperlink>
        </w:p>
        <w:p w14:paraId="449B9F1D" w14:textId="206DA805" w:rsidR="000A6D79" w:rsidRDefault="00000000">
          <w:pPr>
            <w:pStyle w:val="TOC2"/>
            <w:tabs>
              <w:tab w:val="left" w:pos="880"/>
              <w:tab w:val="right" w:leader="dot" w:pos="9962"/>
            </w:tabs>
            <w:rPr>
              <w:rFonts w:eastAsiaTheme="minorEastAsia"/>
              <w:noProof/>
              <w:lang w:val="da-DK" w:eastAsia="da-DK"/>
            </w:rPr>
          </w:pPr>
          <w:hyperlink w:anchor="_Toc165628315" w:history="1">
            <w:r w:rsidR="000A6D79" w:rsidRPr="00E507F3">
              <w:rPr>
                <w:rStyle w:val="Hyperlink"/>
                <w:noProof/>
              </w:rPr>
              <w:t>11</w:t>
            </w:r>
            <w:r w:rsidR="000A6D79">
              <w:rPr>
                <w:rFonts w:eastAsiaTheme="minorEastAsia"/>
                <w:noProof/>
                <w:lang w:val="da-DK" w:eastAsia="da-DK"/>
              </w:rPr>
              <w:tab/>
            </w:r>
            <w:r w:rsidR="000A6D79" w:rsidRPr="00E507F3">
              <w:rPr>
                <w:rStyle w:val="Hyperlink"/>
                <w:rFonts w:ascii="Times New Roman" w:hAnsi="Times New Roman" w:cs="Times New Roman"/>
                <w:noProof/>
              </w:rPr>
              <w:t>OVERVIEW OF CONTENT IN REPORTS</w:t>
            </w:r>
            <w:r w:rsidR="000A6D79">
              <w:rPr>
                <w:noProof/>
                <w:webHidden/>
              </w:rPr>
              <w:tab/>
            </w:r>
            <w:r w:rsidR="000A6D79">
              <w:rPr>
                <w:noProof/>
                <w:webHidden/>
              </w:rPr>
              <w:fldChar w:fldCharType="begin"/>
            </w:r>
            <w:r w:rsidR="000A6D79">
              <w:rPr>
                <w:noProof/>
                <w:webHidden/>
              </w:rPr>
              <w:instrText xml:space="preserve"> PAGEREF _Toc165628315 \h </w:instrText>
            </w:r>
            <w:r w:rsidR="000A6D79">
              <w:rPr>
                <w:noProof/>
                <w:webHidden/>
              </w:rPr>
            </w:r>
            <w:r w:rsidR="000A6D79">
              <w:rPr>
                <w:noProof/>
                <w:webHidden/>
              </w:rPr>
              <w:fldChar w:fldCharType="separate"/>
            </w:r>
            <w:r w:rsidR="008157E1">
              <w:rPr>
                <w:noProof/>
                <w:webHidden/>
              </w:rPr>
              <w:t>24</w:t>
            </w:r>
            <w:r w:rsidR="000A6D79">
              <w:rPr>
                <w:noProof/>
                <w:webHidden/>
              </w:rPr>
              <w:fldChar w:fldCharType="end"/>
            </w:r>
          </w:hyperlink>
        </w:p>
        <w:p w14:paraId="2133F47A" w14:textId="35668D4B" w:rsidR="000A6D79" w:rsidRDefault="00000000">
          <w:pPr>
            <w:pStyle w:val="TOC2"/>
            <w:tabs>
              <w:tab w:val="left" w:pos="880"/>
              <w:tab w:val="right" w:leader="dot" w:pos="9962"/>
            </w:tabs>
            <w:rPr>
              <w:rFonts w:eastAsiaTheme="minorEastAsia"/>
              <w:noProof/>
              <w:lang w:val="da-DK" w:eastAsia="da-DK"/>
            </w:rPr>
          </w:pPr>
          <w:hyperlink w:anchor="_Toc165628316" w:history="1">
            <w:r w:rsidR="000A6D79" w:rsidRPr="00E507F3">
              <w:rPr>
                <w:rStyle w:val="Hyperlink"/>
                <w:noProof/>
              </w:rPr>
              <w:t>12</w:t>
            </w:r>
            <w:r w:rsidR="000A6D79">
              <w:rPr>
                <w:rFonts w:eastAsiaTheme="minorEastAsia"/>
                <w:noProof/>
                <w:lang w:val="da-DK" w:eastAsia="da-DK"/>
              </w:rPr>
              <w:tab/>
            </w:r>
            <w:r w:rsidR="000A6D79" w:rsidRPr="00E507F3">
              <w:rPr>
                <w:rStyle w:val="Hyperlink"/>
                <w:rFonts w:ascii="Times New Roman" w:hAnsi="Times New Roman" w:cs="Times New Roman"/>
                <w:noProof/>
              </w:rPr>
              <w:t>Paper 1 – Primary &amp; Key Secondary outcomes</w:t>
            </w:r>
            <w:r w:rsidR="000A6D79">
              <w:rPr>
                <w:noProof/>
                <w:webHidden/>
              </w:rPr>
              <w:tab/>
            </w:r>
            <w:r w:rsidR="000A6D79">
              <w:rPr>
                <w:noProof/>
                <w:webHidden/>
              </w:rPr>
              <w:fldChar w:fldCharType="begin"/>
            </w:r>
            <w:r w:rsidR="000A6D79">
              <w:rPr>
                <w:noProof/>
                <w:webHidden/>
              </w:rPr>
              <w:instrText xml:space="preserve"> PAGEREF _Toc165628316 \h </w:instrText>
            </w:r>
            <w:r w:rsidR="000A6D79">
              <w:rPr>
                <w:noProof/>
                <w:webHidden/>
              </w:rPr>
            </w:r>
            <w:r w:rsidR="000A6D79">
              <w:rPr>
                <w:noProof/>
                <w:webHidden/>
              </w:rPr>
              <w:fldChar w:fldCharType="separate"/>
            </w:r>
            <w:r w:rsidR="008157E1">
              <w:rPr>
                <w:noProof/>
                <w:webHidden/>
              </w:rPr>
              <w:t>24</w:t>
            </w:r>
            <w:r w:rsidR="000A6D79">
              <w:rPr>
                <w:noProof/>
                <w:webHidden/>
              </w:rPr>
              <w:fldChar w:fldCharType="end"/>
            </w:r>
          </w:hyperlink>
        </w:p>
        <w:p w14:paraId="6136B719" w14:textId="5A88084E" w:rsidR="000A6D79" w:rsidRDefault="00000000">
          <w:pPr>
            <w:pStyle w:val="TOC3"/>
            <w:tabs>
              <w:tab w:val="left" w:pos="1100"/>
              <w:tab w:val="right" w:leader="dot" w:pos="9962"/>
            </w:tabs>
            <w:rPr>
              <w:rFonts w:eastAsiaTheme="minorEastAsia"/>
              <w:noProof/>
              <w:lang w:val="da-DK" w:eastAsia="da-DK"/>
            </w:rPr>
          </w:pPr>
          <w:hyperlink w:anchor="_Toc165628317" w:history="1">
            <w:r w:rsidR="000A6D79" w:rsidRPr="00E507F3">
              <w:rPr>
                <w:rStyle w:val="Hyperlink"/>
                <w:noProof/>
              </w:rPr>
              <w:t>12.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17 \h </w:instrText>
            </w:r>
            <w:r w:rsidR="000A6D79">
              <w:rPr>
                <w:noProof/>
                <w:webHidden/>
              </w:rPr>
            </w:r>
            <w:r w:rsidR="000A6D79">
              <w:rPr>
                <w:noProof/>
                <w:webHidden/>
              </w:rPr>
              <w:fldChar w:fldCharType="separate"/>
            </w:r>
            <w:r w:rsidR="008157E1">
              <w:rPr>
                <w:noProof/>
                <w:webHidden/>
              </w:rPr>
              <w:t>24</w:t>
            </w:r>
            <w:r w:rsidR="000A6D79">
              <w:rPr>
                <w:noProof/>
                <w:webHidden/>
              </w:rPr>
              <w:fldChar w:fldCharType="end"/>
            </w:r>
          </w:hyperlink>
        </w:p>
        <w:p w14:paraId="0B1B1E90" w14:textId="12DC7243" w:rsidR="000A6D79" w:rsidRDefault="00000000">
          <w:pPr>
            <w:pStyle w:val="TOC3"/>
            <w:tabs>
              <w:tab w:val="left" w:pos="1100"/>
              <w:tab w:val="right" w:leader="dot" w:pos="9962"/>
            </w:tabs>
            <w:rPr>
              <w:rFonts w:eastAsiaTheme="minorEastAsia"/>
              <w:noProof/>
              <w:lang w:val="da-DK" w:eastAsia="da-DK"/>
            </w:rPr>
          </w:pPr>
          <w:hyperlink w:anchor="_Toc165628318" w:history="1">
            <w:r w:rsidR="000A6D79" w:rsidRPr="00E507F3">
              <w:rPr>
                <w:rStyle w:val="Hyperlink"/>
                <w:noProof/>
              </w:rPr>
              <w:t>12.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18 \h </w:instrText>
            </w:r>
            <w:r w:rsidR="000A6D79">
              <w:rPr>
                <w:noProof/>
                <w:webHidden/>
              </w:rPr>
            </w:r>
            <w:r w:rsidR="000A6D79">
              <w:rPr>
                <w:noProof/>
                <w:webHidden/>
              </w:rPr>
              <w:fldChar w:fldCharType="separate"/>
            </w:r>
            <w:r w:rsidR="008157E1">
              <w:rPr>
                <w:noProof/>
                <w:webHidden/>
              </w:rPr>
              <w:t>24</w:t>
            </w:r>
            <w:r w:rsidR="000A6D79">
              <w:rPr>
                <w:noProof/>
                <w:webHidden/>
              </w:rPr>
              <w:fldChar w:fldCharType="end"/>
            </w:r>
          </w:hyperlink>
        </w:p>
        <w:p w14:paraId="2A70440B" w14:textId="72DB6AA4" w:rsidR="000A6D79" w:rsidRDefault="00000000">
          <w:pPr>
            <w:pStyle w:val="TOC3"/>
            <w:tabs>
              <w:tab w:val="left" w:pos="1100"/>
              <w:tab w:val="right" w:leader="dot" w:pos="9962"/>
            </w:tabs>
            <w:rPr>
              <w:rFonts w:eastAsiaTheme="minorEastAsia"/>
              <w:noProof/>
              <w:lang w:val="da-DK" w:eastAsia="da-DK"/>
            </w:rPr>
          </w:pPr>
          <w:hyperlink w:anchor="_Toc165628319" w:history="1">
            <w:r w:rsidR="000A6D79" w:rsidRPr="00E507F3">
              <w:rPr>
                <w:rStyle w:val="Hyperlink"/>
                <w:noProof/>
              </w:rPr>
              <w:t>12.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19 \h </w:instrText>
            </w:r>
            <w:r w:rsidR="000A6D79">
              <w:rPr>
                <w:noProof/>
                <w:webHidden/>
              </w:rPr>
            </w:r>
            <w:r w:rsidR="000A6D79">
              <w:rPr>
                <w:noProof/>
                <w:webHidden/>
              </w:rPr>
              <w:fldChar w:fldCharType="separate"/>
            </w:r>
            <w:r w:rsidR="008157E1">
              <w:rPr>
                <w:noProof/>
                <w:webHidden/>
              </w:rPr>
              <w:t>25</w:t>
            </w:r>
            <w:r w:rsidR="000A6D79">
              <w:rPr>
                <w:noProof/>
                <w:webHidden/>
              </w:rPr>
              <w:fldChar w:fldCharType="end"/>
            </w:r>
          </w:hyperlink>
        </w:p>
        <w:p w14:paraId="2FEF29A5" w14:textId="4DE36320" w:rsidR="000A6D79" w:rsidRDefault="00000000">
          <w:pPr>
            <w:pStyle w:val="TOC3"/>
            <w:tabs>
              <w:tab w:val="left" w:pos="1100"/>
              <w:tab w:val="right" w:leader="dot" w:pos="9962"/>
            </w:tabs>
            <w:rPr>
              <w:rFonts w:eastAsiaTheme="minorEastAsia"/>
              <w:noProof/>
              <w:lang w:val="da-DK" w:eastAsia="da-DK"/>
            </w:rPr>
          </w:pPr>
          <w:hyperlink w:anchor="_Toc165628320" w:history="1">
            <w:r w:rsidR="000A6D79" w:rsidRPr="00E507F3">
              <w:rPr>
                <w:rStyle w:val="Hyperlink"/>
                <w:noProof/>
              </w:rPr>
              <w:t>12.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0 \h </w:instrText>
            </w:r>
            <w:r w:rsidR="000A6D79">
              <w:rPr>
                <w:noProof/>
                <w:webHidden/>
              </w:rPr>
            </w:r>
            <w:r w:rsidR="000A6D79">
              <w:rPr>
                <w:noProof/>
                <w:webHidden/>
              </w:rPr>
              <w:fldChar w:fldCharType="separate"/>
            </w:r>
            <w:r w:rsidR="008157E1">
              <w:rPr>
                <w:noProof/>
                <w:webHidden/>
              </w:rPr>
              <w:t>25</w:t>
            </w:r>
            <w:r w:rsidR="000A6D79">
              <w:rPr>
                <w:noProof/>
                <w:webHidden/>
              </w:rPr>
              <w:fldChar w:fldCharType="end"/>
            </w:r>
          </w:hyperlink>
        </w:p>
        <w:p w14:paraId="051D7C02" w14:textId="75575F5F" w:rsidR="000A6D79" w:rsidRDefault="00000000">
          <w:pPr>
            <w:pStyle w:val="TOC2"/>
            <w:tabs>
              <w:tab w:val="left" w:pos="880"/>
              <w:tab w:val="right" w:leader="dot" w:pos="9962"/>
            </w:tabs>
            <w:rPr>
              <w:rFonts w:eastAsiaTheme="minorEastAsia"/>
              <w:noProof/>
              <w:lang w:val="da-DK" w:eastAsia="da-DK"/>
            </w:rPr>
          </w:pPr>
          <w:hyperlink w:anchor="_Toc165628321" w:history="1">
            <w:r w:rsidR="000A6D79" w:rsidRPr="00E507F3">
              <w:rPr>
                <w:rStyle w:val="Hyperlink"/>
                <w:noProof/>
              </w:rPr>
              <w:t>13</w:t>
            </w:r>
            <w:r w:rsidR="000A6D79">
              <w:rPr>
                <w:rFonts w:eastAsiaTheme="minorEastAsia"/>
                <w:noProof/>
                <w:lang w:val="da-DK" w:eastAsia="da-DK"/>
              </w:rPr>
              <w:tab/>
            </w:r>
            <w:r w:rsidR="000A6D79" w:rsidRPr="00E507F3">
              <w:rPr>
                <w:rStyle w:val="Hyperlink"/>
                <w:rFonts w:ascii="Times New Roman" w:hAnsi="Times New Roman" w:cs="Times New Roman"/>
                <w:noProof/>
              </w:rPr>
              <w:t>Paper 2 – Cardiopulmonary outcomes</w:t>
            </w:r>
            <w:r w:rsidR="000A6D79">
              <w:rPr>
                <w:noProof/>
                <w:webHidden/>
              </w:rPr>
              <w:tab/>
            </w:r>
            <w:r w:rsidR="000A6D79">
              <w:rPr>
                <w:noProof/>
                <w:webHidden/>
              </w:rPr>
              <w:fldChar w:fldCharType="begin"/>
            </w:r>
            <w:r w:rsidR="000A6D79">
              <w:rPr>
                <w:noProof/>
                <w:webHidden/>
              </w:rPr>
              <w:instrText xml:space="preserve"> PAGEREF _Toc165628321 \h </w:instrText>
            </w:r>
            <w:r w:rsidR="000A6D79">
              <w:rPr>
                <w:noProof/>
                <w:webHidden/>
              </w:rPr>
            </w:r>
            <w:r w:rsidR="000A6D79">
              <w:rPr>
                <w:noProof/>
                <w:webHidden/>
              </w:rPr>
              <w:fldChar w:fldCharType="separate"/>
            </w:r>
            <w:r w:rsidR="008157E1">
              <w:rPr>
                <w:noProof/>
                <w:webHidden/>
              </w:rPr>
              <w:t>26</w:t>
            </w:r>
            <w:r w:rsidR="000A6D79">
              <w:rPr>
                <w:noProof/>
                <w:webHidden/>
              </w:rPr>
              <w:fldChar w:fldCharType="end"/>
            </w:r>
          </w:hyperlink>
        </w:p>
        <w:p w14:paraId="572AFCC4" w14:textId="015B908C" w:rsidR="000A6D79" w:rsidRDefault="00000000">
          <w:pPr>
            <w:pStyle w:val="TOC3"/>
            <w:tabs>
              <w:tab w:val="left" w:pos="1100"/>
              <w:tab w:val="right" w:leader="dot" w:pos="9962"/>
            </w:tabs>
            <w:rPr>
              <w:rFonts w:eastAsiaTheme="minorEastAsia"/>
              <w:noProof/>
              <w:lang w:val="da-DK" w:eastAsia="da-DK"/>
            </w:rPr>
          </w:pPr>
          <w:hyperlink w:anchor="_Toc165628322" w:history="1">
            <w:r w:rsidR="000A6D79" w:rsidRPr="00E507F3">
              <w:rPr>
                <w:rStyle w:val="Hyperlink"/>
                <w:noProof/>
              </w:rPr>
              <w:t>13.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2 \h </w:instrText>
            </w:r>
            <w:r w:rsidR="000A6D79">
              <w:rPr>
                <w:noProof/>
                <w:webHidden/>
              </w:rPr>
            </w:r>
            <w:r w:rsidR="000A6D79">
              <w:rPr>
                <w:noProof/>
                <w:webHidden/>
              </w:rPr>
              <w:fldChar w:fldCharType="separate"/>
            </w:r>
            <w:r w:rsidR="008157E1">
              <w:rPr>
                <w:noProof/>
                <w:webHidden/>
              </w:rPr>
              <w:t>26</w:t>
            </w:r>
            <w:r w:rsidR="000A6D79">
              <w:rPr>
                <w:noProof/>
                <w:webHidden/>
              </w:rPr>
              <w:fldChar w:fldCharType="end"/>
            </w:r>
          </w:hyperlink>
        </w:p>
        <w:p w14:paraId="272FD335" w14:textId="0F0DAA0D" w:rsidR="000A6D79" w:rsidRDefault="00000000">
          <w:pPr>
            <w:pStyle w:val="TOC3"/>
            <w:tabs>
              <w:tab w:val="left" w:pos="1100"/>
              <w:tab w:val="right" w:leader="dot" w:pos="9962"/>
            </w:tabs>
            <w:rPr>
              <w:rFonts w:eastAsiaTheme="minorEastAsia"/>
              <w:noProof/>
              <w:lang w:val="da-DK" w:eastAsia="da-DK"/>
            </w:rPr>
          </w:pPr>
          <w:hyperlink w:anchor="_Toc165628323" w:history="1">
            <w:r w:rsidR="000A6D79" w:rsidRPr="00E507F3">
              <w:rPr>
                <w:rStyle w:val="Hyperlink"/>
                <w:noProof/>
              </w:rPr>
              <w:t>13.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3 \h </w:instrText>
            </w:r>
            <w:r w:rsidR="000A6D79">
              <w:rPr>
                <w:noProof/>
                <w:webHidden/>
              </w:rPr>
            </w:r>
            <w:r w:rsidR="000A6D79">
              <w:rPr>
                <w:noProof/>
                <w:webHidden/>
              </w:rPr>
              <w:fldChar w:fldCharType="separate"/>
            </w:r>
            <w:r w:rsidR="008157E1">
              <w:rPr>
                <w:noProof/>
                <w:webHidden/>
              </w:rPr>
              <w:t>26</w:t>
            </w:r>
            <w:r w:rsidR="000A6D79">
              <w:rPr>
                <w:noProof/>
                <w:webHidden/>
              </w:rPr>
              <w:fldChar w:fldCharType="end"/>
            </w:r>
          </w:hyperlink>
        </w:p>
        <w:p w14:paraId="70C65039" w14:textId="5973F7B4" w:rsidR="000A6D79" w:rsidRDefault="00000000">
          <w:pPr>
            <w:pStyle w:val="TOC3"/>
            <w:tabs>
              <w:tab w:val="left" w:pos="1100"/>
              <w:tab w:val="right" w:leader="dot" w:pos="9962"/>
            </w:tabs>
            <w:rPr>
              <w:rFonts w:eastAsiaTheme="minorEastAsia"/>
              <w:noProof/>
              <w:lang w:val="da-DK" w:eastAsia="da-DK"/>
            </w:rPr>
          </w:pPr>
          <w:hyperlink w:anchor="_Toc165628324" w:history="1">
            <w:r w:rsidR="000A6D79" w:rsidRPr="00E507F3">
              <w:rPr>
                <w:rStyle w:val="Hyperlink"/>
                <w:noProof/>
              </w:rPr>
              <w:t>13.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4 \h </w:instrText>
            </w:r>
            <w:r w:rsidR="000A6D79">
              <w:rPr>
                <w:noProof/>
                <w:webHidden/>
              </w:rPr>
            </w:r>
            <w:r w:rsidR="000A6D79">
              <w:rPr>
                <w:noProof/>
                <w:webHidden/>
              </w:rPr>
              <w:fldChar w:fldCharType="separate"/>
            </w:r>
            <w:r w:rsidR="008157E1">
              <w:rPr>
                <w:noProof/>
                <w:webHidden/>
              </w:rPr>
              <w:t>27</w:t>
            </w:r>
            <w:r w:rsidR="000A6D79">
              <w:rPr>
                <w:noProof/>
                <w:webHidden/>
              </w:rPr>
              <w:fldChar w:fldCharType="end"/>
            </w:r>
          </w:hyperlink>
        </w:p>
        <w:p w14:paraId="03008EDA" w14:textId="067C15A9" w:rsidR="000A6D79" w:rsidRDefault="00000000">
          <w:pPr>
            <w:pStyle w:val="TOC3"/>
            <w:tabs>
              <w:tab w:val="left" w:pos="1100"/>
              <w:tab w:val="right" w:leader="dot" w:pos="9962"/>
            </w:tabs>
            <w:rPr>
              <w:rFonts w:eastAsiaTheme="minorEastAsia"/>
              <w:noProof/>
              <w:lang w:val="da-DK" w:eastAsia="da-DK"/>
            </w:rPr>
          </w:pPr>
          <w:hyperlink w:anchor="_Toc165628325" w:history="1">
            <w:r w:rsidR="000A6D79" w:rsidRPr="00E507F3">
              <w:rPr>
                <w:rStyle w:val="Hyperlink"/>
                <w:noProof/>
              </w:rPr>
              <w:t>13.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5 \h </w:instrText>
            </w:r>
            <w:r w:rsidR="000A6D79">
              <w:rPr>
                <w:noProof/>
                <w:webHidden/>
              </w:rPr>
            </w:r>
            <w:r w:rsidR="000A6D79">
              <w:rPr>
                <w:noProof/>
                <w:webHidden/>
              </w:rPr>
              <w:fldChar w:fldCharType="separate"/>
            </w:r>
            <w:r w:rsidR="008157E1">
              <w:rPr>
                <w:noProof/>
                <w:webHidden/>
              </w:rPr>
              <w:t>27</w:t>
            </w:r>
            <w:r w:rsidR="000A6D79">
              <w:rPr>
                <w:noProof/>
                <w:webHidden/>
              </w:rPr>
              <w:fldChar w:fldCharType="end"/>
            </w:r>
          </w:hyperlink>
        </w:p>
        <w:p w14:paraId="4774E34A" w14:textId="799975A6" w:rsidR="000A6D79" w:rsidRDefault="00000000">
          <w:pPr>
            <w:pStyle w:val="TOC2"/>
            <w:tabs>
              <w:tab w:val="left" w:pos="880"/>
              <w:tab w:val="right" w:leader="dot" w:pos="9962"/>
            </w:tabs>
            <w:rPr>
              <w:rFonts w:eastAsiaTheme="minorEastAsia"/>
              <w:noProof/>
              <w:lang w:val="da-DK" w:eastAsia="da-DK"/>
            </w:rPr>
          </w:pPr>
          <w:hyperlink w:anchor="_Toc165628326" w:history="1">
            <w:r w:rsidR="000A6D79" w:rsidRPr="00E507F3">
              <w:rPr>
                <w:rStyle w:val="Hyperlink"/>
                <w:noProof/>
              </w:rPr>
              <w:t>14</w:t>
            </w:r>
            <w:r w:rsidR="000A6D79">
              <w:rPr>
                <w:rFonts w:eastAsiaTheme="minorEastAsia"/>
                <w:noProof/>
                <w:lang w:val="da-DK" w:eastAsia="da-DK"/>
              </w:rPr>
              <w:tab/>
            </w:r>
            <w:r w:rsidR="000A6D79" w:rsidRPr="00E507F3">
              <w:rPr>
                <w:rStyle w:val="Hyperlink"/>
                <w:rFonts w:ascii="Times New Roman" w:hAnsi="Times New Roman" w:cs="Times New Roman"/>
                <w:noProof/>
              </w:rPr>
              <w:t>Paper 3 – Dietary and physical activity outcomes</w:t>
            </w:r>
            <w:r w:rsidR="000A6D79">
              <w:rPr>
                <w:noProof/>
                <w:webHidden/>
              </w:rPr>
              <w:tab/>
            </w:r>
            <w:r w:rsidR="000A6D79">
              <w:rPr>
                <w:noProof/>
                <w:webHidden/>
              </w:rPr>
              <w:fldChar w:fldCharType="begin"/>
            </w:r>
            <w:r w:rsidR="000A6D79">
              <w:rPr>
                <w:noProof/>
                <w:webHidden/>
              </w:rPr>
              <w:instrText xml:space="preserve"> PAGEREF _Toc165628326 \h </w:instrText>
            </w:r>
            <w:r w:rsidR="000A6D79">
              <w:rPr>
                <w:noProof/>
                <w:webHidden/>
              </w:rPr>
            </w:r>
            <w:r w:rsidR="000A6D79">
              <w:rPr>
                <w:noProof/>
                <w:webHidden/>
              </w:rPr>
              <w:fldChar w:fldCharType="separate"/>
            </w:r>
            <w:r w:rsidR="008157E1">
              <w:rPr>
                <w:noProof/>
                <w:webHidden/>
              </w:rPr>
              <w:t>27</w:t>
            </w:r>
            <w:r w:rsidR="000A6D79">
              <w:rPr>
                <w:noProof/>
                <w:webHidden/>
              </w:rPr>
              <w:fldChar w:fldCharType="end"/>
            </w:r>
          </w:hyperlink>
        </w:p>
        <w:p w14:paraId="6A405A29" w14:textId="24A4E522" w:rsidR="000A6D79" w:rsidRDefault="00000000">
          <w:pPr>
            <w:pStyle w:val="TOC3"/>
            <w:tabs>
              <w:tab w:val="left" w:pos="1100"/>
              <w:tab w:val="right" w:leader="dot" w:pos="9962"/>
            </w:tabs>
            <w:rPr>
              <w:rFonts w:eastAsiaTheme="minorEastAsia"/>
              <w:noProof/>
              <w:lang w:val="da-DK" w:eastAsia="da-DK"/>
            </w:rPr>
          </w:pPr>
          <w:hyperlink w:anchor="_Toc165628327" w:history="1">
            <w:r w:rsidR="000A6D79" w:rsidRPr="00E507F3">
              <w:rPr>
                <w:rStyle w:val="Hyperlink"/>
                <w:noProof/>
              </w:rPr>
              <w:t>14.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7 \h </w:instrText>
            </w:r>
            <w:r w:rsidR="000A6D79">
              <w:rPr>
                <w:noProof/>
                <w:webHidden/>
              </w:rPr>
            </w:r>
            <w:r w:rsidR="000A6D79">
              <w:rPr>
                <w:noProof/>
                <w:webHidden/>
              </w:rPr>
              <w:fldChar w:fldCharType="separate"/>
            </w:r>
            <w:r w:rsidR="008157E1">
              <w:rPr>
                <w:noProof/>
                <w:webHidden/>
              </w:rPr>
              <w:t>27</w:t>
            </w:r>
            <w:r w:rsidR="000A6D79">
              <w:rPr>
                <w:noProof/>
                <w:webHidden/>
              </w:rPr>
              <w:fldChar w:fldCharType="end"/>
            </w:r>
          </w:hyperlink>
        </w:p>
        <w:p w14:paraId="41CFC44A" w14:textId="767E5272" w:rsidR="000A6D79" w:rsidRDefault="00000000">
          <w:pPr>
            <w:pStyle w:val="TOC3"/>
            <w:tabs>
              <w:tab w:val="left" w:pos="1100"/>
              <w:tab w:val="right" w:leader="dot" w:pos="9962"/>
            </w:tabs>
            <w:rPr>
              <w:rFonts w:eastAsiaTheme="minorEastAsia"/>
              <w:noProof/>
              <w:lang w:val="da-DK" w:eastAsia="da-DK"/>
            </w:rPr>
          </w:pPr>
          <w:hyperlink w:anchor="_Toc165628328" w:history="1">
            <w:r w:rsidR="000A6D79" w:rsidRPr="00E507F3">
              <w:rPr>
                <w:rStyle w:val="Hyperlink"/>
                <w:noProof/>
              </w:rPr>
              <w:t>14.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8 \h </w:instrText>
            </w:r>
            <w:r w:rsidR="000A6D79">
              <w:rPr>
                <w:noProof/>
                <w:webHidden/>
              </w:rPr>
            </w:r>
            <w:r w:rsidR="000A6D79">
              <w:rPr>
                <w:noProof/>
                <w:webHidden/>
              </w:rPr>
              <w:fldChar w:fldCharType="separate"/>
            </w:r>
            <w:r w:rsidR="008157E1">
              <w:rPr>
                <w:noProof/>
                <w:webHidden/>
              </w:rPr>
              <w:t>27</w:t>
            </w:r>
            <w:r w:rsidR="000A6D79">
              <w:rPr>
                <w:noProof/>
                <w:webHidden/>
              </w:rPr>
              <w:fldChar w:fldCharType="end"/>
            </w:r>
          </w:hyperlink>
        </w:p>
        <w:p w14:paraId="5AAA2C37" w14:textId="6572A785" w:rsidR="000A6D79" w:rsidRDefault="00000000">
          <w:pPr>
            <w:pStyle w:val="TOC3"/>
            <w:tabs>
              <w:tab w:val="left" w:pos="1100"/>
              <w:tab w:val="right" w:leader="dot" w:pos="9962"/>
            </w:tabs>
            <w:rPr>
              <w:rFonts w:eastAsiaTheme="minorEastAsia"/>
              <w:noProof/>
              <w:lang w:val="da-DK" w:eastAsia="da-DK"/>
            </w:rPr>
          </w:pPr>
          <w:hyperlink w:anchor="_Toc165628329" w:history="1">
            <w:r w:rsidR="000A6D79" w:rsidRPr="00E507F3">
              <w:rPr>
                <w:rStyle w:val="Hyperlink"/>
                <w:noProof/>
              </w:rPr>
              <w:t>14.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9 \h </w:instrText>
            </w:r>
            <w:r w:rsidR="000A6D79">
              <w:rPr>
                <w:noProof/>
                <w:webHidden/>
              </w:rPr>
            </w:r>
            <w:r w:rsidR="000A6D79">
              <w:rPr>
                <w:noProof/>
                <w:webHidden/>
              </w:rPr>
              <w:fldChar w:fldCharType="separate"/>
            </w:r>
            <w:r w:rsidR="008157E1">
              <w:rPr>
                <w:noProof/>
                <w:webHidden/>
              </w:rPr>
              <w:t>28</w:t>
            </w:r>
            <w:r w:rsidR="000A6D79">
              <w:rPr>
                <w:noProof/>
                <w:webHidden/>
              </w:rPr>
              <w:fldChar w:fldCharType="end"/>
            </w:r>
          </w:hyperlink>
        </w:p>
        <w:p w14:paraId="4D6F11F2" w14:textId="3D540528" w:rsidR="000A6D79" w:rsidRDefault="00000000">
          <w:pPr>
            <w:pStyle w:val="TOC3"/>
            <w:tabs>
              <w:tab w:val="left" w:pos="1100"/>
              <w:tab w:val="right" w:leader="dot" w:pos="9962"/>
            </w:tabs>
            <w:rPr>
              <w:rFonts w:eastAsiaTheme="minorEastAsia"/>
              <w:noProof/>
              <w:lang w:val="da-DK" w:eastAsia="da-DK"/>
            </w:rPr>
          </w:pPr>
          <w:hyperlink w:anchor="_Toc165628330" w:history="1">
            <w:r w:rsidR="000A6D79" w:rsidRPr="00E507F3">
              <w:rPr>
                <w:rStyle w:val="Hyperlink"/>
                <w:noProof/>
              </w:rPr>
              <w:t>14.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30 \h </w:instrText>
            </w:r>
            <w:r w:rsidR="000A6D79">
              <w:rPr>
                <w:noProof/>
                <w:webHidden/>
              </w:rPr>
            </w:r>
            <w:r w:rsidR="000A6D79">
              <w:rPr>
                <w:noProof/>
                <w:webHidden/>
              </w:rPr>
              <w:fldChar w:fldCharType="separate"/>
            </w:r>
            <w:r w:rsidR="008157E1">
              <w:rPr>
                <w:noProof/>
                <w:webHidden/>
              </w:rPr>
              <w:t>28</w:t>
            </w:r>
            <w:r w:rsidR="000A6D79">
              <w:rPr>
                <w:noProof/>
                <w:webHidden/>
              </w:rPr>
              <w:fldChar w:fldCharType="end"/>
            </w:r>
          </w:hyperlink>
        </w:p>
        <w:p w14:paraId="39105432" w14:textId="2353D9BA" w:rsidR="000A6D79" w:rsidRDefault="00000000">
          <w:pPr>
            <w:pStyle w:val="TOC2"/>
            <w:tabs>
              <w:tab w:val="left" w:pos="880"/>
              <w:tab w:val="right" w:leader="dot" w:pos="9962"/>
            </w:tabs>
            <w:rPr>
              <w:rFonts w:eastAsiaTheme="minorEastAsia"/>
              <w:noProof/>
              <w:lang w:val="da-DK" w:eastAsia="da-DK"/>
            </w:rPr>
          </w:pPr>
          <w:hyperlink w:anchor="_Toc165628331" w:history="1">
            <w:r w:rsidR="000A6D79" w:rsidRPr="00E507F3">
              <w:rPr>
                <w:rStyle w:val="Hyperlink"/>
                <w:noProof/>
              </w:rPr>
              <w:t>15</w:t>
            </w:r>
            <w:r w:rsidR="000A6D79">
              <w:rPr>
                <w:rFonts w:eastAsiaTheme="minorEastAsia"/>
                <w:noProof/>
                <w:lang w:val="da-DK" w:eastAsia="da-DK"/>
              </w:rPr>
              <w:tab/>
            </w:r>
            <w:r w:rsidR="000A6D79" w:rsidRPr="00E507F3">
              <w:rPr>
                <w:rStyle w:val="Hyperlink"/>
                <w:noProof/>
              </w:rPr>
              <w:t>REFERENCES</w:t>
            </w:r>
            <w:r w:rsidR="000A6D79">
              <w:rPr>
                <w:noProof/>
                <w:webHidden/>
              </w:rPr>
              <w:tab/>
            </w:r>
            <w:r w:rsidR="000A6D79">
              <w:rPr>
                <w:noProof/>
                <w:webHidden/>
              </w:rPr>
              <w:fldChar w:fldCharType="begin"/>
            </w:r>
            <w:r w:rsidR="000A6D79">
              <w:rPr>
                <w:noProof/>
                <w:webHidden/>
              </w:rPr>
              <w:instrText xml:space="preserve"> PAGEREF _Toc165628331 \h </w:instrText>
            </w:r>
            <w:r w:rsidR="000A6D79">
              <w:rPr>
                <w:noProof/>
                <w:webHidden/>
              </w:rPr>
            </w:r>
            <w:r w:rsidR="000A6D79">
              <w:rPr>
                <w:noProof/>
                <w:webHidden/>
              </w:rPr>
              <w:fldChar w:fldCharType="separate"/>
            </w:r>
            <w:r w:rsidR="008157E1">
              <w:rPr>
                <w:noProof/>
                <w:webHidden/>
              </w:rPr>
              <w:t>29</w:t>
            </w:r>
            <w:r w:rsidR="000A6D79">
              <w:rPr>
                <w:noProof/>
                <w:webHidden/>
              </w:rPr>
              <w:fldChar w:fldCharType="end"/>
            </w:r>
          </w:hyperlink>
        </w:p>
        <w:p w14:paraId="427ACF7E" w14:textId="09A86609" w:rsidR="000A6D79" w:rsidRDefault="00000000">
          <w:pPr>
            <w:pStyle w:val="TOC2"/>
            <w:tabs>
              <w:tab w:val="left" w:pos="880"/>
              <w:tab w:val="right" w:leader="dot" w:pos="9962"/>
            </w:tabs>
            <w:rPr>
              <w:rFonts w:eastAsiaTheme="minorEastAsia"/>
              <w:noProof/>
              <w:lang w:val="da-DK" w:eastAsia="da-DK"/>
            </w:rPr>
          </w:pPr>
          <w:hyperlink w:anchor="_Toc165628332" w:history="1">
            <w:r w:rsidR="000A6D79" w:rsidRPr="00E507F3">
              <w:rPr>
                <w:rStyle w:val="Hyperlink"/>
                <w:noProof/>
              </w:rPr>
              <w:t>16</w:t>
            </w:r>
            <w:r w:rsidR="000A6D79">
              <w:rPr>
                <w:rFonts w:eastAsiaTheme="minorEastAsia"/>
                <w:noProof/>
                <w:lang w:val="da-DK" w:eastAsia="da-DK"/>
              </w:rPr>
              <w:tab/>
            </w:r>
            <w:r w:rsidR="000A6D79" w:rsidRPr="00E507F3">
              <w:rPr>
                <w:rStyle w:val="Hyperlink"/>
                <w:noProof/>
              </w:rPr>
              <w:t>UNFORMATTED TABLES WITH INTENDED CONTENT</w:t>
            </w:r>
            <w:r w:rsidR="000A6D79">
              <w:rPr>
                <w:noProof/>
                <w:webHidden/>
              </w:rPr>
              <w:tab/>
            </w:r>
            <w:r w:rsidR="000A6D79">
              <w:rPr>
                <w:noProof/>
                <w:webHidden/>
              </w:rPr>
              <w:fldChar w:fldCharType="begin"/>
            </w:r>
            <w:r w:rsidR="000A6D79">
              <w:rPr>
                <w:noProof/>
                <w:webHidden/>
              </w:rPr>
              <w:instrText xml:space="preserve"> PAGEREF _Toc165628332 \h </w:instrText>
            </w:r>
            <w:r w:rsidR="000A6D79">
              <w:rPr>
                <w:noProof/>
                <w:webHidden/>
              </w:rPr>
            </w:r>
            <w:r w:rsidR="000A6D79">
              <w:rPr>
                <w:noProof/>
                <w:webHidden/>
              </w:rPr>
              <w:fldChar w:fldCharType="separate"/>
            </w:r>
            <w:r w:rsidR="008157E1">
              <w:rPr>
                <w:noProof/>
                <w:webHidden/>
              </w:rPr>
              <w:t>33</w:t>
            </w:r>
            <w:r w:rsidR="000A6D79">
              <w:rPr>
                <w:noProof/>
                <w:webHidden/>
              </w:rPr>
              <w:fldChar w:fldCharType="end"/>
            </w:r>
          </w:hyperlink>
        </w:p>
        <w:p w14:paraId="4B7BDCCC" w14:textId="7C76D9A1"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1C45D6">
      <w:pPr>
        <w:pStyle w:val="Heading2"/>
      </w:pPr>
      <w:bookmarkStart w:id="2" w:name="_Toc165628290"/>
      <w:r w:rsidRPr="009616A0">
        <w:lastRenderedPageBreak/>
        <w:t>BACKGROUND AND RATIONAL</w:t>
      </w:r>
      <w:bookmarkEnd w:id="2"/>
      <w:r w:rsidRPr="009616A0">
        <w:t xml:space="preserve"> </w:t>
      </w:r>
    </w:p>
    <w:p w14:paraId="3D95FC44" w14:textId="77777777" w:rsidR="0092035A" w:rsidRPr="00CF4F86" w:rsidRDefault="0092035A" w:rsidP="0092035A">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92035A">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92035A">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92035A">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92035A">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92035A">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92035A">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4F6E8B">
      <w:pPr>
        <w:pStyle w:val="Heading2"/>
        <w:rPr>
          <w:rFonts w:ascii="Times New Roman" w:eastAsia="Times New Roman" w:hAnsi="Times New Roman" w:cs="Times New Roman"/>
          <w:b/>
          <w:bCs/>
          <w:kern w:val="36"/>
          <w:sz w:val="48"/>
          <w:szCs w:val="48"/>
        </w:rPr>
      </w:pPr>
      <w:bookmarkStart w:id="3" w:name="_Toc165628291"/>
      <w:r w:rsidRPr="009616A0">
        <w:lastRenderedPageBreak/>
        <w:t>OBJECTIVES</w:t>
      </w:r>
      <w:bookmarkEnd w:id="3"/>
    </w:p>
    <w:p w14:paraId="0C49A293" w14:textId="59C0C303" w:rsidR="000B5C56" w:rsidRDefault="000B5C56" w:rsidP="007E4198">
      <w:pPr>
        <w:pStyle w:val="Heading3"/>
      </w:pPr>
      <w:bookmarkStart w:id="4" w:name="_Toc165628292"/>
      <w:commentRangeStart w:id="5"/>
      <w:r w:rsidRPr="009616A0">
        <w:t>Primary aim:</w:t>
      </w:r>
      <w:bookmarkEnd w:id="4"/>
      <w:commentRangeEnd w:id="5"/>
      <w:r w:rsidR="008157E1">
        <w:rPr>
          <w:rStyle w:val="CommentReference"/>
          <w:rFonts w:ascii="Cambria" w:eastAsia="Cambria" w:hAnsi="Cambria" w:cs="Cambria"/>
          <w:color w:val="000000"/>
        </w:rPr>
        <w:commentReference w:id="5"/>
      </w:r>
      <w:r w:rsidRPr="009616A0">
        <w:t xml:space="preserve"> </w:t>
      </w:r>
    </w:p>
    <w:p w14:paraId="2E078E59" w14:textId="6A4B5CDF" w:rsidR="00C51CC3" w:rsidRPr="00CF4F86" w:rsidRDefault="00C51CC3" w:rsidP="00C51CC3">
      <w:pPr>
        <w:rPr>
          <w:lang w:val="en-GB" w:eastAsia="da-DK"/>
        </w:rPr>
      </w:pPr>
      <w:r w:rsidRPr="00CF4F86">
        <w:rPr>
          <w:lang w:val="en-GB" w:eastAsia="da-DK"/>
        </w:rPr>
        <w:t xml:space="preserve">The primary aim is to investigate </w:t>
      </w:r>
      <w:ins w:id="6" w:author="Julie Lyng Forman" w:date="2024-05-21T14:02:00Z" w16du:dateUtc="2024-05-21T12:02:00Z">
        <w:r w:rsidR="008157E1">
          <w:rPr>
            <w:lang w:val="en-GB" w:eastAsia="da-DK"/>
          </w:rPr>
          <w:t xml:space="preserve">whether </w:t>
        </w:r>
        <w:r w:rsidR="008157E1" w:rsidRPr="00CF4F86">
          <w:rPr>
            <w:lang w:val="en-GB" w:eastAsia="da-DK"/>
          </w:rPr>
          <w:t>12-week supervised HIIT</w:t>
        </w:r>
        <w:r w:rsidR="008157E1" w:rsidRPr="00CF4F86">
          <w:rPr>
            <w:lang w:val="en-GB" w:eastAsia="da-DK"/>
          </w:rPr>
          <w:t xml:space="preserve"> </w:t>
        </w:r>
      </w:ins>
      <w:ins w:id="7" w:author="Julie Lyng Forman" w:date="2024-05-21T14:04:00Z" w16du:dateUtc="2024-05-21T12:04:00Z">
        <w:r w:rsidR="008157E1">
          <w:rPr>
            <w:lang w:val="en-GB" w:eastAsia="da-DK"/>
          </w:rPr>
          <w:t>has an effect on</w:t>
        </w:r>
      </w:ins>
      <w:ins w:id="8" w:author="Julie Lyng Forman" w:date="2024-05-21T14:03:00Z" w16du:dateUtc="2024-05-21T12:03:00Z">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by FSS in patients with SLE</w:t>
        </w:r>
        <w:r w:rsidR="008157E1">
          <w:rPr>
            <w:lang w:val="en-GB" w:eastAsia="da-DK"/>
          </w:rPr>
          <w:t xml:space="preserve"> and</w:t>
        </w:r>
      </w:ins>
      <w:ins w:id="9" w:author="Julie Lyng Forman" w:date="2024-05-21T14:02:00Z" w16du:dateUtc="2024-05-21T12:02:00Z">
        <w:r w:rsidR="008157E1">
          <w:rPr>
            <w:lang w:val="en-GB" w:eastAsia="da-DK"/>
          </w:rPr>
          <w:t xml:space="preserve"> </w:t>
        </w:r>
      </w:ins>
      <w:r w:rsidRPr="00CF4F86">
        <w:rPr>
          <w:lang w:val="en-GB" w:eastAsia="da-DK"/>
        </w:rPr>
        <w:t xml:space="preserve">if </w:t>
      </w:r>
      <w:del w:id="10" w:author="Julie Lyng Forman" w:date="2024-05-21T14:04:00Z" w16du:dateUtc="2024-05-21T12:04:00Z">
        <w:r w:rsidRPr="00CF4F86" w:rsidDel="008157E1">
          <w:rPr>
            <w:lang w:val="en-GB" w:eastAsia="da-DK"/>
          </w:rPr>
          <w:delText xml:space="preserve">increasing </w:delText>
        </w:r>
      </w:del>
      <w:r w:rsidRPr="00CF4F86">
        <w:rPr>
          <w:lang w:val="en-GB" w:eastAsia="da-DK"/>
        </w:rPr>
        <w:t xml:space="preserve">IFN-I activity determined by IFNGS negatively influences </w:t>
      </w:r>
      <w:ins w:id="11" w:author="Julie Lyng Forman" w:date="2024-05-21T14:04:00Z" w16du:dateUtc="2024-05-21T12:04:00Z">
        <w:r w:rsidR="008157E1">
          <w:rPr>
            <w:lang w:val="en-GB" w:eastAsia="da-DK"/>
          </w:rPr>
          <w:t xml:space="preserve">these </w:t>
        </w:r>
      </w:ins>
      <w:del w:id="12" w:author="Julie Lyng Forman" w:date="2024-05-21T14:04:00Z" w16du:dateUtc="2024-05-21T12:04:00Z">
        <w:r w:rsidRPr="00CF4F86" w:rsidDel="008157E1">
          <w:rPr>
            <w:lang w:val="en-GB" w:eastAsia="da-DK"/>
          </w:rPr>
          <w:delText>any</w:delText>
        </w:r>
      </w:del>
      <w:r w:rsidRPr="00CF4F86">
        <w:rPr>
          <w:lang w:val="en-GB" w:eastAsia="da-DK"/>
        </w:rPr>
        <w:t xml:space="preserve"> effect</w:t>
      </w:r>
      <w:ins w:id="13" w:author="Julie Lyng Forman" w:date="2024-05-21T14:04:00Z" w16du:dateUtc="2024-05-21T12:04:00Z">
        <w:r w:rsidR="008157E1">
          <w:rPr>
            <w:lang w:val="en-GB" w:eastAsia="da-DK"/>
          </w:rPr>
          <w:t>s</w:t>
        </w:r>
      </w:ins>
      <w:r w:rsidRPr="00CF4F86">
        <w:rPr>
          <w:lang w:val="en-GB" w:eastAsia="da-DK"/>
        </w:rPr>
        <w:t xml:space="preserve"> </w:t>
      </w:r>
      <w:del w:id="14" w:author="Julie Lyng Forman" w:date="2024-05-21T14:05:00Z" w16du:dateUtc="2024-05-21T12:05:00Z">
        <w:r w:rsidRPr="00CF4F86" w:rsidDel="008157E1">
          <w:rPr>
            <w:lang w:val="en-GB" w:eastAsia="da-DK"/>
          </w:rPr>
          <w:delText xml:space="preserve">of a </w:delText>
        </w:r>
      </w:del>
      <w:del w:id="15" w:author="Julie Lyng Forman" w:date="2024-05-21T14:02:00Z" w16du:dateUtc="2024-05-21T12:02:00Z">
        <w:r w:rsidRPr="00CF4F86" w:rsidDel="008157E1">
          <w:rPr>
            <w:lang w:val="en-GB" w:eastAsia="da-DK"/>
          </w:rPr>
          <w:delText xml:space="preserve">12-week supervised HIIT </w:delText>
        </w:r>
      </w:del>
      <w:del w:id="16" w:author="Julie Lyng Forman" w:date="2024-05-21T14:05:00Z" w16du:dateUtc="2024-05-21T12:05:00Z">
        <w:r w:rsidRPr="00CF4F86" w:rsidDel="008157E1">
          <w:rPr>
            <w:lang w:val="en-GB" w:eastAsia="da-DK"/>
          </w:rPr>
          <w:delText>vs. no intervention on</w:delText>
        </w:r>
      </w:del>
      <w:del w:id="17" w:author="Julie Lyng Forman" w:date="2024-05-21T14:02:00Z" w16du:dateUtc="2024-05-21T12:02:00Z">
        <w:r w:rsidRPr="00CF4F86" w:rsidDel="008157E1">
          <w:rPr>
            <w:lang w:val="en-GB" w:eastAsia="da-DK"/>
          </w:rPr>
          <w:delText xml:space="preserve"> aerobic exercise capacity by V̇O</w:delText>
        </w:r>
        <w:r w:rsidRPr="00CF4F86" w:rsidDel="008157E1">
          <w:rPr>
            <w:vertAlign w:val="subscript"/>
            <w:lang w:val="en-GB" w:eastAsia="da-DK"/>
          </w:rPr>
          <w:delText>2</w:delText>
        </w:r>
        <w:r w:rsidRPr="00CF4F86" w:rsidDel="008157E1">
          <w:rPr>
            <w:lang w:val="en-GB" w:eastAsia="da-DK"/>
          </w:rPr>
          <w:delText>max or fatigue by FSS in patients with SLE</w:delText>
        </w:r>
      </w:del>
      <w:del w:id="18" w:author="Julie Lyng Forman" w:date="2024-05-21T14:05:00Z" w16du:dateUtc="2024-05-21T12:05:00Z">
        <w:r w:rsidRPr="00CF4F86" w:rsidDel="008157E1">
          <w:rPr>
            <w:lang w:val="en-GB" w:eastAsia="da-DK"/>
          </w:rPr>
          <w:delText>.</w:delText>
        </w:r>
      </w:del>
    </w:p>
    <w:p w14:paraId="530626B3" w14:textId="77777777" w:rsidR="00C51CC3" w:rsidRPr="00C51CC3" w:rsidRDefault="00C51CC3" w:rsidP="00C51CC3">
      <w:pPr>
        <w:rPr>
          <w:lang w:val="en-GB"/>
        </w:rPr>
      </w:pPr>
    </w:p>
    <w:p w14:paraId="0133B1FF" w14:textId="45813C66" w:rsidR="000B5C56" w:rsidRDefault="000B5C56" w:rsidP="007E4198">
      <w:pPr>
        <w:pStyle w:val="Heading3"/>
        <w:rPr>
          <w:shd w:val="clear" w:color="auto" w:fill="FFFFFF" w:themeFill="background1"/>
        </w:rPr>
      </w:pPr>
      <w:bookmarkStart w:id="19" w:name="_Toc165628293"/>
      <w:commentRangeStart w:id="20"/>
      <w:r w:rsidRPr="009616A0">
        <w:rPr>
          <w:shd w:val="clear" w:color="auto" w:fill="FFFFFF" w:themeFill="background1"/>
        </w:rPr>
        <w:t>Secondary aims:</w:t>
      </w:r>
      <w:bookmarkEnd w:id="19"/>
      <w:commentRangeEnd w:id="20"/>
      <w:r w:rsidR="008157E1">
        <w:rPr>
          <w:rStyle w:val="CommentReference"/>
          <w:rFonts w:ascii="Cambria" w:eastAsia="Cambria" w:hAnsi="Cambria" w:cs="Cambria"/>
          <w:color w:val="000000"/>
        </w:rPr>
        <w:commentReference w:id="20"/>
      </w:r>
      <w:r w:rsidRPr="009616A0">
        <w:rPr>
          <w:shd w:val="clear" w:color="auto" w:fill="FFFFFF" w:themeFill="background1"/>
        </w:rPr>
        <w:t xml:space="preserve"> </w:t>
      </w:r>
    </w:p>
    <w:p w14:paraId="5EB0D5F6" w14:textId="77777777" w:rsidR="00C51CC3" w:rsidRPr="00CF4F86" w:rsidRDefault="00C51CC3" w:rsidP="00C51CC3">
      <w:pPr>
        <w:rPr>
          <w:lang w:val="en-GB" w:eastAsia="da-DK"/>
        </w:rPr>
      </w:pPr>
      <w:r w:rsidRPr="00CF4F86">
        <w:rPr>
          <w:lang w:val="en-GB" w:eastAsia="da-DK"/>
        </w:rPr>
        <w:t>The secondary aim is to investigate if IFNGS negatively influences any effects of 12-week HIIT on measures of SLE disease activity and health related quality of life.</w:t>
      </w:r>
    </w:p>
    <w:p w14:paraId="09F6DE0A" w14:textId="77777777" w:rsidR="00C51CC3" w:rsidRPr="00C51CC3" w:rsidRDefault="00C51CC3" w:rsidP="00C51CC3">
      <w:pPr>
        <w:rPr>
          <w:lang w:val="en-GB"/>
        </w:rPr>
      </w:pPr>
    </w:p>
    <w:p w14:paraId="37403F81" w14:textId="04F71B29" w:rsidR="000B5C56" w:rsidRPr="009616A0" w:rsidRDefault="000B5C56" w:rsidP="007E4198">
      <w:pPr>
        <w:pStyle w:val="Heading3"/>
      </w:pPr>
      <w:bookmarkStart w:id="21" w:name="_Toc165628294"/>
      <w:commentRangeStart w:id="22"/>
      <w:r w:rsidRPr="009616A0">
        <w:t>Primary objective:</w:t>
      </w:r>
      <w:bookmarkEnd w:id="21"/>
      <w:r w:rsidRPr="009616A0">
        <w:t xml:space="preserve">  </w:t>
      </w:r>
    </w:p>
    <w:p w14:paraId="36D116B9" w14:textId="7364CD6B" w:rsidR="000B5C56" w:rsidRDefault="005054D2" w:rsidP="00CC44B1">
      <w:r>
        <w:t xml:space="preserve">Investigate the </w:t>
      </w:r>
      <w:r w:rsidR="004E18B2">
        <w:t>effect of HIIT relative to the</w:t>
      </w:r>
      <w:r w:rsidR="00CC44B1">
        <w:t xml:space="preserve"> no exercise</w:t>
      </w:r>
      <w:r w:rsidR="004E18B2">
        <w:t xml:space="preserve"> control comparator on changes in aerobic capacity and </w:t>
      </w:r>
      <w:r w:rsidR="00CC44B1">
        <w:t xml:space="preserve">fatigue following a </w:t>
      </w:r>
      <w:r w:rsidR="00F9002E">
        <w:t>12-week</w:t>
      </w:r>
      <w:r w:rsidR="00CC44B1">
        <w:t xml:space="preserve"> intervention.</w:t>
      </w:r>
    </w:p>
    <w:p w14:paraId="510CD00B" w14:textId="27FC0F40" w:rsidR="00CC44B1" w:rsidRDefault="00CC44B1" w:rsidP="00CC44B1">
      <w:r>
        <w:t>Furthermore</w:t>
      </w:r>
      <w:r w:rsidR="00BB07BA">
        <w:t>,</w:t>
      </w:r>
      <w:r>
        <w:t xml:space="preserve"> to investigate the effect modulation of IFNGS on this effect.</w:t>
      </w:r>
    </w:p>
    <w:p w14:paraId="7CBC0F8E" w14:textId="77777777" w:rsidR="003635BA" w:rsidRPr="009616A0" w:rsidRDefault="003635BA" w:rsidP="00CC44B1"/>
    <w:p w14:paraId="0E619ADD" w14:textId="71473A25" w:rsidR="000B5C56" w:rsidRPr="009616A0" w:rsidRDefault="003635BA" w:rsidP="007E4198">
      <w:pPr>
        <w:pStyle w:val="Heading3"/>
      </w:pPr>
      <w:bookmarkStart w:id="23" w:name="_Toc165628295"/>
      <w:r>
        <w:t>Key</w:t>
      </w:r>
      <w:r w:rsidR="000B5C56" w:rsidRPr="009616A0">
        <w:t xml:space="preserve"> secondary objective:</w:t>
      </w:r>
      <w:bookmarkEnd w:id="23"/>
      <w:r w:rsidR="000B5C56" w:rsidRPr="009616A0">
        <w:t xml:space="preserve"> </w:t>
      </w:r>
    </w:p>
    <w:p w14:paraId="517EDA17" w14:textId="5E5464BC" w:rsidR="000B5C56" w:rsidRDefault="00BB07BA" w:rsidP="000B5C56">
      <w:pPr>
        <w:spacing w:after="0" w:line="360" w:lineRule="auto"/>
        <w:jc w:val="both"/>
        <w:rPr>
          <w:rFonts w:ascii="Times New Roman" w:hAnsi="Times New Roman" w:cs="Times New Roman"/>
        </w:rPr>
      </w:pPr>
      <w:r>
        <w:rPr>
          <w:rFonts w:ascii="Times New Roman" w:hAnsi="Times New Roman" w:cs="Times New Roman"/>
        </w:rPr>
        <w:t xml:space="preserve">Examining the effects of physical activity on SLE-disease activity and health related quality of </w:t>
      </w:r>
      <w:proofErr w:type="gramStart"/>
      <w:r>
        <w:rPr>
          <w:rFonts w:ascii="Times New Roman" w:hAnsi="Times New Roman" w:cs="Times New Roman"/>
        </w:rPr>
        <w:t>life, and</w:t>
      </w:r>
      <w:proofErr w:type="gramEnd"/>
      <w:r>
        <w:rPr>
          <w:rFonts w:ascii="Times New Roman" w:hAnsi="Times New Roman" w:cs="Times New Roman"/>
        </w:rPr>
        <w:t xml:space="preserve"> investigating any effect modulation of IFNGS on this effect.</w:t>
      </w:r>
      <w:commentRangeEnd w:id="22"/>
      <w:r w:rsidR="008157E1">
        <w:rPr>
          <w:rStyle w:val="CommentReference"/>
          <w:rFonts w:ascii="Cambria" w:eastAsia="Cambria" w:hAnsi="Cambria" w:cs="Cambria"/>
          <w:color w:val="000000"/>
        </w:rPr>
        <w:commentReference w:id="22"/>
      </w:r>
    </w:p>
    <w:p w14:paraId="66A968E5" w14:textId="77777777" w:rsidR="00BB07BA" w:rsidRPr="009616A0" w:rsidRDefault="00BB07BA"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Heading3"/>
      </w:pPr>
      <w:bookmarkStart w:id="24" w:name="_Toc165628296"/>
      <w:r w:rsidRPr="009616A0">
        <w:t>Other objectives:</w:t>
      </w:r>
      <w:bookmarkEnd w:id="24"/>
      <w:r w:rsidRPr="009616A0">
        <w:t xml:space="preserve"> </w:t>
      </w:r>
    </w:p>
    <w:p w14:paraId="1169CA17" w14:textId="37412EA8"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pulmonary function of SLE patients. Considering effect modulation by IFNGS</w:t>
      </w:r>
      <w:r w:rsidR="00285E9F">
        <w:rPr>
          <w:rFonts w:ascii="Times New Roman" w:hAnsi="Times New Roman" w:cs="Times New Roman"/>
        </w:rPr>
        <w:t>.</w:t>
      </w:r>
    </w:p>
    <w:p w14:paraId="59C88260" w14:textId="1221D6FC"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w:t>
      </w:r>
      <w:r w:rsidR="00654560">
        <w:rPr>
          <w:rFonts w:ascii="Times New Roman" w:hAnsi="Times New Roman" w:cs="Times New Roman"/>
        </w:rPr>
        <w:t xml:space="preserve"> the effects of exercise on the cardiac adaptations of SLE patients. Considering effect modulation by IFNGS</w:t>
      </w:r>
      <w:r w:rsidR="00285E9F">
        <w:rPr>
          <w:rFonts w:ascii="Times New Roman" w:hAnsi="Times New Roman" w:cs="Times New Roman"/>
        </w:rPr>
        <w:t>.</w:t>
      </w:r>
    </w:p>
    <w:p w14:paraId="6CE55A91" w14:textId="1E0AE267" w:rsidR="00654560" w:rsidRDefault="00654560" w:rsidP="000B5C56">
      <w:pPr>
        <w:spacing w:after="0" w:line="360" w:lineRule="auto"/>
        <w:jc w:val="both"/>
        <w:rPr>
          <w:rFonts w:ascii="Times New Roman" w:hAnsi="Times New Roman" w:cs="Times New Roman"/>
        </w:rPr>
      </w:pPr>
      <w:r>
        <w:rPr>
          <w:rFonts w:ascii="Times New Roman" w:hAnsi="Times New Roman" w:cs="Times New Roman"/>
        </w:rPr>
        <w:t>Examine the effects of exerc</w:t>
      </w:r>
      <w:r w:rsidR="00F56848">
        <w:rPr>
          <w:rFonts w:ascii="Times New Roman" w:hAnsi="Times New Roman" w:cs="Times New Roman"/>
        </w:rPr>
        <w:t>ise on metabolic markers of SLE patients. Considering effect modulation by IFNGS</w:t>
      </w:r>
      <w:r w:rsidR="00285E9F">
        <w:rPr>
          <w:rFonts w:ascii="Times New Roman" w:hAnsi="Times New Roman" w:cs="Times New Roman"/>
        </w:rPr>
        <w:t>.</w:t>
      </w:r>
    </w:p>
    <w:p w14:paraId="229C50FA" w14:textId="14876E5E" w:rsidR="00285E9F" w:rsidRDefault="00285E9F" w:rsidP="000B5C56">
      <w:pPr>
        <w:spacing w:after="0" w:line="360" w:lineRule="auto"/>
        <w:jc w:val="both"/>
        <w:rPr>
          <w:rFonts w:ascii="Times New Roman" w:hAnsi="Times New Roman" w:cs="Times New Roman"/>
        </w:rPr>
      </w:pPr>
      <w:r>
        <w:rPr>
          <w:rFonts w:ascii="Times New Roman" w:hAnsi="Times New Roman" w:cs="Times New Roman"/>
        </w:rPr>
        <w:t xml:space="preserve">Examine the effects of exercise on </w:t>
      </w:r>
      <w:r w:rsidR="007A793D">
        <w:rPr>
          <w:rFonts w:ascii="Times New Roman" w:hAnsi="Times New Roman" w:cs="Times New Roman"/>
        </w:rPr>
        <w:t xml:space="preserve">body composition in SLE </w:t>
      </w:r>
      <w:proofErr w:type="spellStart"/>
      <w:r w:rsidR="007A793D">
        <w:rPr>
          <w:rFonts w:ascii="Times New Roman" w:hAnsi="Times New Roman" w:cs="Times New Roman"/>
        </w:rPr>
        <w:t>paitents</w:t>
      </w:r>
      <w:proofErr w:type="spellEnd"/>
      <w:r w:rsidR="007A793D">
        <w:rPr>
          <w:rFonts w:ascii="Times New Roman" w:hAnsi="Times New Roman" w:cs="Times New Roman"/>
        </w:rPr>
        <w:t>.</w:t>
      </w:r>
      <w:r w:rsidR="007A793D" w:rsidRPr="007A793D">
        <w:rPr>
          <w:rFonts w:ascii="Times New Roman" w:hAnsi="Times New Roman" w:cs="Times New Roman"/>
        </w:rPr>
        <w:t xml:space="preserve"> </w:t>
      </w:r>
      <w:r w:rsidR="007A793D">
        <w:rPr>
          <w:rFonts w:ascii="Times New Roman" w:hAnsi="Times New Roman" w:cs="Times New Roman"/>
        </w:rPr>
        <w:t>Considering effect modulation by IFNGS.</w:t>
      </w:r>
    </w:p>
    <w:p w14:paraId="24577B66" w14:textId="78E6DB28" w:rsidR="000B5C56" w:rsidRPr="009616A0" w:rsidRDefault="008F441C"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transcriptome related to IFN-I, IFN-II, TNF, and IL-6</w:t>
      </w:r>
      <w:r w:rsidR="00682081">
        <w:rPr>
          <w:rFonts w:ascii="Times New Roman" w:hAnsi="Times New Roman" w:cs="Times New Roman"/>
        </w:rPr>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EB0B88">
      <w:pPr>
        <w:pStyle w:val="Heading2"/>
      </w:pPr>
      <w:bookmarkStart w:id="25" w:name="_Toc165628297"/>
      <w:r w:rsidRPr="009616A0">
        <w:lastRenderedPageBreak/>
        <w:t>HYPOTHES</w:t>
      </w:r>
      <w:r w:rsidR="00EB0B88">
        <w:t>E</w:t>
      </w:r>
      <w:r w:rsidRPr="009616A0">
        <w:t>S</w:t>
      </w:r>
      <w:bookmarkEnd w:id="25"/>
    </w:p>
    <w:p w14:paraId="603094DE" w14:textId="3178878B" w:rsidR="000B5C56" w:rsidRDefault="000B5C56" w:rsidP="00333A3F">
      <w:pPr>
        <w:pStyle w:val="Heading3"/>
      </w:pPr>
      <w:bookmarkStart w:id="26" w:name="_Toc165628298"/>
      <w:r w:rsidRPr="009616A0">
        <w:t>Primary</w:t>
      </w:r>
      <w:r w:rsidR="00EB0B88">
        <w:t xml:space="preserve"> </w:t>
      </w:r>
      <w:r w:rsidR="00FA5C3A">
        <w:t>H</w:t>
      </w:r>
      <w:r w:rsidR="00EB0B88">
        <w:t>ypothes</w:t>
      </w:r>
      <w:r w:rsidR="00FA5C3A">
        <w:t>e</w:t>
      </w:r>
      <w:r w:rsidR="00EB0B88">
        <w:t>s</w:t>
      </w:r>
      <w:bookmarkEnd w:id="26"/>
    </w:p>
    <w:p w14:paraId="37CFE347" w14:textId="09163CD1" w:rsidR="00333A3F" w:rsidDel="008157E1" w:rsidRDefault="008157E1" w:rsidP="008157E1">
      <w:pPr>
        <w:rPr>
          <w:del w:id="27" w:author="Julie Lyng Forman" w:date="2024-05-21T14:10:00Z" w16du:dateUtc="2024-05-21T12:10:00Z"/>
        </w:rPr>
      </w:pPr>
      <w:ins w:id="28" w:author="Julie Lyng Forman" w:date="2024-05-21T14:08:00Z" w16du:dateUtc="2024-05-21T12:08:00Z">
        <w:r>
          <w:t xml:space="preserve">We hypothesize that </w:t>
        </w:r>
      </w:ins>
      <w:r w:rsidR="00FA5C3A">
        <w:t xml:space="preserve">12 weeks of HIIT exercise will increase aerobic capacity </w:t>
      </w:r>
      <w:ins w:id="29" w:author="Julie Lyng Forman" w:date="2024-05-21T14:09:00Z" w16du:dateUtc="2024-05-21T12:09:00Z">
        <w:r>
          <w:t>and decrease fatigues score</w:t>
        </w:r>
      </w:ins>
      <w:del w:id="30" w:author="Julie Lyng Forman" w:date="2024-05-21T14:09:00Z" w16du:dateUtc="2024-05-21T12:09:00Z">
        <w:r w:rsidR="00FA5C3A" w:rsidDel="008157E1">
          <w:delText>as</w:delText>
        </w:r>
      </w:del>
      <w:r w:rsidR="00FA5C3A">
        <w:t xml:space="preserve"> compared to no intervention</w:t>
      </w:r>
      <w:ins w:id="31" w:author="Julie Lyng Forman" w:date="2024-05-21T14:09:00Z" w16du:dateUtc="2024-05-21T12:09:00Z">
        <w:r>
          <w:t xml:space="preserve">, </w:t>
        </w:r>
      </w:ins>
      <w:ins w:id="32" w:author="Julie Lyng Forman" w:date="2024-05-21T14:10:00Z" w16du:dateUtc="2024-05-21T12:10:00Z">
        <w:r>
          <w:t>and further that the effects are</w:t>
        </w:r>
      </w:ins>
      <w:del w:id="33" w:author="Julie Lyng Forman" w:date="2024-05-21T14:10:00Z" w16du:dateUtc="2024-05-21T12:10:00Z">
        <w:r w:rsidR="00FA5C3A" w:rsidDel="008157E1">
          <w:delText xml:space="preserve"> </w:delText>
        </w:r>
      </w:del>
      <w:del w:id="34" w:author="Julie Lyng Forman" w:date="2024-05-21T14:09:00Z" w16du:dateUtc="2024-05-21T12:09:00Z">
        <w:r w:rsidR="00FA5C3A" w:rsidDel="008157E1">
          <w:delText>control.</w:delText>
        </w:r>
      </w:del>
    </w:p>
    <w:p w14:paraId="10655D81" w14:textId="6DAA4D6D" w:rsidR="006614D6" w:rsidRDefault="006614D6" w:rsidP="008157E1">
      <w:del w:id="35" w:author="Julie Lyng Forman" w:date="2024-05-21T14:10:00Z" w16du:dateUtc="2024-05-21T12:10:00Z">
        <w:r w:rsidDel="008157E1">
          <w:tab/>
          <w:delText>This effect can be</w:delText>
        </w:r>
      </w:del>
      <w:r>
        <w:t xml:space="preserve"> modulated by IFNGS</w:t>
      </w:r>
      <w:ins w:id="36" w:author="Julie Lyng Forman" w:date="2024-05-21T14:10:00Z" w16du:dateUtc="2024-05-21T12:10:00Z">
        <w:r w:rsidR="008157E1">
          <w:t>, more specifically:</w:t>
        </w:r>
      </w:ins>
      <w:del w:id="37" w:author="Julie Lyng Forman" w:date="2024-05-21T14:10:00Z" w16du:dateUtc="2024-05-21T12:10:00Z">
        <w:r w:rsidDel="008157E1">
          <w:delText>.</w:delText>
        </w:r>
      </w:del>
    </w:p>
    <w:p w14:paraId="05BC91DA" w14:textId="500BBFEF" w:rsidR="00FA5C3A" w:rsidDel="008157E1" w:rsidRDefault="00FA5C3A" w:rsidP="00333A3F">
      <w:pPr>
        <w:rPr>
          <w:del w:id="38" w:author="Julie Lyng Forman" w:date="2024-05-21T14:10:00Z" w16du:dateUtc="2024-05-21T12:10:00Z"/>
        </w:rPr>
      </w:pPr>
      <w:del w:id="39" w:author="Julie Lyng Forman" w:date="2024-05-21T14:10:00Z" w16du:dateUtc="2024-05-21T12:10:00Z">
        <w:r w:rsidDel="008157E1">
          <w:delText>12 weeks of HIIT exercise will decrease fatigue scores, as compared to no intervention control.</w:delText>
        </w:r>
      </w:del>
    </w:p>
    <w:p w14:paraId="42FD132E" w14:textId="3A7A2DDF" w:rsidR="00AD5458" w:rsidDel="008157E1" w:rsidRDefault="00AD5458" w:rsidP="00AD5458">
      <w:pPr>
        <w:rPr>
          <w:del w:id="40" w:author="Julie Lyng Forman" w:date="2024-05-21T14:10:00Z" w16du:dateUtc="2024-05-21T12:10:00Z"/>
        </w:rPr>
      </w:pPr>
      <w:del w:id="41" w:author="Julie Lyng Forman" w:date="2024-05-21T14:10:00Z" w16du:dateUtc="2024-05-21T12:10:00Z">
        <w:r w:rsidDel="008157E1">
          <w:tab/>
          <w:delText>This effect can be modulated by IFNGS.</w:delText>
        </w:r>
      </w:del>
    </w:p>
    <w:p w14:paraId="3C026582" w14:textId="7C3E9767" w:rsidR="00AD5458" w:rsidDel="008157E1" w:rsidRDefault="00AD5458" w:rsidP="00333A3F">
      <w:pPr>
        <w:rPr>
          <w:del w:id="42" w:author="Julie Lyng Forman" w:date="2024-05-21T14:10:00Z" w16du:dateUtc="2024-05-21T12:10:00Z"/>
        </w:rPr>
      </w:pPr>
    </w:p>
    <w:p w14:paraId="7F60E3EB" w14:textId="1E06A231" w:rsidR="00B966BB" w:rsidRPr="00B966BB" w:rsidDel="008157E1" w:rsidRDefault="002A4F36" w:rsidP="00B966BB">
      <w:pPr>
        <w:spacing w:after="0" w:line="360" w:lineRule="auto"/>
        <w:jc w:val="both"/>
        <w:rPr>
          <w:del w:id="43" w:author="Julie Lyng Forman" w:date="2024-05-21T14:10:00Z" w16du:dateUtc="2024-05-21T12:10:00Z"/>
          <w:rFonts w:ascii="Times New Roman" w:hAnsi="Times New Roman" w:cs="Times New Roman"/>
        </w:rPr>
      </w:pPr>
      <w:commentRangeStart w:id="44"/>
      <w:commentRangeStart w:id="45"/>
      <w:del w:id="46" w:author="Julie Lyng Forman" w:date="2024-05-21T14:10:00Z" w16du:dateUtc="2024-05-21T12:10:00Z">
        <w:r w:rsidRPr="009616A0" w:rsidDel="008157E1">
          <w:rPr>
            <w:rFonts w:ascii="Times New Roman" w:hAnsi="Times New Roman" w:cs="Times New Roman"/>
          </w:rPr>
          <w:delText xml:space="preserve">The hierarchy of the hypotheses and subsequent </w:delText>
        </w:r>
        <w:r w:rsidDel="008157E1">
          <w:rPr>
            <w:rFonts w:ascii="Times New Roman" w:hAnsi="Times New Roman" w:cs="Times New Roman"/>
          </w:rPr>
          <w:delText>claims for the primary outcome are as follows;</w:delText>
        </w:r>
        <w:commentRangeEnd w:id="44"/>
        <w:r w:rsidR="009F6CAC" w:rsidDel="008157E1">
          <w:rPr>
            <w:rFonts w:ascii="Times New Roman" w:hAnsi="Times New Roman" w:cs="Times New Roman"/>
          </w:rPr>
          <w:delText xml:space="preserve"> both primary hypotheses are regarded as equal and</w:delText>
        </w:r>
        <w:r w:rsidR="0097688B" w:rsidDel="008157E1">
          <w:rPr>
            <w:rFonts w:ascii="Times New Roman" w:hAnsi="Times New Roman" w:cs="Times New Roman"/>
          </w:rPr>
          <w:delText xml:space="preserve"> significance</w:delText>
        </w:r>
        <w:r w:rsidR="009F6CAC" w:rsidDel="008157E1">
          <w:rPr>
            <w:rFonts w:ascii="Times New Roman" w:hAnsi="Times New Roman" w:cs="Times New Roman"/>
          </w:rPr>
          <w:delText xml:space="preserve"> will be corrected</w:delText>
        </w:r>
        <w:r w:rsidR="006E2B23" w:rsidDel="008157E1">
          <w:rPr>
            <w:rFonts w:ascii="Times New Roman" w:hAnsi="Times New Roman" w:cs="Times New Roman"/>
          </w:rPr>
          <w:delText xml:space="preserve"> as suggested by Bonferroni</w:delText>
        </w:r>
        <w:r w:rsidR="00E65DF0" w:rsidDel="008157E1">
          <w:rPr>
            <w:rFonts w:ascii="Times New Roman" w:hAnsi="Times New Roman" w:cs="Times New Roman"/>
          </w:rPr>
          <w:fldChar w:fldCharType="begin" w:fldLock="1"/>
        </w:r>
        <w:r w:rsidR="0019617B" w:rsidDel="008157E1">
          <w:rPr>
            <w:rFonts w:ascii="Times New Roman" w:hAnsi="Times New Roman" w:cs="Times New Roman"/>
          </w:rPr>
          <w:delInstrText>ADDIN CSL_CITATION {"citationItems":[{"id":"ITEM-1","itemData":{"abstract":"Bonferroni Correction","author":[{"dropping-particle":"","family":"Bonferroni","given":"Carlo E.","non-dropping-particle":"","parse-names":false,"suffix":""}],"collection-title":"Pubblicazioni del R. Istituto superiore di scienze economiche e commerciali di Firenze","id":"ITEM-1","issued":{"date-parts":[["1936"]]},"publisher":"Seeber","title":"Teoria statistica delle classi e calcolo delle probabilità","type":"book"},"uris":["http://www.mendeley.com/documents/?uuid=0b8b9da8-b110-48e9-8a6a-7471293a5c69"]}],"mendeley":{"formattedCitation":"&lt;sup&gt;30&lt;/sup&gt;","plainTextFormattedCitation":"30","previouslyFormattedCitation":"&lt;sup&gt;30&lt;/sup&gt;"},"properties":{"noteIndex":0},"schema":"https://github.com/citation-style-language/schema/raw/master/csl-citation.json"}</w:delInstrText>
        </w:r>
        <w:r w:rsidR="00E65DF0" w:rsidDel="008157E1">
          <w:rPr>
            <w:rFonts w:ascii="Times New Roman" w:hAnsi="Times New Roman" w:cs="Times New Roman"/>
          </w:rPr>
          <w:fldChar w:fldCharType="separate"/>
        </w:r>
        <w:r w:rsidR="00E65DF0" w:rsidRPr="00E65DF0" w:rsidDel="008157E1">
          <w:rPr>
            <w:rFonts w:ascii="Times New Roman" w:hAnsi="Times New Roman" w:cs="Times New Roman"/>
            <w:noProof/>
            <w:vertAlign w:val="superscript"/>
          </w:rPr>
          <w:delText>30</w:delText>
        </w:r>
        <w:r w:rsidR="00E65DF0" w:rsidDel="008157E1">
          <w:rPr>
            <w:rFonts w:ascii="Times New Roman" w:hAnsi="Times New Roman" w:cs="Times New Roman"/>
          </w:rPr>
          <w:fldChar w:fldCharType="end"/>
        </w:r>
        <w:r w:rsidR="009F6CAC" w:rsidDel="008157E1">
          <w:rPr>
            <w:rFonts w:ascii="Times New Roman" w:hAnsi="Times New Roman" w:cs="Times New Roman"/>
          </w:rPr>
          <w:delText>.</w:delText>
        </w:r>
        <w:r w:rsidR="006614D6" w:rsidDel="008157E1">
          <w:rPr>
            <w:rStyle w:val="CommentReference"/>
            <w:rFonts w:ascii="Cambria" w:eastAsia="Cambria" w:hAnsi="Cambria" w:cs="Cambria"/>
            <w:color w:val="000000"/>
          </w:rPr>
          <w:commentReference w:id="44"/>
        </w:r>
        <w:commentRangeEnd w:id="45"/>
        <w:r w:rsidR="009F6CAC" w:rsidDel="008157E1">
          <w:rPr>
            <w:rStyle w:val="CommentReference"/>
            <w:rFonts w:ascii="Cambria" w:eastAsia="Cambria" w:hAnsi="Cambria" w:cs="Cambria"/>
            <w:color w:val="000000"/>
          </w:rPr>
          <w:commentReference w:id="45"/>
        </w:r>
      </w:del>
    </w:p>
    <w:p w14:paraId="0D476F3C" w14:textId="67D5FFBD" w:rsidR="00A00DCC" w:rsidDel="00200D6D" w:rsidRDefault="00200D6D" w:rsidP="00340BA1">
      <w:pPr>
        <w:pStyle w:val="ListParagraph"/>
        <w:numPr>
          <w:ilvl w:val="0"/>
          <w:numId w:val="18"/>
        </w:numPr>
        <w:spacing w:after="0" w:line="360" w:lineRule="auto"/>
        <w:jc w:val="both"/>
        <w:rPr>
          <w:del w:id="47" w:author="Julie Lyng Forman" w:date="2024-05-21T14:11:00Z" w16du:dateUtc="2024-05-21T12:11:00Z"/>
          <w:rFonts w:ascii="Times New Roman" w:hAnsi="Times New Roman" w:cs="Times New Roman"/>
        </w:rPr>
      </w:pPr>
      <w:ins w:id="48" w:author="Julie Lyng Forman" w:date="2024-05-21T14:11:00Z" w16du:dateUtc="2024-05-21T12:11:00Z">
        <w:r>
          <w:rPr>
            <w:rFonts w:ascii="Times New Roman" w:hAnsi="Times New Roman" w:cs="Times New Roman"/>
          </w:rPr>
          <w:t>1</w:t>
        </w:r>
        <w:r w:rsidR="008157E1">
          <w:rPr>
            <w:rFonts w:ascii="Times New Roman" w:hAnsi="Times New Roman" w:cs="Times New Roman"/>
          </w:rPr>
          <w:t xml:space="preserve">a. </w:t>
        </w:r>
      </w:ins>
      <w:r w:rsidR="00A00DCC">
        <w:rPr>
          <w:rFonts w:ascii="Times New Roman" w:hAnsi="Times New Roman" w:cs="Times New Roman"/>
        </w:rPr>
        <w:t>HIIT is superior to no intervention control at improving aerobic capacity</w:t>
      </w:r>
      <w:r w:rsidR="001A36DC">
        <w:rPr>
          <w:rFonts w:ascii="Times New Roman" w:hAnsi="Times New Roman" w:cs="Times New Roman"/>
        </w:rPr>
        <w:t>.</w:t>
      </w:r>
      <w:del w:id="49" w:author="Julie Lyng Forman" w:date="2024-05-21T14:11:00Z" w16du:dateUtc="2024-05-21T12:11:00Z">
        <w:r w:rsidR="00AF4876" w:rsidDel="00200D6D">
          <w:rPr>
            <w:rFonts w:ascii="Times New Roman" w:hAnsi="Times New Roman" w:cs="Times New Roman"/>
          </w:rPr>
          <w:delText xml:space="preserve"> Superiority is claimed if the difference is statistically significant and favors the HIIT intervention.</w:delText>
        </w:r>
      </w:del>
    </w:p>
    <w:p w14:paraId="20C288EA" w14:textId="7E168152" w:rsidR="00A00DCC" w:rsidRPr="00200D6D" w:rsidRDefault="00200D6D" w:rsidP="00200D6D">
      <w:pPr>
        <w:pStyle w:val="ListParagraph"/>
        <w:numPr>
          <w:ilvl w:val="0"/>
          <w:numId w:val="18"/>
        </w:numPr>
        <w:spacing w:after="0" w:line="360" w:lineRule="auto"/>
        <w:jc w:val="both"/>
        <w:rPr>
          <w:rFonts w:ascii="Times New Roman" w:hAnsi="Times New Roman" w:cs="Times New Roman"/>
          <w:rPrChange w:id="50" w:author="Julie Lyng Forman" w:date="2024-05-21T14:11:00Z" w16du:dateUtc="2024-05-21T12:11:00Z">
            <w:rPr/>
          </w:rPrChange>
        </w:rPr>
        <w:pPrChange w:id="51" w:author="Julie Lyng Forman" w:date="2024-05-21T14:11:00Z" w16du:dateUtc="2024-05-21T12:11:00Z">
          <w:pPr>
            <w:pStyle w:val="ListParagraph"/>
            <w:numPr>
              <w:ilvl w:val="1"/>
              <w:numId w:val="18"/>
            </w:numPr>
            <w:spacing w:after="0" w:line="360" w:lineRule="auto"/>
            <w:ind w:left="1440" w:hanging="360"/>
            <w:jc w:val="both"/>
          </w:pPr>
        </w:pPrChange>
      </w:pPr>
      <w:ins w:id="52" w:author="Julie Lyng Forman" w:date="2024-05-21T14:11:00Z" w16du:dateUtc="2024-05-21T12:11:00Z">
        <w:r>
          <w:rPr>
            <w:rFonts w:ascii="Times New Roman" w:hAnsi="Times New Roman" w:cs="Times New Roman"/>
          </w:rPr>
          <w:t xml:space="preserve">1b. </w:t>
        </w:r>
      </w:ins>
      <w:r w:rsidR="00A00DCC" w:rsidRPr="00200D6D">
        <w:rPr>
          <w:rFonts w:ascii="Times New Roman" w:hAnsi="Times New Roman" w:cs="Times New Roman"/>
          <w:rPrChange w:id="53" w:author="Julie Lyng Forman" w:date="2024-05-21T14:11:00Z" w16du:dateUtc="2024-05-21T12:11:00Z">
            <w:rPr/>
          </w:rPrChange>
        </w:rPr>
        <w:t>The effect of HIIT on aerobic capacity is modulated by IFNGS, such that a higher IFNGS results in lower benefits of HIIT.</w:t>
      </w:r>
    </w:p>
    <w:p w14:paraId="3020B074" w14:textId="07D1A021" w:rsidR="00A00DCC" w:rsidRDefault="00200D6D" w:rsidP="00340BA1">
      <w:pPr>
        <w:pStyle w:val="ListParagraph"/>
        <w:numPr>
          <w:ilvl w:val="0"/>
          <w:numId w:val="18"/>
        </w:numPr>
        <w:spacing w:after="0" w:line="360" w:lineRule="auto"/>
        <w:jc w:val="both"/>
        <w:rPr>
          <w:rFonts w:ascii="Times New Roman" w:hAnsi="Times New Roman" w:cs="Times New Roman"/>
        </w:rPr>
      </w:pPr>
      <w:ins w:id="54" w:author="Julie Lyng Forman" w:date="2024-05-21T14:11:00Z" w16du:dateUtc="2024-05-21T12:11:00Z">
        <w:r>
          <w:rPr>
            <w:rFonts w:ascii="Times New Roman" w:hAnsi="Times New Roman" w:cs="Times New Roman"/>
          </w:rPr>
          <w:t xml:space="preserve">2a. </w:t>
        </w:r>
      </w:ins>
      <w:r w:rsidR="00A00DCC">
        <w:rPr>
          <w:rFonts w:ascii="Times New Roman" w:hAnsi="Times New Roman" w:cs="Times New Roman"/>
        </w:rPr>
        <w:t>HIIT is superior to no intervention control at alleviating fatigue</w:t>
      </w:r>
      <w:r w:rsidR="001A36DC">
        <w:rPr>
          <w:rFonts w:ascii="Times New Roman" w:hAnsi="Times New Roman" w:cs="Times New Roman"/>
        </w:rPr>
        <w:t>.</w:t>
      </w:r>
      <w:r w:rsidR="00AF4876">
        <w:rPr>
          <w:rFonts w:ascii="Times New Roman" w:hAnsi="Times New Roman" w:cs="Times New Roman"/>
        </w:rPr>
        <w:t xml:space="preserve"> </w:t>
      </w:r>
      <w:moveFromRangeStart w:id="55" w:author="Julie Lyng Forman" w:date="2024-05-21T14:12:00Z" w:name="move167193152"/>
      <w:moveFrom w:id="56" w:author="Julie Lyng Forman" w:date="2024-05-21T14:12:00Z" w16du:dateUtc="2024-05-21T12:12:00Z">
        <w:r w:rsidR="00AF4876" w:rsidDel="00200D6D">
          <w:rPr>
            <w:rFonts w:ascii="Times New Roman" w:hAnsi="Times New Roman" w:cs="Times New Roman"/>
          </w:rPr>
          <w:t>Superiority is claimed if the difference is statistically significant and favors the HIIT intervention.</w:t>
        </w:r>
      </w:moveFrom>
      <w:moveFromRangeEnd w:id="55"/>
    </w:p>
    <w:p w14:paraId="47E2E328" w14:textId="7CDAB3BE" w:rsidR="008157E1" w:rsidRPr="008157E1" w:rsidRDefault="00A00DCC" w:rsidP="008157E1">
      <w:pPr>
        <w:pStyle w:val="ListParagraph"/>
        <w:numPr>
          <w:ilvl w:val="1"/>
          <w:numId w:val="18"/>
        </w:numPr>
        <w:spacing w:after="0" w:line="360" w:lineRule="auto"/>
        <w:jc w:val="both"/>
        <w:rPr>
          <w:rFonts w:ascii="Times New Roman" w:hAnsi="Times New Roman" w:cs="Times New Roman"/>
          <w:rPrChange w:id="57" w:author="Julie Lyng Forman" w:date="2024-05-21T14:07:00Z" w16du:dateUtc="2024-05-21T12:07:00Z">
            <w:rPr/>
          </w:rPrChange>
        </w:rPr>
      </w:pPr>
      <w:r>
        <w:rPr>
          <w:rFonts w:ascii="Times New Roman" w:hAnsi="Times New Roman" w:cs="Times New Roman"/>
        </w:rPr>
        <w:t xml:space="preserve">The effect of HIIT on </w:t>
      </w:r>
      <w:r w:rsidR="001A36DC">
        <w:rPr>
          <w:rFonts w:ascii="Times New Roman" w:hAnsi="Times New Roman" w:cs="Times New Roman"/>
        </w:rPr>
        <w:t>fatigue</w:t>
      </w:r>
      <w:r>
        <w:rPr>
          <w:rFonts w:ascii="Times New Roman" w:hAnsi="Times New Roman" w:cs="Times New Roman"/>
        </w:rPr>
        <w:t xml:space="preserve"> is modulated by IFNGS</w:t>
      </w:r>
      <w:r w:rsidR="001A36DC">
        <w:rPr>
          <w:rFonts w:ascii="Times New Roman" w:hAnsi="Times New Roman" w:cs="Times New Roman"/>
        </w:rPr>
        <w:t>, such that a higher IFNGS results in less decrease of initial fatigue from HIIT.</w:t>
      </w:r>
    </w:p>
    <w:p w14:paraId="69B7C4F8" w14:textId="2B153919" w:rsidR="00E65DF0" w:rsidRPr="00CC3425" w:rsidRDefault="00200D6D" w:rsidP="00CC3425">
      <w:pPr>
        <w:spacing w:after="0" w:line="360" w:lineRule="auto"/>
        <w:jc w:val="both"/>
        <w:rPr>
          <w:rFonts w:ascii="Times New Roman" w:hAnsi="Times New Roman" w:cs="Times New Roman"/>
        </w:rPr>
      </w:pPr>
      <w:moveToRangeStart w:id="58" w:author="Julie Lyng Forman" w:date="2024-05-21T14:12:00Z" w:name="move167193152"/>
      <w:commentRangeStart w:id="59"/>
      <w:moveTo w:id="60" w:author="Julie Lyng Forman" w:date="2024-05-21T14:12:00Z" w16du:dateUtc="2024-05-21T12:12:00Z">
        <w:r>
          <w:rPr>
            <w:rFonts w:ascii="Times New Roman" w:hAnsi="Times New Roman" w:cs="Times New Roman"/>
          </w:rPr>
          <w:t>Superiority is claimed if the difference is statistically significant and favors the HIIT intervention.</w:t>
        </w:r>
      </w:moveTo>
      <w:moveToRangeEnd w:id="58"/>
      <w:ins w:id="61" w:author="Julie Lyng Forman" w:date="2024-05-21T14:12:00Z" w16du:dateUtc="2024-05-21T12:12:00Z">
        <w:r>
          <w:rPr>
            <w:rFonts w:ascii="Times New Roman" w:hAnsi="Times New Roman" w:cs="Times New Roman"/>
          </w:rPr>
          <w:t xml:space="preserve"> </w:t>
        </w:r>
      </w:ins>
      <w:proofErr w:type="gramStart"/>
      <w:ins w:id="62" w:author="Julie Lyng Forman" w:date="2024-05-21T14:13:00Z" w16du:dateUtc="2024-05-21T12:13:00Z">
        <w:r>
          <w:rPr>
            <w:rFonts w:ascii="Times New Roman" w:hAnsi="Times New Roman" w:cs="Times New Roman"/>
          </w:rPr>
          <w:t>In order to</w:t>
        </w:r>
        <w:proofErr w:type="gramEnd"/>
        <w:r>
          <w:rPr>
            <w:rFonts w:ascii="Times New Roman" w:hAnsi="Times New Roman" w:cs="Times New Roman"/>
          </w:rPr>
          <w:t xml:space="preserve"> control the family-wise error rate, h</w:t>
        </w:r>
      </w:ins>
      <w:ins w:id="63" w:author="Julie Lyng Forman" w:date="2024-05-21T14:12:00Z" w16du:dateUtc="2024-05-21T12:12:00Z">
        <w:r>
          <w:rPr>
            <w:rFonts w:ascii="Times New Roman" w:hAnsi="Times New Roman" w:cs="Times New Roman"/>
          </w:rPr>
          <w:t xml:space="preserve">ypotheses 1 and 2 will be tested in parallel with </w:t>
        </w:r>
        <w:proofErr w:type="spellStart"/>
        <w:r>
          <w:rPr>
            <w:rFonts w:ascii="Times New Roman" w:hAnsi="Times New Roman" w:cs="Times New Roman"/>
          </w:rPr>
          <w:t>Bonforroni</w:t>
        </w:r>
        <w:proofErr w:type="spellEnd"/>
        <w:r>
          <w:rPr>
            <w:rFonts w:ascii="Times New Roman" w:hAnsi="Times New Roman" w:cs="Times New Roman"/>
          </w:rPr>
          <w:t xml:space="preserve">-adjustment </w:t>
        </w:r>
      </w:ins>
      <w:ins w:id="64" w:author="Julie Lyng Forman" w:date="2024-05-21T14:13:00Z" w16du:dateUtc="2024-05-21T12:13:00Z">
        <w:r>
          <w:rPr>
            <w:rFonts w:ascii="Times New Roman" w:hAnsi="Times New Roman" w:cs="Times New Roman"/>
          </w:rPr>
          <w:t xml:space="preserve">and hypotheses a and b will be tested hierarchically, so that hypothesis b is only tested if </w:t>
        </w:r>
      </w:ins>
      <w:ins w:id="65" w:author="Julie Lyng Forman" w:date="2024-05-21T14:14:00Z" w16du:dateUtc="2024-05-21T12:14:00Z">
        <w:r>
          <w:rPr>
            <w:rFonts w:ascii="Times New Roman" w:hAnsi="Times New Roman" w:cs="Times New Roman"/>
          </w:rPr>
          <w:t>a is significant</w:t>
        </w:r>
      </w:ins>
      <w:commentRangeEnd w:id="59"/>
      <w:ins w:id="66" w:author="Julie Lyng Forman" w:date="2024-05-21T14:21:00Z" w16du:dateUtc="2024-05-21T12:21:00Z">
        <w:r>
          <w:rPr>
            <w:rStyle w:val="CommentReference"/>
            <w:rFonts w:ascii="Cambria" w:eastAsia="Cambria" w:hAnsi="Cambria" w:cs="Cambria"/>
            <w:color w:val="000000"/>
          </w:rPr>
          <w:commentReference w:id="59"/>
        </w:r>
      </w:ins>
      <w:ins w:id="67" w:author="Julie Lyng Forman" w:date="2024-05-21T14:14:00Z" w16du:dateUtc="2024-05-21T12:14:00Z">
        <w:r>
          <w:rPr>
            <w:rFonts w:ascii="Times New Roman" w:hAnsi="Times New Roman" w:cs="Times New Roman"/>
          </w:rPr>
          <w:t>.</w:t>
        </w:r>
      </w:ins>
    </w:p>
    <w:p w14:paraId="17D54A7E" w14:textId="5BB9AA3F" w:rsidR="00333A3F" w:rsidRPr="00333A3F" w:rsidRDefault="00333A3F" w:rsidP="00333A3F">
      <w:pPr>
        <w:pStyle w:val="Heading3"/>
      </w:pPr>
      <w:bookmarkStart w:id="68" w:name="_Toc165628299"/>
      <w:r>
        <w:t>Secondary Hypotheses</w:t>
      </w:r>
      <w:bookmarkEnd w:id="68"/>
    </w:p>
    <w:p w14:paraId="42CBE2CA" w14:textId="3B44F21A" w:rsidR="000B5C56" w:rsidRPr="009616A0" w:rsidRDefault="000B5C56" w:rsidP="000B5C56">
      <w:pPr>
        <w:spacing w:after="0" w:line="360" w:lineRule="auto"/>
        <w:jc w:val="both"/>
        <w:rPr>
          <w:rFonts w:ascii="Times New Roman" w:hAnsi="Times New Roman" w:cs="Times New Roman"/>
        </w:rPr>
      </w:pPr>
      <w:commentRangeStart w:id="69"/>
      <w:r w:rsidRPr="009616A0">
        <w:rPr>
          <w:rFonts w:ascii="Times New Roman" w:hAnsi="Times New Roman" w:cs="Times New Roman"/>
        </w:rPr>
        <w:t>The hierarchy of the</w:t>
      </w:r>
      <w:r w:rsidR="00F9002E">
        <w:rPr>
          <w:rFonts w:ascii="Times New Roman" w:hAnsi="Times New Roman" w:cs="Times New Roman"/>
        </w:rPr>
        <w:t xml:space="preserve"> </w:t>
      </w:r>
      <w:r w:rsidR="00CF76A1">
        <w:rPr>
          <w:rFonts w:ascii="Times New Roman" w:hAnsi="Times New Roman" w:cs="Times New Roman"/>
        </w:rPr>
        <w:t xml:space="preserve">secondary </w:t>
      </w:r>
      <w:r w:rsidRPr="009616A0">
        <w:rPr>
          <w:rFonts w:ascii="Times New Roman" w:hAnsi="Times New Roman" w:cs="Times New Roman"/>
        </w:rPr>
        <w:t xml:space="preserve">hypotheses and subsequent </w:t>
      </w:r>
      <w:r w:rsidR="00333A3F">
        <w:rPr>
          <w:rFonts w:ascii="Times New Roman" w:hAnsi="Times New Roman" w:cs="Times New Roman"/>
        </w:rPr>
        <w:t xml:space="preserve">claims </w:t>
      </w:r>
      <w:r w:rsidRPr="009616A0">
        <w:rPr>
          <w:rFonts w:ascii="Times New Roman" w:hAnsi="Times New Roman" w:cs="Times New Roman"/>
        </w:rPr>
        <w:t xml:space="preserve">are as </w:t>
      </w:r>
      <w:proofErr w:type="gramStart"/>
      <w:r w:rsidRPr="009616A0">
        <w:rPr>
          <w:rFonts w:ascii="Times New Roman" w:hAnsi="Times New Roman" w:cs="Times New Roman"/>
        </w:rPr>
        <w:t>follows;</w:t>
      </w:r>
      <w:proofErr w:type="gramEnd"/>
    </w:p>
    <w:p w14:paraId="4BE38B52" w14:textId="166B739E" w:rsidR="00FB02DF" w:rsidRDefault="00FB02DF" w:rsidP="00FB02DF">
      <w:pPr>
        <w:pStyle w:val="ListParagraph"/>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w:t>
      </w:r>
      <w:commentRangeStart w:id="70"/>
      <w:r w:rsidR="002F3E4E">
        <w:rPr>
          <w:rFonts w:ascii="Times New Roman" w:hAnsi="Times New Roman" w:cs="Times New Roman"/>
        </w:rPr>
        <w:t xml:space="preserve">not inferior </w:t>
      </w:r>
      <w:commentRangeEnd w:id="70"/>
      <w:r w:rsidR="00277C16">
        <w:rPr>
          <w:rStyle w:val="CommentReference"/>
          <w:rFonts w:ascii="Cambria" w:eastAsia="Cambria" w:hAnsi="Cambria" w:cs="Cambria"/>
          <w:color w:val="000000"/>
        </w:rPr>
        <w:commentReference w:id="70"/>
      </w:r>
      <w:r>
        <w:rPr>
          <w:rFonts w:ascii="Times New Roman" w:hAnsi="Times New Roman" w:cs="Times New Roman"/>
        </w:rPr>
        <w:t xml:space="preserve">to no intervention control at </w:t>
      </w:r>
      <w:r w:rsidR="00AF1FF3">
        <w:rPr>
          <w:rFonts w:ascii="Times New Roman" w:hAnsi="Times New Roman" w:cs="Times New Roman"/>
        </w:rPr>
        <w:t>maintaining current</w:t>
      </w:r>
      <w:r>
        <w:rPr>
          <w:rFonts w:ascii="Times New Roman" w:hAnsi="Times New Roman" w:cs="Times New Roman"/>
        </w:rPr>
        <w:t xml:space="preserve"> SLE symptoms</w:t>
      </w:r>
      <w:r w:rsidR="00CC3425">
        <w:rPr>
          <w:rFonts w:ascii="Times New Roman" w:hAnsi="Times New Roman" w:cs="Times New Roman"/>
        </w:rPr>
        <w:t xml:space="preserve"> as evaluated</w:t>
      </w:r>
      <w:r w:rsidR="00044800">
        <w:rPr>
          <w:rFonts w:ascii="Times New Roman" w:hAnsi="Times New Roman" w:cs="Times New Roman"/>
        </w:rPr>
        <w:t xml:space="preserve"> using SELENA-SLEDAI</w:t>
      </w:r>
      <w:r w:rsidR="0019617B">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1&lt;/sup&gt;","plainTextFormattedCitation":"31"},"properties":{"noteIndex":0},"schema":"https://github.com/citation-style-language/schema/raw/master/csl-citation.json"}</w:instrText>
      </w:r>
      <w:r w:rsidR="0019617B">
        <w:rPr>
          <w:rFonts w:ascii="Times New Roman" w:hAnsi="Times New Roman" w:cs="Times New Roman"/>
        </w:rPr>
        <w:fldChar w:fldCharType="separate"/>
      </w:r>
      <w:r w:rsidR="0019617B" w:rsidRPr="0019617B">
        <w:rPr>
          <w:rFonts w:ascii="Times New Roman" w:hAnsi="Times New Roman" w:cs="Times New Roman"/>
          <w:noProof/>
          <w:vertAlign w:val="superscript"/>
        </w:rPr>
        <w:t>31</w:t>
      </w:r>
      <w:r w:rsidR="0019617B">
        <w:rPr>
          <w:rFonts w:ascii="Times New Roman" w:hAnsi="Times New Roman" w:cs="Times New Roman"/>
        </w:rPr>
        <w:fldChar w:fldCharType="end"/>
      </w:r>
      <w:r w:rsidR="00CC3425">
        <w:rPr>
          <w:rFonts w:ascii="Times New Roman" w:hAnsi="Times New Roman" w:cs="Times New Roman"/>
        </w:rPr>
        <w:t xml:space="preserve"> by a physician</w:t>
      </w:r>
      <w:r w:rsidR="009A6F27">
        <w:rPr>
          <w:rFonts w:ascii="Times New Roman" w:hAnsi="Times New Roman" w:cs="Times New Roman"/>
        </w:rPr>
        <w:t>.</w:t>
      </w:r>
    </w:p>
    <w:p w14:paraId="7FA0838C" w14:textId="7BC4F4C3" w:rsidR="00FB02DF" w:rsidRPr="000433F4" w:rsidRDefault="00FB02DF" w:rsidP="000433F4">
      <w:pPr>
        <w:pStyle w:val="ListParagraph"/>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7225D">
        <w:rPr>
          <w:rFonts w:ascii="Times New Roman" w:hAnsi="Times New Roman" w:cs="Times New Roman"/>
        </w:rPr>
        <w:t>.</w:t>
      </w:r>
    </w:p>
    <w:p w14:paraId="17A009D1" w14:textId="6D7057DF" w:rsidR="001A7CAE" w:rsidRDefault="001A7CAE" w:rsidP="001A7CAE">
      <w:pPr>
        <w:pStyle w:val="ListParagraph"/>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health related quality of life</w:t>
      </w:r>
      <w:r w:rsidR="00277C16">
        <w:rPr>
          <w:rFonts w:ascii="Times New Roman" w:hAnsi="Times New Roman" w:cs="Times New Roman"/>
        </w:rPr>
        <w:t xml:space="preserve"> as estimated by the SF-36 domains</w:t>
      </w:r>
      <w:r w:rsidR="00626D45">
        <w:rPr>
          <w:rFonts w:ascii="Times New Roman" w:hAnsi="Times New Roman" w:cs="Times New Roman"/>
        </w:rPr>
        <w:t>.</w:t>
      </w:r>
    </w:p>
    <w:p w14:paraId="26D73597" w14:textId="0D59FFD0" w:rsidR="001A7CAE" w:rsidRPr="001A7CAE" w:rsidRDefault="001A7CAE" w:rsidP="001A7CAE">
      <w:pPr>
        <w:pStyle w:val="ListParagraph"/>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D700E">
        <w:rPr>
          <w:rFonts w:ascii="Times New Roman" w:hAnsi="Times New Roman" w:cs="Times New Roman"/>
        </w:rPr>
        <w:t>.</w:t>
      </w:r>
      <w:commentRangeEnd w:id="69"/>
      <w:r w:rsidR="00200D6D">
        <w:rPr>
          <w:rStyle w:val="CommentReference"/>
          <w:rFonts w:ascii="Cambria" w:eastAsia="Cambria" w:hAnsi="Cambria" w:cs="Cambria"/>
          <w:color w:val="000000"/>
        </w:rPr>
        <w:commentReference w:id="69"/>
      </w:r>
    </w:p>
    <w:p w14:paraId="3E49CAEA" w14:textId="34F4988B" w:rsidR="00CF76A1" w:rsidRDefault="00CF76A1" w:rsidP="00CF76A1">
      <w:pPr>
        <w:spacing w:after="0" w:line="360" w:lineRule="auto"/>
        <w:jc w:val="both"/>
        <w:rPr>
          <w:rFonts w:ascii="Times New Roman" w:hAnsi="Times New Roman" w:cs="Times New Roman"/>
        </w:rPr>
      </w:pPr>
    </w:p>
    <w:p w14:paraId="027E3295" w14:textId="141C465D" w:rsidR="00CF76A1" w:rsidRPr="00333A3F" w:rsidRDefault="00CF76A1" w:rsidP="00CF76A1">
      <w:pPr>
        <w:pStyle w:val="Heading3"/>
      </w:pPr>
      <w:bookmarkStart w:id="71" w:name="_Toc165628300"/>
      <w:commentRangeStart w:id="72"/>
      <w:r>
        <w:t>Exploratory Hypotheses</w:t>
      </w:r>
      <w:commentRangeEnd w:id="72"/>
      <w:r w:rsidR="008E473C">
        <w:rPr>
          <w:rStyle w:val="CommentReference"/>
          <w:rFonts w:ascii="Cambria" w:eastAsia="Cambria" w:hAnsi="Cambria" w:cs="Cambria"/>
          <w:color w:val="000000"/>
        </w:rPr>
        <w:commentReference w:id="72"/>
      </w:r>
      <w:bookmarkEnd w:id="71"/>
    </w:p>
    <w:p w14:paraId="268CE909" w14:textId="765ED881" w:rsidR="00CF76A1" w:rsidRPr="00CF76A1" w:rsidRDefault="00CF76A1" w:rsidP="00CF76A1">
      <w:pPr>
        <w:spacing w:after="0" w:line="360" w:lineRule="auto"/>
        <w:jc w:val="both"/>
        <w:rPr>
          <w:rFonts w:ascii="Times New Roman" w:hAnsi="Times New Roman" w:cs="Times New Roman"/>
        </w:rPr>
      </w:pPr>
      <w:commentRangeStart w:id="73"/>
      <w:r w:rsidRPr="009616A0">
        <w:rPr>
          <w:rFonts w:ascii="Times New Roman" w:hAnsi="Times New Roman" w:cs="Times New Roman"/>
        </w:rPr>
        <w:t xml:space="preserve">The hierarchy of the </w:t>
      </w:r>
      <w:r>
        <w:rPr>
          <w:rFonts w:ascii="Times New Roman" w:hAnsi="Times New Roman" w:cs="Times New Roman"/>
        </w:rPr>
        <w:t xml:space="preserve">exploratory </w:t>
      </w:r>
      <w:r w:rsidRPr="009616A0">
        <w:rPr>
          <w:rFonts w:ascii="Times New Roman" w:hAnsi="Times New Roman" w:cs="Times New Roman"/>
        </w:rPr>
        <w:t xml:space="preserve">hypotheses and subsequent </w:t>
      </w:r>
      <w:r>
        <w:rPr>
          <w:rFonts w:ascii="Times New Roman" w:hAnsi="Times New Roman" w:cs="Times New Roman"/>
        </w:rPr>
        <w:t xml:space="preserve">claims </w:t>
      </w:r>
      <w:r w:rsidRPr="009616A0">
        <w:rPr>
          <w:rFonts w:ascii="Times New Roman" w:hAnsi="Times New Roman" w:cs="Times New Roman"/>
        </w:rPr>
        <w:t>are as follows;</w:t>
      </w:r>
      <w:commentRangeEnd w:id="73"/>
      <w:r w:rsidR="00BF4EE5">
        <w:rPr>
          <w:rStyle w:val="CommentReference"/>
          <w:rFonts w:ascii="Cambria" w:eastAsia="Cambria" w:hAnsi="Cambria" w:cs="Cambria"/>
          <w:color w:val="000000"/>
        </w:rPr>
        <w:commentReference w:id="73"/>
      </w:r>
    </w:p>
    <w:p w14:paraId="2F507D9C" w14:textId="22A6237C" w:rsidR="00CC3425" w:rsidRDefault="00CC3425" w:rsidP="00CC3425">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lastRenderedPageBreak/>
        <w:t xml:space="preserve">HIIT is superior to no intervention control at </w:t>
      </w:r>
      <w:r w:rsidR="00532C56">
        <w:rPr>
          <w:rFonts w:ascii="Times New Roman" w:hAnsi="Times New Roman" w:cs="Times New Roman"/>
        </w:rPr>
        <w:t>reducing</w:t>
      </w:r>
      <w:r w:rsidR="00EA066E">
        <w:rPr>
          <w:rFonts w:ascii="Times New Roman" w:hAnsi="Times New Roman" w:cs="Times New Roman"/>
        </w:rPr>
        <w:t xml:space="preserve"> severity of</w:t>
      </w:r>
      <w:r w:rsidR="00532C56">
        <w:rPr>
          <w:rFonts w:ascii="Times New Roman" w:hAnsi="Times New Roman" w:cs="Times New Roman"/>
        </w:rPr>
        <w:t xml:space="preserve"> other </w:t>
      </w:r>
      <w:r w:rsidR="00203A40">
        <w:rPr>
          <w:rFonts w:ascii="Times New Roman" w:hAnsi="Times New Roman" w:cs="Times New Roman"/>
        </w:rPr>
        <w:t xml:space="preserve">(than SLEDAI) </w:t>
      </w:r>
      <w:r w:rsidR="00532C56">
        <w:rPr>
          <w:rFonts w:ascii="Times New Roman" w:hAnsi="Times New Roman" w:cs="Times New Roman"/>
        </w:rPr>
        <w:t>physician evaluated changes in SLE.</w:t>
      </w:r>
    </w:p>
    <w:p w14:paraId="3DEF9A98" w14:textId="77777777" w:rsidR="00CC3425" w:rsidRPr="001E5500" w:rsidRDefault="00CC3425" w:rsidP="00CC3425">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3CB4E120" w14:textId="3BFE30CF" w:rsidR="00EA066E" w:rsidRDefault="00EA066E" w:rsidP="00EA066E">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reducing </w:t>
      </w:r>
      <w:r w:rsidR="00540316">
        <w:rPr>
          <w:rFonts w:ascii="Times New Roman" w:hAnsi="Times New Roman" w:cs="Times New Roman"/>
        </w:rPr>
        <w:t xml:space="preserve">severity of </w:t>
      </w:r>
      <w:r>
        <w:rPr>
          <w:rFonts w:ascii="Times New Roman" w:hAnsi="Times New Roman" w:cs="Times New Roman"/>
        </w:rPr>
        <w:t xml:space="preserve">other (than </w:t>
      </w:r>
      <w:r w:rsidR="00540316">
        <w:rPr>
          <w:rFonts w:ascii="Times New Roman" w:hAnsi="Times New Roman" w:cs="Times New Roman"/>
        </w:rPr>
        <w:t>FSS</w:t>
      </w:r>
      <w:r>
        <w:rPr>
          <w:rFonts w:ascii="Times New Roman" w:hAnsi="Times New Roman" w:cs="Times New Roman"/>
        </w:rPr>
        <w:t xml:space="preserve">) </w:t>
      </w:r>
      <w:r w:rsidR="00540316">
        <w:rPr>
          <w:rFonts w:ascii="Times New Roman" w:hAnsi="Times New Roman" w:cs="Times New Roman"/>
        </w:rPr>
        <w:t>patient reported outcomes in</w:t>
      </w:r>
      <w:r>
        <w:rPr>
          <w:rFonts w:ascii="Times New Roman" w:hAnsi="Times New Roman" w:cs="Times New Roman"/>
        </w:rPr>
        <w:t xml:space="preserve"> SLE.</w:t>
      </w:r>
    </w:p>
    <w:p w14:paraId="022D4B51" w14:textId="77777777" w:rsidR="00EA066E" w:rsidRPr="001E5500" w:rsidRDefault="00EA066E" w:rsidP="00EA066E">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8C0094A" w14:textId="61616160" w:rsidR="00354087" w:rsidRDefault="00354087" w:rsidP="00354087">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s not inferior to no intervention control at inducing renal disease in SLE patients.</w:t>
      </w:r>
    </w:p>
    <w:p w14:paraId="5A3132B9" w14:textId="77777777" w:rsidR="00354087" w:rsidRPr="001E5500" w:rsidRDefault="00354087" w:rsidP="00354087">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A0F4774" w14:textId="77777777" w:rsidR="0026711F" w:rsidRDefault="001E5500" w:rsidP="00CC3425">
      <w:pPr>
        <w:pStyle w:val="ListParagraph"/>
        <w:numPr>
          <w:ilvl w:val="0"/>
          <w:numId w:val="29"/>
        </w:numPr>
        <w:spacing w:after="0" w:line="360" w:lineRule="auto"/>
        <w:jc w:val="both"/>
        <w:rPr>
          <w:rFonts w:ascii="Times New Roman" w:hAnsi="Times New Roman" w:cs="Times New Roman"/>
        </w:rPr>
      </w:pPr>
      <w:commentRangeStart w:id="74"/>
      <w:r>
        <w:rPr>
          <w:rFonts w:ascii="Times New Roman" w:hAnsi="Times New Roman" w:cs="Times New Roman"/>
        </w:rPr>
        <w:t xml:space="preserve">HIIT </w:t>
      </w:r>
      <w:commentRangeEnd w:id="74"/>
      <w:r w:rsidR="00D51402">
        <w:rPr>
          <w:rStyle w:val="CommentReference"/>
          <w:rFonts w:ascii="Cambria" w:eastAsia="Cambria" w:hAnsi="Cambria" w:cs="Cambria"/>
          <w:color w:val="000000"/>
        </w:rPr>
        <w:commentReference w:id="74"/>
      </w:r>
      <w:r>
        <w:rPr>
          <w:rFonts w:ascii="Times New Roman" w:hAnsi="Times New Roman" w:cs="Times New Roman"/>
        </w:rPr>
        <w:t xml:space="preserve">is superior to no intervention control at </w:t>
      </w:r>
      <w:r w:rsidR="0026711F">
        <w:rPr>
          <w:rFonts w:ascii="Times New Roman" w:hAnsi="Times New Roman" w:cs="Times New Roman"/>
        </w:rPr>
        <w:t xml:space="preserve">changing the body composition in SLE patients, the hypothesis should be tested in the following </w:t>
      </w:r>
      <w:proofErr w:type="gramStart"/>
      <w:r w:rsidR="0026711F">
        <w:rPr>
          <w:rFonts w:ascii="Times New Roman" w:hAnsi="Times New Roman" w:cs="Times New Roman"/>
        </w:rPr>
        <w:t>order;</w:t>
      </w:r>
      <w:proofErr w:type="gramEnd"/>
      <w:r w:rsidR="0026711F">
        <w:rPr>
          <w:rFonts w:ascii="Times New Roman" w:hAnsi="Times New Roman" w:cs="Times New Roman"/>
        </w:rPr>
        <w:t xml:space="preserve"> </w:t>
      </w:r>
    </w:p>
    <w:p w14:paraId="490CDE6B" w14:textId="698A8ED7" w:rsidR="0015433F" w:rsidRPr="0015433F" w:rsidRDefault="001E5500" w:rsidP="0015433F">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increasing the lean mass of SLE patients</w:t>
      </w:r>
      <w:r w:rsidR="00626D45">
        <w:rPr>
          <w:rFonts w:ascii="Times New Roman" w:hAnsi="Times New Roman" w:cs="Times New Roman"/>
        </w:rPr>
        <w:t>.</w:t>
      </w:r>
    </w:p>
    <w:p w14:paraId="4B6A535C" w14:textId="4A21A948" w:rsidR="0015433F" w:rsidRPr="0015433F" w:rsidRDefault="0015433F" w:rsidP="0015433F">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EC1D91F" w14:textId="77777777" w:rsidR="0015433F" w:rsidRPr="0015433F" w:rsidRDefault="0026711F" w:rsidP="0015433F">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total adipose tissue in SLE patients</w:t>
      </w:r>
    </w:p>
    <w:p w14:paraId="6BF73336" w14:textId="1A1F18CC" w:rsidR="0026711F" w:rsidRPr="0015433F" w:rsidRDefault="0015433F" w:rsidP="0015433F">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78BC6474" w14:textId="75638B64" w:rsidR="0026711F" w:rsidRDefault="0026711F" w:rsidP="0026711F">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9A3E80">
        <w:rPr>
          <w:rFonts w:ascii="Times New Roman" w:hAnsi="Times New Roman" w:cs="Times New Roman"/>
        </w:rPr>
        <w:t>a</w:t>
      </w:r>
      <w:r w:rsidR="00364BC5">
        <w:rPr>
          <w:rFonts w:ascii="Times New Roman" w:hAnsi="Times New Roman" w:cs="Times New Roman"/>
        </w:rPr>
        <w:t>ndroid adipose tissue in SLE patients</w:t>
      </w:r>
    </w:p>
    <w:p w14:paraId="77E16640" w14:textId="7963011A" w:rsidR="009A3E80" w:rsidRPr="009A3E80" w:rsidRDefault="00E1640E" w:rsidP="009A3E80">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D1CA442" w14:textId="5A51ED7C" w:rsidR="009A3E80" w:rsidRDefault="009A3E80" w:rsidP="009A3E80">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proofErr w:type="spellStart"/>
      <w:r>
        <w:rPr>
          <w:rFonts w:ascii="Times New Roman" w:hAnsi="Times New Roman" w:cs="Times New Roman"/>
        </w:rPr>
        <w:t>gyneoid</w:t>
      </w:r>
      <w:proofErr w:type="spellEnd"/>
      <w:r>
        <w:rPr>
          <w:rFonts w:ascii="Times New Roman" w:hAnsi="Times New Roman" w:cs="Times New Roman"/>
        </w:rPr>
        <w:t xml:space="preserve"> adipose tissue in SLE patients</w:t>
      </w:r>
    </w:p>
    <w:p w14:paraId="6ED626F4" w14:textId="77777777" w:rsidR="009A3E80" w:rsidRPr="00E1640E" w:rsidRDefault="009A3E80" w:rsidP="009A3E80">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E59C8BB" w14:textId="5808FC1F" w:rsidR="00E1640E" w:rsidRDefault="00F14452" w:rsidP="0026711F">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E1640E">
        <w:rPr>
          <w:rFonts w:ascii="Times New Roman" w:hAnsi="Times New Roman" w:cs="Times New Roman"/>
        </w:rPr>
        <w:t xml:space="preserve">Waist-circumference </w:t>
      </w:r>
      <w:r>
        <w:rPr>
          <w:rFonts w:ascii="Times New Roman" w:hAnsi="Times New Roman" w:cs="Times New Roman"/>
        </w:rPr>
        <w:t xml:space="preserve">to </w:t>
      </w:r>
      <w:r w:rsidR="00E1640E">
        <w:rPr>
          <w:rFonts w:ascii="Times New Roman" w:hAnsi="Times New Roman" w:cs="Times New Roman"/>
        </w:rPr>
        <w:t>height ratio</w:t>
      </w:r>
      <w:r>
        <w:rPr>
          <w:rFonts w:ascii="Times New Roman" w:hAnsi="Times New Roman" w:cs="Times New Roman"/>
        </w:rPr>
        <w:t xml:space="preserve"> in SLE patients</w:t>
      </w:r>
      <w:r w:rsidR="00E1640E">
        <w:rPr>
          <w:rFonts w:ascii="Times New Roman" w:hAnsi="Times New Roman" w:cs="Times New Roman"/>
        </w:rPr>
        <w:t>.</w:t>
      </w:r>
    </w:p>
    <w:p w14:paraId="36CD5EA1" w14:textId="32E79852" w:rsidR="00E1640E" w:rsidRPr="00E1640E" w:rsidRDefault="00E1640E" w:rsidP="00E1640E">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0C18DA67" w14:textId="120F63AB" w:rsidR="00D51402" w:rsidRDefault="00D51402" w:rsidP="00D51402">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lung function tested in the following order:</w:t>
      </w:r>
    </w:p>
    <w:p w14:paraId="33DD8D70" w14:textId="47CEC88C" w:rsidR="00D51402" w:rsidRDefault="00D51402" w:rsidP="00D51402">
      <w:pPr>
        <w:pStyle w:val="ListParagraph"/>
        <w:numPr>
          <w:ilvl w:val="2"/>
          <w:numId w:val="29"/>
        </w:numPr>
        <w:rPr>
          <w:rFonts w:ascii="Times New Roman" w:hAnsi="Times New Roman" w:cs="Times New Roman"/>
        </w:rPr>
      </w:pPr>
      <w:r w:rsidRPr="00D51402">
        <w:rPr>
          <w:rFonts w:ascii="Times New Roman" w:hAnsi="Times New Roman" w:cs="Times New Roman"/>
        </w:rPr>
        <w:t xml:space="preserve">Improving </w:t>
      </w:r>
      <w:r w:rsidR="00A01884">
        <w:rPr>
          <w:rFonts w:ascii="Times New Roman" w:hAnsi="Times New Roman" w:cs="Times New Roman"/>
        </w:rPr>
        <w:t>f</w:t>
      </w:r>
      <w:r w:rsidRPr="00D51402">
        <w:rPr>
          <w:rFonts w:ascii="Times New Roman" w:hAnsi="Times New Roman" w:cs="Times New Roman"/>
        </w:rPr>
        <w:t xml:space="preserve">orced </w:t>
      </w:r>
      <w:r w:rsidR="00A01884">
        <w:rPr>
          <w:rFonts w:ascii="Times New Roman" w:hAnsi="Times New Roman" w:cs="Times New Roman"/>
        </w:rPr>
        <w:t>e</w:t>
      </w:r>
      <w:r w:rsidRPr="00D51402">
        <w:rPr>
          <w:rFonts w:ascii="Times New Roman" w:hAnsi="Times New Roman" w:cs="Times New Roman"/>
        </w:rPr>
        <w:t xml:space="preserve">xpiratory </w:t>
      </w:r>
      <w:r>
        <w:rPr>
          <w:rFonts w:ascii="Times New Roman" w:hAnsi="Times New Roman" w:cs="Times New Roman"/>
        </w:rPr>
        <w:t>v</w:t>
      </w:r>
      <w:r w:rsidRPr="00D51402">
        <w:rPr>
          <w:rFonts w:ascii="Times New Roman" w:hAnsi="Times New Roman" w:cs="Times New Roman"/>
        </w:rPr>
        <w:t>olume at 1 second (FEV1) as percentage of expected.</w:t>
      </w:r>
    </w:p>
    <w:p w14:paraId="263A571A" w14:textId="447A0F55" w:rsidR="00D51402" w:rsidRDefault="00D51402" w:rsidP="00D51402">
      <w:pPr>
        <w:pStyle w:val="ListParagraph"/>
        <w:numPr>
          <w:ilvl w:val="3"/>
          <w:numId w:val="29"/>
        </w:numPr>
        <w:rPr>
          <w:rFonts w:ascii="Times New Roman" w:hAnsi="Times New Roman" w:cs="Times New Roman"/>
        </w:rPr>
      </w:pPr>
      <w:r>
        <w:rPr>
          <w:rFonts w:ascii="Times New Roman" w:hAnsi="Times New Roman" w:cs="Times New Roman"/>
        </w:rPr>
        <w:t xml:space="preserve">Improving FEV1 as </w:t>
      </w:r>
      <w:r w:rsidR="00C575D7">
        <w:rPr>
          <w:rFonts w:ascii="Times New Roman" w:hAnsi="Times New Roman" w:cs="Times New Roman"/>
        </w:rPr>
        <w:t>total volume.</w:t>
      </w:r>
    </w:p>
    <w:p w14:paraId="19AB16E8" w14:textId="0AD34530" w:rsidR="00187020" w:rsidRPr="00D51402" w:rsidRDefault="00187020" w:rsidP="00D51402">
      <w:pPr>
        <w:pStyle w:val="ListParagraph"/>
        <w:numPr>
          <w:ilvl w:val="3"/>
          <w:numId w:val="29"/>
        </w:numPr>
        <w:rPr>
          <w:rFonts w:ascii="Times New Roman" w:hAnsi="Times New Roman" w:cs="Times New Roman"/>
        </w:rPr>
      </w:pPr>
      <w:r>
        <w:rPr>
          <w:rFonts w:ascii="Times New Roman" w:hAnsi="Times New Roman" w:cs="Times New Roman"/>
        </w:rPr>
        <w:t>These effects are modulated by IFNGS</w:t>
      </w:r>
      <w:r w:rsidR="00A84A2D">
        <w:rPr>
          <w:rFonts w:ascii="Times New Roman" w:hAnsi="Times New Roman" w:cs="Times New Roman"/>
        </w:rPr>
        <w:t>.</w:t>
      </w:r>
    </w:p>
    <w:p w14:paraId="4D0CCABC" w14:textId="0B506F98" w:rsidR="00333A5C" w:rsidRDefault="00333A5C" w:rsidP="00333A5C">
      <w:pPr>
        <w:pStyle w:val="ListParagraph"/>
        <w:numPr>
          <w:ilvl w:val="2"/>
          <w:numId w:val="29"/>
        </w:numPr>
        <w:rPr>
          <w:rFonts w:ascii="Times New Roman" w:hAnsi="Times New Roman" w:cs="Times New Roman"/>
        </w:rPr>
      </w:pPr>
      <w:r w:rsidRPr="00D51402">
        <w:rPr>
          <w:rFonts w:ascii="Times New Roman" w:hAnsi="Times New Roman" w:cs="Times New Roman"/>
        </w:rPr>
        <w:t xml:space="preserve">Improving </w:t>
      </w:r>
      <w:r>
        <w:rPr>
          <w:rFonts w:ascii="Times New Roman" w:hAnsi="Times New Roman" w:cs="Times New Roman"/>
        </w:rPr>
        <w:t>f</w:t>
      </w:r>
      <w:r w:rsidRPr="00D51402">
        <w:rPr>
          <w:rFonts w:ascii="Times New Roman" w:hAnsi="Times New Roman" w:cs="Times New Roman"/>
        </w:rPr>
        <w:t xml:space="preserve">orced </w:t>
      </w:r>
      <w:r w:rsidR="00D452D4">
        <w:rPr>
          <w:rFonts w:ascii="Times New Roman" w:hAnsi="Times New Roman" w:cs="Times New Roman"/>
        </w:rPr>
        <w:t>vital capacity (FVC</w:t>
      </w:r>
      <w:r w:rsidRPr="00D51402">
        <w:rPr>
          <w:rFonts w:ascii="Times New Roman" w:hAnsi="Times New Roman" w:cs="Times New Roman"/>
        </w:rPr>
        <w:t>) as percentage of expected.</w:t>
      </w:r>
    </w:p>
    <w:p w14:paraId="7ECA61D7" w14:textId="0076CF68" w:rsidR="00333A5C" w:rsidRDefault="00333A5C" w:rsidP="00333A5C">
      <w:pPr>
        <w:pStyle w:val="ListParagraph"/>
        <w:numPr>
          <w:ilvl w:val="3"/>
          <w:numId w:val="29"/>
        </w:numPr>
        <w:rPr>
          <w:rFonts w:ascii="Times New Roman" w:hAnsi="Times New Roman" w:cs="Times New Roman"/>
        </w:rPr>
      </w:pPr>
      <w:r>
        <w:rPr>
          <w:rFonts w:ascii="Times New Roman" w:hAnsi="Times New Roman" w:cs="Times New Roman"/>
        </w:rPr>
        <w:t xml:space="preserve">Improving </w:t>
      </w:r>
      <w:r w:rsidR="00E12C9C">
        <w:rPr>
          <w:rFonts w:ascii="Times New Roman" w:hAnsi="Times New Roman" w:cs="Times New Roman"/>
        </w:rPr>
        <w:t>FVC</w:t>
      </w:r>
      <w:r>
        <w:rPr>
          <w:rFonts w:ascii="Times New Roman" w:hAnsi="Times New Roman" w:cs="Times New Roman"/>
        </w:rPr>
        <w:t xml:space="preserve"> as total volume.</w:t>
      </w:r>
    </w:p>
    <w:p w14:paraId="35186340" w14:textId="77777777" w:rsidR="00333A5C" w:rsidRPr="00D51402" w:rsidRDefault="00333A5C" w:rsidP="00333A5C">
      <w:pPr>
        <w:pStyle w:val="ListParagraph"/>
        <w:numPr>
          <w:ilvl w:val="3"/>
          <w:numId w:val="29"/>
        </w:numPr>
        <w:rPr>
          <w:rFonts w:ascii="Times New Roman" w:hAnsi="Times New Roman" w:cs="Times New Roman"/>
        </w:rPr>
      </w:pPr>
      <w:r>
        <w:rPr>
          <w:rFonts w:ascii="Times New Roman" w:hAnsi="Times New Roman" w:cs="Times New Roman"/>
        </w:rPr>
        <w:t>These effects are modulated by IFNGS.</w:t>
      </w:r>
    </w:p>
    <w:p w14:paraId="18FC7E27" w14:textId="77777777" w:rsidR="00030F13" w:rsidRDefault="002C4B0D" w:rsidP="002C4B0D">
      <w:pPr>
        <w:pStyle w:val="ListParagraph"/>
        <w:numPr>
          <w:ilvl w:val="2"/>
          <w:numId w:val="29"/>
        </w:numPr>
        <w:rPr>
          <w:rFonts w:ascii="Times New Roman" w:hAnsi="Times New Roman" w:cs="Times New Roman"/>
        </w:rPr>
      </w:pPr>
      <w:r>
        <w:rPr>
          <w:rFonts w:ascii="Times New Roman" w:hAnsi="Times New Roman" w:cs="Times New Roman"/>
        </w:rPr>
        <w:t>Improving f</w:t>
      </w:r>
      <w:r w:rsidRPr="002C4B0D">
        <w:rPr>
          <w:rFonts w:ascii="Times New Roman" w:hAnsi="Times New Roman" w:cs="Times New Roman"/>
        </w:rPr>
        <w:t>orced expiratory volume by forced vital capacity – ratio</w:t>
      </w:r>
      <w:r>
        <w:rPr>
          <w:rFonts w:ascii="Times New Roman" w:hAnsi="Times New Roman" w:cs="Times New Roman"/>
        </w:rPr>
        <w:t xml:space="preserve"> (FEV/FVC)</w:t>
      </w:r>
      <w:r w:rsidRPr="002C4B0D">
        <w:rPr>
          <w:rFonts w:ascii="Times New Roman" w:hAnsi="Times New Roman" w:cs="Times New Roman"/>
        </w:rPr>
        <w:t xml:space="preserve"> between </w:t>
      </w:r>
      <w:proofErr w:type="gramStart"/>
      <w:r w:rsidRPr="002C4B0D">
        <w:rPr>
          <w:rFonts w:ascii="Times New Roman" w:hAnsi="Times New Roman" w:cs="Times New Roman"/>
        </w:rPr>
        <w:t>volumes</w:t>
      </w:r>
      <w:proofErr w:type="gramEnd"/>
    </w:p>
    <w:p w14:paraId="6BB09419" w14:textId="77777777" w:rsidR="008628C7" w:rsidRDefault="008628C7" w:rsidP="009B02B9">
      <w:pPr>
        <w:pStyle w:val="ListParagraph"/>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FEV/FVC ratio b</w:t>
      </w:r>
      <w:r w:rsidR="00030F13" w:rsidRPr="008628C7">
        <w:rPr>
          <w:rFonts w:ascii="Times New Roman" w:hAnsi="Times New Roman" w:cs="Times New Roman"/>
        </w:rPr>
        <w:t xml:space="preserve">etween </w:t>
      </w:r>
      <w:proofErr w:type="gramStart"/>
      <w:r w:rsidR="00030F13" w:rsidRPr="008628C7">
        <w:rPr>
          <w:rFonts w:ascii="Times New Roman" w:hAnsi="Times New Roman" w:cs="Times New Roman"/>
        </w:rPr>
        <w:t>percentages</w:t>
      </w:r>
      <w:r w:rsidRPr="008628C7">
        <w:rPr>
          <w:rFonts w:ascii="Times New Roman" w:hAnsi="Times New Roman" w:cs="Times New Roman"/>
        </w:rPr>
        <w:t xml:space="preserve"> of</w:t>
      </w:r>
      <w:proofErr w:type="gramEnd"/>
      <w:r w:rsidRPr="008628C7">
        <w:rPr>
          <w:rFonts w:ascii="Times New Roman" w:hAnsi="Times New Roman" w:cs="Times New Roman"/>
        </w:rPr>
        <w:t xml:space="preserve"> expected.</w:t>
      </w:r>
    </w:p>
    <w:p w14:paraId="79E16DD4" w14:textId="518BA066" w:rsidR="008628C7" w:rsidRPr="008628C7" w:rsidRDefault="008628C7" w:rsidP="008628C7">
      <w:pPr>
        <w:pStyle w:val="ListParagraph"/>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These effects are modulated by IFNGS.</w:t>
      </w:r>
    </w:p>
    <w:p w14:paraId="66EA6953" w14:textId="77777777" w:rsidR="000F3DCC" w:rsidRDefault="000F3DCC" w:rsidP="000F3DCC">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Increasing total lung capacity (TLC) – by percentage of expected</w:t>
      </w:r>
    </w:p>
    <w:p w14:paraId="49D777AF" w14:textId="77777777" w:rsidR="000F3DCC" w:rsidRPr="00204951" w:rsidRDefault="000F3DCC" w:rsidP="000F3DCC">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Increasing TLC by total volume.</w:t>
      </w:r>
    </w:p>
    <w:p w14:paraId="6A1748F1" w14:textId="77777777" w:rsidR="000F3DCC" w:rsidRPr="00204951" w:rsidRDefault="000F3DCC" w:rsidP="000F3DCC">
      <w:pPr>
        <w:pStyle w:val="ListParagraph"/>
        <w:numPr>
          <w:ilvl w:val="3"/>
          <w:numId w:val="29"/>
        </w:numPr>
        <w:rPr>
          <w:rFonts w:ascii="Times New Roman" w:hAnsi="Times New Roman" w:cs="Times New Roman"/>
        </w:rPr>
      </w:pPr>
      <w:r>
        <w:rPr>
          <w:rFonts w:ascii="Times New Roman" w:hAnsi="Times New Roman" w:cs="Times New Roman"/>
        </w:rPr>
        <w:t>These effects are modulated by IFNGS.</w:t>
      </w:r>
    </w:p>
    <w:p w14:paraId="7CA3122F" w14:textId="1F5498B5" w:rsidR="000F3DCC" w:rsidRDefault="000F3DCC" w:rsidP="00462D18">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Decreasing residual lung volume (RLV) by percentage of expected </w:t>
      </w:r>
    </w:p>
    <w:p w14:paraId="0B73235C" w14:textId="1AC40F62" w:rsidR="000F3DCC" w:rsidRDefault="000F3DCC" w:rsidP="000F3DCC">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lastRenderedPageBreak/>
        <w:t xml:space="preserve">Decreasing </w:t>
      </w:r>
      <w:r w:rsidR="002666E5">
        <w:rPr>
          <w:rFonts w:ascii="Times New Roman" w:hAnsi="Times New Roman" w:cs="Times New Roman"/>
        </w:rPr>
        <w:t>RLV</w:t>
      </w:r>
      <w:r>
        <w:rPr>
          <w:rFonts w:ascii="Times New Roman" w:hAnsi="Times New Roman" w:cs="Times New Roman"/>
        </w:rPr>
        <w:t xml:space="preserve"> by volume</w:t>
      </w:r>
    </w:p>
    <w:p w14:paraId="361905A0" w14:textId="192B5EBC" w:rsidR="000F3DCC" w:rsidRDefault="000F3DCC" w:rsidP="000F3DCC">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Effects are modulated by </w:t>
      </w:r>
      <w:proofErr w:type="gramStart"/>
      <w:r>
        <w:rPr>
          <w:rFonts w:ascii="Times New Roman" w:hAnsi="Times New Roman" w:cs="Times New Roman"/>
        </w:rPr>
        <w:t>IFNGS</w:t>
      </w:r>
      <w:proofErr w:type="gramEnd"/>
    </w:p>
    <w:p w14:paraId="467FB4DE" w14:textId="5A771483" w:rsidR="000F3DCC" w:rsidRDefault="00B96162" w:rsidP="00462D18">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Increasing alveolar volume (AV) by percentage of expected.</w:t>
      </w:r>
    </w:p>
    <w:p w14:paraId="462A7D82" w14:textId="240E6367" w:rsidR="00C83F33" w:rsidRDefault="00C83F33" w:rsidP="00C83F33">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Increasing AV by volume</w:t>
      </w:r>
    </w:p>
    <w:p w14:paraId="671DB4D9" w14:textId="77777777" w:rsidR="00C83F33" w:rsidRDefault="00C83F33" w:rsidP="00C83F33">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Effects are modulated by </w:t>
      </w:r>
      <w:proofErr w:type="gramStart"/>
      <w:r>
        <w:rPr>
          <w:rFonts w:ascii="Times New Roman" w:hAnsi="Times New Roman" w:cs="Times New Roman"/>
        </w:rPr>
        <w:t>IFNGS</w:t>
      </w:r>
      <w:proofErr w:type="gramEnd"/>
    </w:p>
    <w:p w14:paraId="255ADB74" w14:textId="77777777" w:rsidR="00C83F33" w:rsidRDefault="00C83F33" w:rsidP="00C83F33">
      <w:pPr>
        <w:pStyle w:val="ListParagraph"/>
        <w:numPr>
          <w:ilvl w:val="3"/>
          <w:numId w:val="29"/>
        </w:numPr>
        <w:spacing w:after="0" w:line="360" w:lineRule="auto"/>
        <w:jc w:val="both"/>
        <w:rPr>
          <w:rFonts w:ascii="Times New Roman" w:hAnsi="Times New Roman" w:cs="Times New Roman"/>
        </w:rPr>
      </w:pPr>
    </w:p>
    <w:p w14:paraId="6F74448F" w14:textId="03E6BAA0" w:rsidR="00C83F33" w:rsidRDefault="00BC6B1D" w:rsidP="00462D18">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 Increasing diffusing capacity </w:t>
      </w:r>
      <w:r w:rsidR="0091786A">
        <w:rPr>
          <w:rFonts w:ascii="Times New Roman" w:hAnsi="Times New Roman" w:cs="Times New Roman"/>
        </w:rPr>
        <w:t xml:space="preserve">for carbon monoxide </w:t>
      </w:r>
      <w:r>
        <w:rPr>
          <w:rFonts w:ascii="Times New Roman" w:hAnsi="Times New Roman" w:cs="Times New Roman"/>
        </w:rPr>
        <w:t>(DLCO)</w:t>
      </w:r>
      <w:r w:rsidR="00B675D3">
        <w:rPr>
          <w:rFonts w:ascii="Times New Roman" w:hAnsi="Times New Roman" w:cs="Times New Roman"/>
        </w:rPr>
        <w:t xml:space="preserve"> by percentage of expected.</w:t>
      </w:r>
    </w:p>
    <w:p w14:paraId="4E4384FF" w14:textId="74125033" w:rsidR="00B675D3" w:rsidRDefault="00B675D3" w:rsidP="00B675D3">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Increasing DLCO by total capacity</w:t>
      </w:r>
      <w:r w:rsidR="00BB13B6">
        <w:rPr>
          <w:rFonts w:ascii="Times New Roman" w:hAnsi="Times New Roman" w:cs="Times New Roman"/>
        </w:rPr>
        <w:t>.</w:t>
      </w:r>
    </w:p>
    <w:p w14:paraId="7B28093A" w14:textId="7D9BBC5E" w:rsidR="004B5990" w:rsidRDefault="004B5990" w:rsidP="00B675D3">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Effects are both modulated by IFNGS</w:t>
      </w:r>
      <w:r w:rsidR="00BB13B6">
        <w:rPr>
          <w:rFonts w:ascii="Times New Roman" w:hAnsi="Times New Roman" w:cs="Times New Roman"/>
        </w:rPr>
        <w:t>.</w:t>
      </w:r>
    </w:p>
    <w:p w14:paraId="3F533BD3" w14:textId="7FF479B2" w:rsidR="00B675D3" w:rsidRDefault="006F000D" w:rsidP="00462D18">
      <w:pPr>
        <w:pStyle w:val="ListParagraph"/>
        <w:numPr>
          <w:ilvl w:val="2"/>
          <w:numId w:val="29"/>
        </w:numPr>
        <w:spacing w:after="0" w:line="360" w:lineRule="auto"/>
        <w:jc w:val="both"/>
        <w:rPr>
          <w:rFonts w:ascii="Times New Roman" w:hAnsi="Times New Roman" w:cs="Times New Roman"/>
        </w:rPr>
      </w:pPr>
      <w:r>
        <w:rPr>
          <w:rFonts w:ascii="Times New Roman" w:hAnsi="Times New Roman" w:cs="Times New Roman"/>
        </w:rPr>
        <w:t>Improving the carbon monoxide transfer coefficient (KCO)</w:t>
      </w:r>
      <w:r w:rsidR="00BB13B6">
        <w:rPr>
          <w:rFonts w:ascii="Times New Roman" w:hAnsi="Times New Roman" w:cs="Times New Roman"/>
        </w:rPr>
        <w:t xml:space="preserve"> as percentage of expected.</w:t>
      </w:r>
    </w:p>
    <w:p w14:paraId="19CDA185" w14:textId="018F28A7" w:rsidR="00BB13B6" w:rsidRDefault="00BB13B6" w:rsidP="00BB13B6">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Improving KCO as total ratio</w:t>
      </w:r>
    </w:p>
    <w:p w14:paraId="521D1AAA" w14:textId="6FAF0407" w:rsidR="00D51402" w:rsidRPr="00504C03" w:rsidRDefault="00BB13B6" w:rsidP="00504C03">
      <w:pPr>
        <w:pStyle w:val="ListParagraph"/>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r w:rsidR="00363974">
        <w:rPr>
          <w:rFonts w:ascii="Times New Roman" w:hAnsi="Times New Roman" w:cs="Times New Roman"/>
        </w:rPr>
        <w:t>.</w:t>
      </w:r>
    </w:p>
    <w:p w14:paraId="5C4BEDB2" w14:textId="1DE0BC05" w:rsidR="003E5B64" w:rsidRDefault="003E5B64" w:rsidP="003E5B64">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beneficial changes to the metabolism.</w:t>
      </w:r>
    </w:p>
    <w:p w14:paraId="54CCC45A" w14:textId="1CBB536F" w:rsidR="00636403" w:rsidRDefault="00636403"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Disposition Index</w:t>
      </w:r>
    </w:p>
    <w:p w14:paraId="4CAD54BD" w14:textId="58B53284" w:rsidR="00636403" w:rsidRDefault="00636403"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Matsuda Index</w:t>
      </w:r>
    </w:p>
    <w:p w14:paraId="5199D34C" w14:textId="2A140EF8" w:rsidR="003E5B64" w:rsidRDefault="00CE13DE"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changes of insulin, c-</w:t>
      </w:r>
      <w:proofErr w:type="gramStart"/>
      <w:r>
        <w:rPr>
          <w:rFonts w:ascii="Times New Roman" w:hAnsi="Times New Roman" w:cs="Times New Roman"/>
        </w:rPr>
        <w:t>peptide</w:t>
      </w:r>
      <w:proofErr w:type="gramEnd"/>
      <w:r>
        <w:rPr>
          <w:rFonts w:ascii="Times New Roman" w:hAnsi="Times New Roman" w:cs="Times New Roman"/>
        </w:rPr>
        <w:t xml:space="preserve"> and glucose</w:t>
      </w:r>
      <w:r w:rsidR="00636403">
        <w:rPr>
          <w:rFonts w:ascii="Times New Roman" w:hAnsi="Times New Roman" w:cs="Times New Roman"/>
        </w:rPr>
        <w:t>, as the area under the curves</w:t>
      </w:r>
    </w:p>
    <w:p w14:paraId="5E8EFDAF" w14:textId="22D51B97" w:rsidR="00636403" w:rsidRDefault="00636403"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insulin, c-</w:t>
      </w:r>
      <w:proofErr w:type="gramStart"/>
      <w:r>
        <w:rPr>
          <w:rFonts w:ascii="Times New Roman" w:hAnsi="Times New Roman" w:cs="Times New Roman"/>
        </w:rPr>
        <w:t>peptide</w:t>
      </w:r>
      <w:proofErr w:type="gramEnd"/>
      <w:r>
        <w:rPr>
          <w:rFonts w:ascii="Times New Roman" w:hAnsi="Times New Roman" w:cs="Times New Roman"/>
        </w:rPr>
        <w:t xml:space="preserve"> and glucose as the individual timepoints in the curve.</w:t>
      </w:r>
    </w:p>
    <w:p w14:paraId="6490243A" w14:textId="31ADDAF4" w:rsidR="00200407" w:rsidRDefault="00200407"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lower total cholesterol, LDL, VLDL, HDL and TAGs</w:t>
      </w:r>
    </w:p>
    <w:p w14:paraId="25A521D2" w14:textId="55FCE5E0" w:rsidR="005A34B2" w:rsidRDefault="005A34B2" w:rsidP="003E5B6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These effects are modulated by </w:t>
      </w:r>
      <w:proofErr w:type="gramStart"/>
      <w:r>
        <w:rPr>
          <w:rFonts w:ascii="Times New Roman" w:hAnsi="Times New Roman" w:cs="Times New Roman"/>
        </w:rPr>
        <w:t>IFNGS</w:t>
      </w:r>
      <w:proofErr w:type="gramEnd"/>
    </w:p>
    <w:p w14:paraId="37721FE2" w14:textId="7054B084" w:rsidR="00626D45" w:rsidRDefault="00504C03" w:rsidP="00CC3425">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675280">
        <w:rPr>
          <w:rFonts w:ascii="Times New Roman" w:hAnsi="Times New Roman" w:cs="Times New Roman"/>
        </w:rPr>
        <w:t xml:space="preserve">compared to no-intervention control </w:t>
      </w:r>
      <w:r>
        <w:rPr>
          <w:rFonts w:ascii="Times New Roman" w:hAnsi="Times New Roman" w:cs="Times New Roman"/>
        </w:rPr>
        <w:t xml:space="preserve">changes the peripheral capillaries when viewed through a </w:t>
      </w:r>
      <w:proofErr w:type="spellStart"/>
      <w:r>
        <w:rPr>
          <w:rFonts w:ascii="Times New Roman" w:hAnsi="Times New Roman" w:cs="Times New Roman"/>
        </w:rPr>
        <w:t>capillaroscope</w:t>
      </w:r>
      <w:proofErr w:type="spellEnd"/>
      <w:r>
        <w:rPr>
          <w:rFonts w:ascii="Times New Roman" w:hAnsi="Times New Roman" w:cs="Times New Roman"/>
        </w:rPr>
        <w:t>.</w:t>
      </w:r>
      <w:r w:rsidR="00080CA6">
        <w:rPr>
          <w:rFonts w:ascii="Times New Roman" w:hAnsi="Times New Roman" w:cs="Times New Roman"/>
        </w:rPr>
        <w:t xml:space="preserve"> </w:t>
      </w:r>
    </w:p>
    <w:p w14:paraId="52F8AFBD" w14:textId="39FFDA9A" w:rsidR="00504C03" w:rsidRDefault="00425142"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w:t>
      </w:r>
      <w:r w:rsidR="00675280">
        <w:rPr>
          <w:rFonts w:ascii="Times New Roman" w:hAnsi="Times New Roman" w:cs="Times New Roman"/>
        </w:rPr>
        <w:t>by an increase in total density</w:t>
      </w:r>
      <w:r w:rsidR="00080CA6">
        <w:rPr>
          <w:rFonts w:ascii="Times New Roman" w:hAnsi="Times New Roman" w:cs="Times New Roman"/>
        </w:rPr>
        <w:t>.</w:t>
      </w:r>
    </w:p>
    <w:p w14:paraId="4A39A287" w14:textId="6087061D" w:rsidR="00080CA6" w:rsidRDefault="00080CA6"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icrohemorrhages.</w:t>
      </w:r>
    </w:p>
    <w:p w14:paraId="37026146" w14:textId="236E03D9" w:rsidR="0014563F" w:rsidRDefault="0014563F"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andering capillaries</w:t>
      </w:r>
      <w:r w:rsidR="00B9520A">
        <w:rPr>
          <w:rFonts w:ascii="Times New Roman" w:hAnsi="Times New Roman" w:cs="Times New Roman"/>
        </w:rPr>
        <w:t>.</w:t>
      </w:r>
    </w:p>
    <w:p w14:paraId="7FBA1CE2" w14:textId="4E966C9B" w:rsidR="0014563F" w:rsidRDefault="0014563F"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tortuous capillaries</w:t>
      </w:r>
      <w:r w:rsidR="00B9520A">
        <w:rPr>
          <w:rFonts w:ascii="Times New Roman" w:hAnsi="Times New Roman" w:cs="Times New Roman"/>
        </w:rPr>
        <w:t>.</w:t>
      </w:r>
    </w:p>
    <w:p w14:paraId="5D795A92" w14:textId="27721632" w:rsidR="00080CA6" w:rsidRDefault="00080CA6"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avascular areas.</w:t>
      </w:r>
    </w:p>
    <w:p w14:paraId="45421100" w14:textId="4541B6CC" w:rsidR="00080CA6" w:rsidRDefault="00080CA6"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less capillary disorganization.</w:t>
      </w:r>
    </w:p>
    <w:p w14:paraId="050E79EB" w14:textId="7BD148CD" w:rsidR="00433D77" w:rsidRDefault="00433D77"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bushy capillaries</w:t>
      </w:r>
      <w:r w:rsidR="00B9520A">
        <w:rPr>
          <w:rFonts w:ascii="Times New Roman" w:hAnsi="Times New Roman" w:cs="Times New Roman"/>
        </w:rPr>
        <w:t>.</w:t>
      </w:r>
    </w:p>
    <w:p w14:paraId="55A73D96" w14:textId="26E2E027" w:rsidR="0014563F" w:rsidRDefault="0014563F"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by fewer </w:t>
      </w:r>
      <w:proofErr w:type="spellStart"/>
      <w:r>
        <w:rPr>
          <w:rFonts w:ascii="Times New Roman" w:hAnsi="Times New Roman" w:cs="Times New Roman"/>
        </w:rPr>
        <w:t>megacapillaries</w:t>
      </w:r>
      <w:proofErr w:type="spellEnd"/>
      <w:r w:rsidR="00B9520A">
        <w:rPr>
          <w:rFonts w:ascii="Times New Roman" w:hAnsi="Times New Roman" w:cs="Times New Roman"/>
        </w:rPr>
        <w:t>.</w:t>
      </w:r>
    </w:p>
    <w:p w14:paraId="4CF3A975" w14:textId="10A8F4B0" w:rsidR="00675280" w:rsidRDefault="00675280"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w:t>
      </w:r>
      <w:r w:rsidR="00095CE3">
        <w:rPr>
          <w:rFonts w:ascii="Times New Roman" w:hAnsi="Times New Roman" w:cs="Times New Roman"/>
        </w:rPr>
        <w:t xml:space="preserve"> a decrease in</w:t>
      </w:r>
      <w:r>
        <w:rPr>
          <w:rFonts w:ascii="Times New Roman" w:hAnsi="Times New Roman" w:cs="Times New Roman"/>
        </w:rPr>
        <w:t xml:space="preserve"> a</w:t>
      </w:r>
      <w:r w:rsidR="00095CE3">
        <w:rPr>
          <w:rFonts w:ascii="Times New Roman" w:hAnsi="Times New Roman" w:cs="Times New Roman"/>
        </w:rPr>
        <w:t>verage capillary width</w:t>
      </w:r>
      <w:r w:rsidR="00080CA6">
        <w:rPr>
          <w:rFonts w:ascii="Times New Roman" w:hAnsi="Times New Roman" w:cs="Times New Roman"/>
        </w:rPr>
        <w:t>.</w:t>
      </w:r>
    </w:p>
    <w:p w14:paraId="47A9AABA" w14:textId="4E5EE241" w:rsidR="00095CE3" w:rsidRDefault="00095CE3"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w:t>
      </w:r>
      <w:r w:rsidR="00902567">
        <w:rPr>
          <w:rFonts w:ascii="Times New Roman" w:hAnsi="Times New Roman" w:cs="Times New Roman"/>
        </w:rPr>
        <w:t>ured by a decrease in average capillary length</w:t>
      </w:r>
      <w:r w:rsidR="00080CA6">
        <w:rPr>
          <w:rFonts w:ascii="Times New Roman" w:hAnsi="Times New Roman" w:cs="Times New Roman"/>
        </w:rPr>
        <w:t>.</w:t>
      </w:r>
    </w:p>
    <w:p w14:paraId="291ABE0B" w14:textId="281AAFC0" w:rsidR="00C577FC" w:rsidRDefault="00200407" w:rsidP="00425142">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lastRenderedPageBreak/>
        <w:t>All</w:t>
      </w:r>
      <w:r w:rsidR="00C577FC">
        <w:rPr>
          <w:rFonts w:ascii="Times New Roman" w:hAnsi="Times New Roman" w:cs="Times New Roman"/>
        </w:rPr>
        <w:t xml:space="preserve"> the above are modulated by IFNGS</w:t>
      </w:r>
      <w:r>
        <w:rPr>
          <w:rFonts w:ascii="Times New Roman" w:hAnsi="Times New Roman" w:cs="Times New Roman"/>
        </w:rPr>
        <w:t>.</w:t>
      </w:r>
    </w:p>
    <w:p w14:paraId="2CF55A3E" w14:textId="1BABE3C7" w:rsidR="00095CE3" w:rsidRDefault="00B9520A" w:rsidP="00691E5D">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Measured by more benign other findings as reported by physician.</w:t>
      </w:r>
    </w:p>
    <w:p w14:paraId="54997EAF" w14:textId="2689F0DB" w:rsidR="00E91B40" w:rsidRPr="00E91B40" w:rsidRDefault="00340BA1" w:rsidP="00E91B40">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cardiac remodeling</w:t>
      </w:r>
      <w:r w:rsidR="000F0054">
        <w:rPr>
          <w:rFonts w:ascii="Times New Roman" w:hAnsi="Times New Roman" w:cs="Times New Roman"/>
        </w:rPr>
        <w:t>.</w:t>
      </w:r>
    </w:p>
    <w:p w14:paraId="3A3A704F" w14:textId="53D17BDF" w:rsidR="00363974" w:rsidRDefault="00E40837" w:rsidP="00CC3425">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does not change regular daily activity in SLE patients when compared to no-exercise controls</w:t>
      </w:r>
      <w:r w:rsidR="000F0054">
        <w:rPr>
          <w:rFonts w:ascii="Times New Roman" w:hAnsi="Times New Roman" w:cs="Times New Roman"/>
        </w:rPr>
        <w:t>.</w:t>
      </w:r>
    </w:p>
    <w:p w14:paraId="6C3BF922" w14:textId="74364424" w:rsidR="000F0054" w:rsidRDefault="000F0054" w:rsidP="00CC3425">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ncreases total calorie intake in SLE patients.</w:t>
      </w:r>
    </w:p>
    <w:p w14:paraId="03C3184F" w14:textId="0D0E2F39" w:rsidR="000F0054" w:rsidRDefault="000F0054" w:rsidP="000F0054">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F2E5649" w14:textId="65D36F8D" w:rsidR="000F0054" w:rsidRDefault="00B32067" w:rsidP="00CC3425">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A single HIIT physical activity bout produces pro-inflammatory cytokines in SLE patients.</w:t>
      </w:r>
    </w:p>
    <w:p w14:paraId="63FBDFFD" w14:textId="14121F33" w:rsidR="00B32067" w:rsidRDefault="00B32067" w:rsidP="00B32067">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12 weeks of HIIT </w:t>
      </w:r>
      <w:proofErr w:type="gramStart"/>
      <w:r>
        <w:rPr>
          <w:rFonts w:ascii="Times New Roman" w:hAnsi="Times New Roman" w:cs="Times New Roman"/>
        </w:rPr>
        <w:t>reduce</w:t>
      </w:r>
      <w:proofErr w:type="gramEnd"/>
      <w:r>
        <w:rPr>
          <w:rFonts w:ascii="Times New Roman" w:hAnsi="Times New Roman" w:cs="Times New Roman"/>
        </w:rPr>
        <w:t xml:space="preserve"> the inflammatory </w:t>
      </w:r>
      <w:r w:rsidR="00840FA8">
        <w:rPr>
          <w:rFonts w:ascii="Times New Roman" w:hAnsi="Times New Roman" w:cs="Times New Roman"/>
        </w:rPr>
        <w:t xml:space="preserve">cytokine production </w:t>
      </w:r>
      <w:r>
        <w:rPr>
          <w:rFonts w:ascii="Times New Roman" w:hAnsi="Times New Roman" w:cs="Times New Roman"/>
        </w:rPr>
        <w:t>to exercise.</w:t>
      </w:r>
    </w:p>
    <w:p w14:paraId="0E72E33A" w14:textId="046715EC" w:rsidR="00B32067" w:rsidRPr="00EC1C3D" w:rsidRDefault="00B32067" w:rsidP="00EC1C3D">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7ECB6EBA" w14:textId="28697DCB" w:rsidR="00D7143A" w:rsidRDefault="00D7143A" w:rsidP="00D7143A">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reduces the transcriptomic profile of peripheral blood in SLE </w:t>
      </w:r>
      <w:proofErr w:type="gramStart"/>
      <w:r>
        <w:rPr>
          <w:rFonts w:ascii="Times New Roman" w:hAnsi="Times New Roman" w:cs="Times New Roman"/>
        </w:rPr>
        <w:t>patients</w:t>
      </w:r>
      <w:proofErr w:type="gramEnd"/>
    </w:p>
    <w:p w14:paraId="59351C85" w14:textId="177BADE9" w:rsidR="00B63F4C" w:rsidRPr="00B63F4C" w:rsidRDefault="00B63F4C" w:rsidP="00D7143A">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7143A">
        <w:rPr>
          <w:rFonts w:ascii="Times New Roman" w:hAnsi="Times New Roman" w:cs="Times New Roman"/>
        </w:rPr>
        <w:t>reduces</w:t>
      </w:r>
      <w:r>
        <w:rPr>
          <w:rFonts w:ascii="Times New Roman" w:hAnsi="Times New Roman" w:cs="Times New Roman"/>
        </w:rPr>
        <w:t xml:space="preserve"> the IFN-1 related </w:t>
      </w:r>
      <w:r w:rsidR="00D7143A">
        <w:rPr>
          <w:rFonts w:ascii="Times New Roman" w:hAnsi="Times New Roman" w:cs="Times New Roman"/>
        </w:rPr>
        <w:t xml:space="preserve">mRNA </w:t>
      </w:r>
      <w:proofErr w:type="spellStart"/>
      <w:r w:rsidR="00D7143A">
        <w:rPr>
          <w:rFonts w:ascii="Times New Roman" w:hAnsi="Times New Roman" w:cs="Times New Roman"/>
        </w:rPr>
        <w:t>signalling</w:t>
      </w:r>
      <w:proofErr w:type="spellEnd"/>
      <w:r w:rsidR="00D7143A">
        <w:rPr>
          <w:rFonts w:ascii="Times New Roman" w:hAnsi="Times New Roman" w:cs="Times New Roman"/>
        </w:rPr>
        <w:t xml:space="preserve"> in peripheral blood.</w:t>
      </w:r>
    </w:p>
    <w:p w14:paraId="77A0B9DE" w14:textId="3AC69D6B" w:rsidR="00B32067" w:rsidRDefault="00B63F4C" w:rsidP="00D7143A">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B030A">
        <w:rPr>
          <w:rFonts w:ascii="Times New Roman" w:hAnsi="Times New Roman" w:cs="Times New Roman"/>
        </w:rPr>
        <w:t>reduces</w:t>
      </w:r>
      <w:r>
        <w:rPr>
          <w:rFonts w:ascii="Times New Roman" w:hAnsi="Times New Roman" w:cs="Times New Roman"/>
        </w:rPr>
        <w:t xml:space="preserve"> the IFN-2 related </w:t>
      </w:r>
      <w:r w:rsidR="00F54A8C">
        <w:rPr>
          <w:rFonts w:ascii="Times New Roman" w:hAnsi="Times New Roman" w:cs="Times New Roman"/>
        </w:rPr>
        <w:t xml:space="preserve">mRNA </w:t>
      </w:r>
      <w:proofErr w:type="spellStart"/>
      <w:r w:rsidR="00F54A8C">
        <w:rPr>
          <w:rFonts w:ascii="Times New Roman" w:hAnsi="Times New Roman" w:cs="Times New Roman"/>
        </w:rPr>
        <w:t>signalling</w:t>
      </w:r>
      <w:proofErr w:type="spellEnd"/>
      <w:r w:rsidR="00F54A8C">
        <w:rPr>
          <w:rFonts w:ascii="Times New Roman" w:hAnsi="Times New Roman" w:cs="Times New Roman"/>
        </w:rPr>
        <w:t xml:space="preserve"> in peripheral blood.</w:t>
      </w:r>
    </w:p>
    <w:p w14:paraId="1F2D750A" w14:textId="59EB1E8B" w:rsidR="00DB030A" w:rsidRDefault="00B63F4C" w:rsidP="00BB0CC6">
      <w:pPr>
        <w:pStyle w:val="ListParagraph"/>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w:t>
      </w:r>
      <w:r w:rsidR="00DB030A">
        <w:rPr>
          <w:rFonts w:ascii="Times New Roman" w:hAnsi="Times New Roman" w:cs="Times New Roman"/>
        </w:rPr>
        <w:t>reduces</w:t>
      </w:r>
      <w:r w:rsidRPr="00F54A8C">
        <w:rPr>
          <w:rFonts w:ascii="Times New Roman" w:hAnsi="Times New Roman" w:cs="Times New Roman"/>
        </w:rPr>
        <w:t xml:space="preserve"> the TNF related </w:t>
      </w:r>
      <w:r w:rsidR="00F54A8C">
        <w:rPr>
          <w:rFonts w:ascii="Times New Roman" w:hAnsi="Times New Roman" w:cs="Times New Roman"/>
        </w:rPr>
        <w:t xml:space="preserve">mRNA </w:t>
      </w:r>
      <w:proofErr w:type="spellStart"/>
      <w:r w:rsidR="00F54A8C">
        <w:rPr>
          <w:rFonts w:ascii="Times New Roman" w:hAnsi="Times New Roman" w:cs="Times New Roman"/>
        </w:rPr>
        <w:t>signalling</w:t>
      </w:r>
      <w:proofErr w:type="spellEnd"/>
      <w:r w:rsidR="00F54A8C">
        <w:rPr>
          <w:rFonts w:ascii="Times New Roman" w:hAnsi="Times New Roman" w:cs="Times New Roman"/>
        </w:rPr>
        <w:t xml:space="preserve"> in peripheral blood.</w:t>
      </w:r>
    </w:p>
    <w:p w14:paraId="3CB44A4D" w14:textId="1C85417C" w:rsidR="00B63F4C" w:rsidRPr="00F54A8C" w:rsidRDefault="00B63F4C" w:rsidP="00BB0CC6">
      <w:pPr>
        <w:pStyle w:val="ListParagraph"/>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moves the IL-6 related </w:t>
      </w:r>
      <w:r w:rsidR="00F54A8C" w:rsidRPr="00F54A8C">
        <w:rPr>
          <w:rFonts w:ascii="Times New Roman" w:hAnsi="Times New Roman" w:cs="Times New Roman"/>
        </w:rPr>
        <w:t xml:space="preserve">mRNA </w:t>
      </w:r>
      <w:proofErr w:type="spellStart"/>
      <w:r w:rsidR="00F54A8C" w:rsidRPr="00F54A8C">
        <w:rPr>
          <w:rFonts w:ascii="Times New Roman" w:hAnsi="Times New Roman" w:cs="Times New Roman"/>
        </w:rPr>
        <w:t>signalling</w:t>
      </w:r>
      <w:proofErr w:type="spellEnd"/>
      <w:r w:rsidR="00F54A8C" w:rsidRPr="00F54A8C">
        <w:rPr>
          <w:rFonts w:ascii="Times New Roman" w:hAnsi="Times New Roman" w:cs="Times New Roman"/>
        </w:rPr>
        <w:t xml:space="preserve"> in peripheral blood</w:t>
      </w:r>
      <w:r w:rsidR="00DB030A">
        <w:rPr>
          <w:rFonts w:ascii="Times New Roman" w:hAnsi="Times New Roman" w:cs="Times New Roman"/>
        </w:rPr>
        <w:t xml:space="preserve"> from a more pro-inflammatory to an anti-inflammatory state</w:t>
      </w:r>
      <w:r w:rsidR="00F54A8C" w:rsidRPr="00F54A8C">
        <w:rPr>
          <w:rFonts w:ascii="Times New Roman" w:hAnsi="Times New Roman" w:cs="Times New Roman"/>
        </w:rPr>
        <w:t>.</w:t>
      </w:r>
    </w:p>
    <w:p w14:paraId="64CD8D58" w14:textId="5EE9457E" w:rsidR="00B63F4C" w:rsidRDefault="00B962B9" w:rsidP="00B63F4C">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HIIT induces improved signaling in the vagal nerve</w:t>
      </w:r>
      <w:r w:rsidR="0037174B">
        <w:rPr>
          <w:rFonts w:ascii="Times New Roman" w:hAnsi="Times New Roman" w:cs="Times New Roman"/>
        </w:rPr>
        <w:t xml:space="preserve"> in SLE patients</w:t>
      </w:r>
      <w:r>
        <w:rPr>
          <w:rFonts w:ascii="Times New Roman" w:hAnsi="Times New Roman" w:cs="Times New Roman"/>
        </w:rPr>
        <w:t>.</w:t>
      </w:r>
    </w:p>
    <w:p w14:paraId="361BEDF5" w14:textId="18FA5BD6" w:rsidR="0037174B" w:rsidRDefault="0037174B" w:rsidP="0037174B">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modulate fatigue by FSS</w:t>
      </w:r>
      <w:r w:rsidR="00051189">
        <w:rPr>
          <w:rFonts w:ascii="Times New Roman" w:hAnsi="Times New Roman" w:cs="Times New Roman"/>
        </w:rPr>
        <w:t>.</w:t>
      </w:r>
    </w:p>
    <w:p w14:paraId="6496C660" w14:textId="73838E63" w:rsidR="0037174B" w:rsidRDefault="0037174B" w:rsidP="0037174B">
      <w:pPr>
        <w:pStyle w:val="ListParagraph"/>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are modulated by IFNGS</w:t>
      </w:r>
      <w:r w:rsidR="00051189">
        <w:rPr>
          <w:rFonts w:ascii="Times New Roman" w:hAnsi="Times New Roman" w:cs="Times New Roman"/>
        </w:rPr>
        <w:t>.</w:t>
      </w:r>
    </w:p>
    <w:p w14:paraId="40E37802" w14:textId="57871224" w:rsidR="000F0054" w:rsidRPr="009A483D" w:rsidRDefault="00B962B9" w:rsidP="009A483D">
      <w:pPr>
        <w:pStyle w:val="ListParagraph"/>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nduces </w:t>
      </w:r>
      <w:r w:rsidR="0037174B">
        <w:rPr>
          <w:rFonts w:ascii="Times New Roman" w:hAnsi="Times New Roman" w:cs="Times New Roman"/>
        </w:rPr>
        <w:t>m</w:t>
      </w:r>
      <w:r w:rsidR="00051189">
        <w:rPr>
          <w:rFonts w:ascii="Times New Roman" w:hAnsi="Times New Roman" w:cs="Times New Roman"/>
        </w:rPr>
        <w:t>uscular changes in biopsies.</w:t>
      </w:r>
    </w:p>
    <w:p w14:paraId="21875D2D" w14:textId="77777777" w:rsidR="00363974" w:rsidRDefault="00363974">
      <w:pPr>
        <w:rPr>
          <w:rFonts w:ascii="Times New Roman" w:hAnsi="Times New Roman" w:cs="Times New Roman"/>
        </w:rPr>
      </w:pPr>
      <w:r>
        <w:rPr>
          <w:rFonts w:ascii="Times New Roman" w:hAnsi="Times New Roman" w:cs="Times New Roman"/>
        </w:rPr>
        <w:br w:type="page"/>
      </w:r>
    </w:p>
    <w:p w14:paraId="135F44E7" w14:textId="71052B18" w:rsidR="000B5C56" w:rsidRPr="009616A0" w:rsidRDefault="000B5C56" w:rsidP="009D6658">
      <w:pPr>
        <w:pStyle w:val="Heading2"/>
      </w:pPr>
      <w:bookmarkStart w:id="75" w:name="_Toc165628301"/>
      <w:commentRangeStart w:id="76"/>
      <w:r w:rsidRPr="009616A0">
        <w:lastRenderedPageBreak/>
        <w:t>TRIAL DESIGN, DATA COLLECTION AND OUTCOMES ASSESSMENT</w:t>
      </w:r>
      <w:bookmarkEnd w:id="75"/>
      <w:r w:rsidRPr="009616A0">
        <w:t xml:space="preserve"> </w:t>
      </w:r>
      <w:commentRangeEnd w:id="76"/>
      <w:r w:rsidR="00BF4EE5">
        <w:rPr>
          <w:rStyle w:val="CommentReference"/>
          <w:rFonts w:ascii="Cambria" w:eastAsia="Cambria" w:hAnsi="Cambria" w:cs="Cambria"/>
          <w:color w:val="000000"/>
        </w:rPr>
        <w:commentReference w:id="76"/>
      </w:r>
    </w:p>
    <w:p w14:paraId="6075A6BA" w14:textId="7D7083BC" w:rsidR="003D6BC3" w:rsidRDefault="003D6BC3" w:rsidP="000A1369">
      <w:pPr>
        <w:spacing w:after="0" w:line="360" w:lineRule="auto"/>
        <w:jc w:val="both"/>
        <w:rPr>
          <w:rFonts w:ascii="Times New Roman" w:hAnsi="Times New Roman" w:cs="Times New Roman"/>
        </w:rPr>
      </w:pPr>
    </w:p>
    <w:p w14:paraId="47DCEAAA" w14:textId="206BBE71" w:rsidR="000B5C56"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rsidR="004747C9">
        <w:rPr>
          <w:rFonts w:ascii="Times New Roman" w:hAnsi="Times New Roman" w:cs="Times New Roman"/>
        </w:rPr>
        <w:fldChar w:fldCharType="separate"/>
      </w:r>
      <w:r w:rsidR="0019617B" w:rsidRPr="0019617B">
        <w:rPr>
          <w:rFonts w:ascii="Times New Roman" w:hAnsi="Times New Roman" w:cs="Times New Roman"/>
          <w:noProof/>
          <w:vertAlign w:val="superscript"/>
        </w:rPr>
        <w:t>32</w:t>
      </w:r>
      <w:r w:rsidR="004747C9">
        <w:rPr>
          <w:rFonts w:ascii="Times New Roman" w:hAnsi="Times New Roman" w:cs="Times New Roman"/>
        </w:rPr>
        <w:fldChar w:fldCharType="end"/>
      </w:r>
      <w:r>
        <w:rPr>
          <w:rFonts w:ascii="Times New Roman" w:hAnsi="Times New Roman" w:cs="Times New Roman"/>
        </w:rPr>
        <w:t>.</w:t>
      </w:r>
      <w:r w:rsidR="00807C84">
        <w:rPr>
          <w:rFonts w:ascii="Times New Roman" w:hAnsi="Times New Roman" w:cs="Times New Roman"/>
        </w:rPr>
        <w:t xml:space="preserve"> In brief, the study is a randomized control trial, consisting of 2 arms, labeled exercise and control. Participants ar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rPr>
          <w:rFonts w:ascii="Times New Roman" w:hAnsi="Times New Roman" w:cs="Times New Roman"/>
        </w:rPr>
        <w:t xml:space="preserve"> the study is identified by </w:t>
      </w:r>
      <w:r w:rsidR="00807C84" w:rsidRPr="00807C84">
        <w:rPr>
          <w:rFonts w:ascii="Times New Roman" w:hAnsi="Times New Roman" w:cs="Times New Roman"/>
        </w:rPr>
        <w:t>NCT05478018</w:t>
      </w:r>
      <w:r w:rsidR="005D6D96">
        <w:rPr>
          <w:rFonts w:ascii="Times New Roman" w:hAnsi="Times New Roman" w:cs="Times New Roman"/>
        </w:rPr>
        <w:t>.</w:t>
      </w:r>
      <w:r w:rsidR="006E1A7C">
        <w:rPr>
          <w:rFonts w:ascii="Times New Roman" w:hAnsi="Times New Roman" w:cs="Times New Roman"/>
        </w:rPr>
        <w:t xml:space="preserve"> Prior to commencement </w:t>
      </w:r>
      <w:r w:rsidR="00492E1A">
        <w:rPr>
          <w:rFonts w:ascii="Times New Roman" w:hAnsi="Times New Roman" w:cs="Times New Roman"/>
        </w:rPr>
        <w:t xml:space="preserve">the scientific ethics committee of the capital region of Denmark approved to trial with identifier </w:t>
      </w:r>
      <w:r w:rsidR="00492E1A" w:rsidRPr="00492E1A">
        <w:rPr>
          <w:rFonts w:ascii="Times New Roman" w:hAnsi="Times New Roman" w:cs="Times New Roman"/>
        </w:rPr>
        <w:t>H-21039032</w:t>
      </w:r>
      <w:r w:rsidR="00492E1A">
        <w:rPr>
          <w:rFonts w:ascii="Times New Roman" w:hAnsi="Times New Roman" w:cs="Times New Roman"/>
        </w:rPr>
        <w:t>.</w:t>
      </w:r>
      <w:r w:rsidR="00DB72BF">
        <w:rPr>
          <w:rFonts w:ascii="Times New Roman" w:hAnsi="Times New Roman" w:cs="Times New Roman"/>
        </w:rPr>
        <w:t xml:space="preserve"> The trial primarily took place at Centre for Physical Activity on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Ole </w:t>
      </w:r>
      <w:proofErr w:type="spellStart"/>
      <w:r w:rsidR="00DB72BF">
        <w:rPr>
          <w:rFonts w:ascii="Times New Roman" w:hAnsi="Times New Roman" w:cs="Times New Roman"/>
        </w:rPr>
        <w:t>Maaløes</w:t>
      </w:r>
      <w:proofErr w:type="spellEnd"/>
      <w:r w:rsidR="00DB72BF">
        <w:rPr>
          <w:rFonts w:ascii="Times New Roman" w:hAnsi="Times New Roman" w:cs="Times New Roman"/>
        </w:rPr>
        <w:t xml:space="preserve"> Vej 24, in Copenhagen, Denmark. Recruitment took place primarily at the center for vasculitis and spine diseases on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in </w:t>
      </w:r>
      <w:proofErr w:type="spellStart"/>
      <w:r w:rsidR="00DB72BF">
        <w:rPr>
          <w:rFonts w:ascii="Times New Roman" w:hAnsi="Times New Roman" w:cs="Times New Roman"/>
        </w:rPr>
        <w:t>Blegdamsvej</w:t>
      </w:r>
      <w:proofErr w:type="spellEnd"/>
      <w:r w:rsidR="00DB72BF">
        <w:rPr>
          <w:rFonts w:ascii="Times New Roman" w:hAnsi="Times New Roman" w:cs="Times New Roman"/>
        </w:rPr>
        <w:t xml:space="preserve"> 9, Copenhagen, Denmark. 82-Rb-Pet-CT scans were conducted at the department of clinical physiology at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w:t>
      </w:r>
      <w:proofErr w:type="spellStart"/>
      <w:r w:rsidR="00DB72BF">
        <w:rPr>
          <w:rFonts w:ascii="Times New Roman" w:hAnsi="Times New Roman" w:cs="Times New Roman"/>
        </w:rPr>
        <w:t>Blegdamsvej</w:t>
      </w:r>
      <w:proofErr w:type="spellEnd"/>
      <w:r w:rsidR="00DB72BF">
        <w:rPr>
          <w:rFonts w:ascii="Times New Roman" w:hAnsi="Times New Roman" w:cs="Times New Roman"/>
        </w:rPr>
        <w:t xml:space="preserve"> 9, Copenhagen, Denmark.</w:t>
      </w:r>
    </w:p>
    <w:p w14:paraId="3B7097D8" w14:textId="77777777" w:rsidR="00604BCD" w:rsidRDefault="00757912" w:rsidP="00604BCD">
      <w:pPr>
        <w:keepNext/>
        <w:spacing w:after="0" w:line="360" w:lineRule="auto"/>
        <w:jc w:val="both"/>
      </w:pPr>
      <w:r>
        <w:rPr>
          <w:rFonts w:ascii="Times New Roman" w:hAnsi="Times New Roman" w:cs="Times New Roman"/>
          <w:noProof/>
        </w:rPr>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604BCD">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8157E1">
        <w:rPr>
          <w:noProof/>
        </w:rPr>
        <w:t>1</w:t>
      </w:r>
      <w:r>
        <w:fldChar w:fldCharType="end"/>
      </w:r>
      <w:r>
        <w:t xml:space="preserve"> - Graphical </w:t>
      </w:r>
      <w:proofErr w:type="gramStart"/>
      <w:r>
        <w:t>hypothesis</w:t>
      </w:r>
      <w:proofErr w:type="gramEnd"/>
    </w:p>
    <w:p w14:paraId="6A985265" w14:textId="4EE4670B" w:rsidR="00F014E7" w:rsidRDefault="00F014E7" w:rsidP="000A1369">
      <w:pPr>
        <w:spacing w:after="0" w:line="360" w:lineRule="auto"/>
        <w:jc w:val="both"/>
        <w:rPr>
          <w:rFonts w:ascii="Times New Roman" w:hAnsi="Times New Roman" w:cs="Times New Roman"/>
        </w:rPr>
      </w:pPr>
      <w:r>
        <w:rPr>
          <w:rFonts w:ascii="Times New Roman" w:hAnsi="Times New Roman" w:cs="Times New Roman"/>
        </w:rPr>
        <w:lastRenderedPageBreak/>
        <w:t xml:space="preserve">The exercise group </w:t>
      </w:r>
      <w:r w:rsidR="00EA02D4">
        <w:rPr>
          <w:rFonts w:ascii="Times New Roman" w:hAnsi="Times New Roman" w:cs="Times New Roman"/>
        </w:rPr>
        <w:t xml:space="preserve">underwent 12 weeks of thrice weekly </w:t>
      </w:r>
      <w:proofErr w:type="gramStart"/>
      <w:r w:rsidR="00EA02D4">
        <w:rPr>
          <w:rFonts w:ascii="Times New Roman" w:hAnsi="Times New Roman" w:cs="Times New Roman"/>
        </w:rPr>
        <w:t>45 minute</w:t>
      </w:r>
      <w:proofErr w:type="gramEnd"/>
      <w:r w:rsidR="00EA02D4">
        <w:rPr>
          <w:rFonts w:ascii="Times New Roman" w:hAnsi="Times New Roman" w:cs="Times New Roman"/>
        </w:rPr>
        <w:t xml:space="preserve"> HIIT exercise</w:t>
      </w:r>
      <w:r w:rsidR="00D34B22">
        <w:rPr>
          <w:rFonts w:ascii="Times New Roman" w:hAnsi="Times New Roman" w:cs="Times New Roman"/>
        </w:rPr>
        <w:t xml:space="preserve"> sessions</w:t>
      </w:r>
      <w:r w:rsidR="00EA02D4">
        <w:rPr>
          <w:rFonts w:ascii="Times New Roman" w:hAnsi="Times New Roman" w:cs="Times New Roman"/>
        </w:rPr>
        <w:t xml:space="preserve">, with 4 </w:t>
      </w:r>
      <w:r w:rsidR="00D34B22">
        <w:rPr>
          <w:rFonts w:ascii="Times New Roman" w:hAnsi="Times New Roman" w:cs="Times New Roman"/>
        </w:rPr>
        <w:t>intervals</w:t>
      </w:r>
      <w:r w:rsidR="00EA02D4">
        <w:rPr>
          <w:rFonts w:ascii="Times New Roman" w:hAnsi="Times New Roman" w:cs="Times New Roman"/>
        </w:rPr>
        <w:t xml:space="preserve"> of 4 minutes of high intensity exercise</w:t>
      </w:r>
      <w:r w:rsidR="00D34B22">
        <w:rPr>
          <w:rFonts w:ascii="Times New Roman" w:hAnsi="Times New Roman" w:cs="Times New Roman"/>
        </w:rPr>
        <w:t>, defined as a heart rate above 85% of the maximal heart rate</w:t>
      </w:r>
      <w:r w:rsidR="00EA02D4">
        <w:rPr>
          <w:rFonts w:ascii="Times New Roman" w:hAnsi="Times New Roman" w:cs="Times New Roman"/>
        </w:rPr>
        <w:t xml:space="preserve"> interspaced with 3 minute </w:t>
      </w:r>
      <w:r w:rsidR="00D34B22">
        <w:rPr>
          <w:rFonts w:ascii="Times New Roman" w:hAnsi="Times New Roman" w:cs="Times New Roman"/>
        </w:rPr>
        <w:t xml:space="preserve">active breaks of pedaling against light resistance (less than 20% </w:t>
      </w:r>
      <w:proofErr w:type="spellStart"/>
      <w:r w:rsidR="00D34B22">
        <w:rPr>
          <w:rFonts w:ascii="Times New Roman" w:hAnsi="Times New Roman" w:cs="Times New Roman"/>
        </w:rPr>
        <w:t>wattmax</w:t>
      </w:r>
      <w:proofErr w:type="spellEnd"/>
      <w:r w:rsidR="00D34B22">
        <w:rPr>
          <w:rFonts w:ascii="Times New Roman" w:hAnsi="Times New Roman" w:cs="Times New Roman"/>
        </w:rPr>
        <w:t xml:space="preserve">). </w:t>
      </w:r>
    </w:p>
    <w:p w14:paraId="21A77A79" w14:textId="2C783892" w:rsidR="00EA02D4" w:rsidRDefault="00EA02D4" w:rsidP="000A1369">
      <w:pPr>
        <w:spacing w:after="0" w:line="360" w:lineRule="auto"/>
        <w:jc w:val="both"/>
        <w:rPr>
          <w:rFonts w:ascii="Times New Roman" w:hAnsi="Times New Roman" w:cs="Times New Roman"/>
        </w:rPr>
      </w:pPr>
      <w:r>
        <w:rPr>
          <w:rFonts w:ascii="Times New Roman" w:hAnsi="Times New Roman" w:cs="Times New Roman"/>
        </w:rPr>
        <w:t>As noted above the hypo</w:t>
      </w:r>
      <w:r w:rsidR="002307D6">
        <w:rPr>
          <w:rFonts w:ascii="Times New Roman" w:hAnsi="Times New Roman" w:cs="Times New Roman"/>
        </w:rPr>
        <w:t>thesis was that these 12 weeks would improve aerobic capacity</w:t>
      </w:r>
      <w:r w:rsidR="003F63DF">
        <w:rPr>
          <w:rFonts w:ascii="Times New Roman" w:hAnsi="Times New Roman" w:cs="Times New Roman"/>
        </w:rPr>
        <w:t xml:space="preserve"> and fatigue</w:t>
      </w:r>
      <w:r w:rsidR="002307D6">
        <w:rPr>
          <w:rFonts w:ascii="Times New Roman" w:hAnsi="Times New Roman" w:cs="Times New Roman"/>
        </w:rPr>
        <w:t xml:space="preserve"> in SLE patients. But it would </w:t>
      </w:r>
      <w:r w:rsidR="00AA2DFA">
        <w:rPr>
          <w:rFonts w:ascii="Times New Roman" w:hAnsi="Times New Roman" w:cs="Times New Roman"/>
        </w:rPr>
        <w:t>improve</w:t>
      </w:r>
      <w:r w:rsidR="002307D6">
        <w:rPr>
          <w:rFonts w:ascii="Times New Roman" w:hAnsi="Times New Roman" w:cs="Times New Roman"/>
        </w:rPr>
        <w:t xml:space="preserve"> more in patients with lower IFNGS.</w:t>
      </w:r>
    </w:p>
    <w:p w14:paraId="1B1F0C70" w14:textId="6CA11A21" w:rsidR="008C68A7" w:rsidRPr="009616A0" w:rsidRDefault="008C68A7" w:rsidP="000A1369">
      <w:pPr>
        <w:spacing w:after="0" w:line="360" w:lineRule="auto"/>
        <w:jc w:val="both"/>
        <w:rPr>
          <w:rFonts w:ascii="Times New Roman" w:hAnsi="Times New Roman" w:cs="Times New Roman"/>
        </w:rPr>
      </w:pPr>
      <w:r>
        <w:rPr>
          <w:rFonts w:ascii="Times New Roman" w:hAnsi="Times New Roman" w:cs="Times New Roman"/>
        </w:rP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rPr>
          <w:rFonts w:ascii="Times New Roman" w:hAnsi="Times New Roman" w:cs="Times New Roman"/>
        </w:rPr>
        <w:t>a</w:t>
      </w:r>
      <w:proofErr w:type="gramEnd"/>
      <w:r w:rsidR="00BC4B69">
        <w:rPr>
          <w:rFonts w:ascii="Times New Roman" w:hAnsi="Times New Roman" w:cs="Times New Roman"/>
        </w:rPr>
        <w:t xml:space="preserve"> 82-Rb-rest-stress-PET-CT evaluating cardiac adaptation. Patients are then randomized to exercise or control. Whereafter they </w:t>
      </w:r>
      <w:proofErr w:type="gramStart"/>
      <w:r w:rsidR="00BC4B69">
        <w:rPr>
          <w:rFonts w:ascii="Times New Roman" w:hAnsi="Times New Roman" w:cs="Times New Roman"/>
        </w:rPr>
        <w:t>will undergo</w:t>
      </w:r>
      <w:proofErr w:type="gramEnd"/>
      <w:r w:rsidR="00BC4B69">
        <w:rPr>
          <w:rFonts w:ascii="Times New Roman" w:hAnsi="Times New Roman" w:cs="Times New Roman"/>
        </w:rPr>
        <w:t xml:space="preserve"> a </w:t>
      </w:r>
      <w:proofErr w:type="spellStart"/>
      <w:r w:rsidR="00BC4B69">
        <w:rPr>
          <w:rFonts w:ascii="Times New Roman" w:hAnsi="Times New Roman" w:cs="Times New Roman"/>
        </w:rPr>
        <w:t>followup</w:t>
      </w:r>
      <w:proofErr w:type="spellEnd"/>
      <w:r w:rsidR="00BC4B69">
        <w:rPr>
          <w:rFonts w:ascii="Times New Roman" w:hAnsi="Times New Roman" w:cs="Times New Roman"/>
        </w:rPr>
        <w:t xml:space="preserve"> visit, another acute bout (termed the follow-up acute bout) and at last </w:t>
      </w:r>
      <w:r w:rsidR="00DE573B">
        <w:rPr>
          <w:rFonts w:ascii="Times New Roman" w:hAnsi="Times New Roman" w:cs="Times New Roman"/>
        </w:rPr>
        <w:t xml:space="preserve">if they did one at baseline, they </w:t>
      </w:r>
      <w:proofErr w:type="gramStart"/>
      <w:r w:rsidR="00DE573B">
        <w:rPr>
          <w:rFonts w:ascii="Times New Roman" w:hAnsi="Times New Roman" w:cs="Times New Roman"/>
        </w:rPr>
        <w:t>will</w:t>
      </w:r>
      <w:proofErr w:type="gramEnd"/>
      <w:r w:rsidR="00DE573B">
        <w:rPr>
          <w:rFonts w:ascii="Times New Roman" w:hAnsi="Times New Roman" w:cs="Times New Roman"/>
        </w:rPr>
        <w:t xml:space="preserve"> do a repeat</w:t>
      </w:r>
      <w:r w:rsidR="00BC4B69">
        <w:rPr>
          <w:rFonts w:ascii="Times New Roman" w:hAnsi="Times New Roman" w:cs="Times New Roman"/>
        </w:rPr>
        <w:t xml:space="preserve"> 82-Rb-rest-stress-PET-CT</w:t>
      </w:r>
      <w:r w:rsidR="00DE573B">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6C373CF" w14:textId="092FC02C" w:rsidR="000B5C56" w:rsidRPr="0044228A" w:rsidRDefault="000B5C56" w:rsidP="0044228A">
      <w:pPr>
        <w:pStyle w:val="Heading2"/>
        <w:rPr>
          <w:rFonts w:ascii="Times New Roman" w:hAnsi="Times New Roman" w:cs="Times New Roman"/>
        </w:rPr>
      </w:pPr>
      <w:bookmarkStart w:id="77" w:name="_Toc165628302"/>
      <w:r w:rsidRPr="009616A0">
        <w:rPr>
          <w:rFonts w:ascii="Times New Roman" w:hAnsi="Times New Roman" w:cs="Times New Roman"/>
        </w:rPr>
        <w:t>OUTCOMES</w:t>
      </w:r>
      <w:bookmarkEnd w:id="77"/>
    </w:p>
    <w:p w14:paraId="533EA4FD" w14:textId="5F9EEFD2" w:rsidR="000B5C56" w:rsidRPr="009616A0" w:rsidRDefault="000B5C56" w:rsidP="00114A33">
      <w:pPr>
        <w:pStyle w:val="Heading3"/>
      </w:pPr>
      <w:bookmarkStart w:id="78" w:name="_Toc165628303"/>
      <w:r w:rsidRPr="009616A0">
        <w:t xml:space="preserve">Primary </w:t>
      </w:r>
      <w:r w:rsidR="0098341D">
        <w:t>O</w:t>
      </w:r>
      <w:r w:rsidRPr="009616A0">
        <w:t>utcome</w:t>
      </w:r>
      <w:r w:rsidR="00114A33">
        <w:t>s</w:t>
      </w:r>
      <w:bookmarkEnd w:id="78"/>
      <w:r w:rsidRPr="009616A0">
        <w:t xml:space="preserve"> </w:t>
      </w:r>
    </w:p>
    <w:p w14:paraId="254C611E" w14:textId="7FF4FDBE" w:rsidR="000B5C56" w:rsidRDefault="000B5C56" w:rsidP="00DE7FB5">
      <w:pPr>
        <w:pStyle w:val="Heading4"/>
      </w:pPr>
      <w:r w:rsidRPr="00DE7FB5">
        <w:t>Domain</w:t>
      </w:r>
      <w:r w:rsidRPr="009616A0">
        <w:t xml:space="preserve">: </w:t>
      </w:r>
      <w:r w:rsidR="00114A33">
        <w:t>Aerobic Capacity</w:t>
      </w:r>
    </w:p>
    <w:p w14:paraId="74B771BC" w14:textId="21F1ADF0" w:rsidR="00A427D6" w:rsidRPr="00A427D6" w:rsidRDefault="00A427D6" w:rsidP="00A427D6">
      <w:r>
        <w:t>Timeframe: -2, 0 to 12 weeks</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340BA1">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340BA1">
      <w:pPr>
        <w:pStyle w:val="ListParagraph"/>
        <w:numPr>
          <w:ilvl w:val="1"/>
          <w:numId w:val="1"/>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340BA1">
      <w:pPr>
        <w:pStyle w:val="ListParagraph"/>
        <w:numPr>
          <w:ilvl w:val="1"/>
          <w:numId w:val="1"/>
        </w:numPr>
        <w:spacing w:after="0" w:line="360" w:lineRule="auto"/>
        <w:jc w:val="both"/>
        <w:rPr>
          <w:rFonts w:ascii="Times New Roman" w:hAnsi="Times New Roman" w:cs="Times New Roman"/>
        </w:rPr>
      </w:pPr>
      <w:r>
        <w:rPr>
          <w:rFonts w:ascii="Times New Roman" w:hAnsi="Times New Roman" w:cs="Times New Roman"/>
        </w:rPr>
        <w:t xml:space="preserve">Ratio between volume of inspired oxygen and expired </w:t>
      </w:r>
      <w:proofErr w:type="spellStart"/>
      <w:r>
        <w:rPr>
          <w:rFonts w:ascii="Times New Roman" w:hAnsi="Times New Roman" w:cs="Times New Roman"/>
        </w:rPr>
        <w:t>carbondioxide</w:t>
      </w:r>
      <w:proofErr w:type="spellEnd"/>
      <w:r>
        <w:rPr>
          <w:rFonts w:ascii="Times New Roman" w:hAnsi="Times New Roman" w:cs="Times New Roman"/>
        </w:rPr>
        <w:t xml:space="preserve"> more than 1.1</w:t>
      </w:r>
    </w:p>
    <w:p w14:paraId="1DC7318C" w14:textId="12573297" w:rsidR="00DE540A" w:rsidRDefault="007D3CF8" w:rsidP="00340BA1">
      <w:pPr>
        <w:pStyle w:val="ListParagraph"/>
        <w:numPr>
          <w:ilvl w:val="1"/>
          <w:numId w:val="1"/>
        </w:numPr>
        <w:spacing w:after="0" w:line="360" w:lineRule="auto"/>
        <w:jc w:val="both"/>
        <w:rPr>
          <w:rFonts w:ascii="Times New Roman" w:hAnsi="Times New Roman" w:cs="Times New Roman"/>
        </w:rPr>
      </w:pPr>
      <w:r>
        <w:rPr>
          <w:rFonts w:ascii="Times New Roman" w:hAnsi="Times New Roman" w:cs="Times New Roman"/>
        </w:rPr>
        <w:t>Exertion by BORG scale 18, 19 or 20.</w:t>
      </w:r>
    </w:p>
    <w:p w14:paraId="7C027FBE" w14:textId="7B6ADE46" w:rsidR="00DE540A" w:rsidRDefault="0009749D" w:rsidP="000840E9">
      <w:pPr>
        <w:pStyle w:val="ListParagraph"/>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w:t>
      </w:r>
      <w:r w:rsidR="00C573CF">
        <w:rPr>
          <w:rFonts w:ascii="Times New Roman" w:hAnsi="Times New Roman" w:cs="Times New Roman"/>
        </w:rPr>
        <w:t>in m</w:t>
      </w:r>
      <w:r w:rsidR="00FF2163">
        <w:rPr>
          <w:rFonts w:ascii="Times New Roman" w:hAnsi="Times New Roman" w:cs="Times New Roman"/>
        </w:rPr>
        <w:t>l/min/kg)</w:t>
      </w:r>
    </w:p>
    <w:p w14:paraId="4CFC2FF3" w14:textId="5751A86D" w:rsidR="00DE540A" w:rsidRDefault="00F714EC" w:rsidP="00340BA1">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72B7546E" w14:textId="6F1FBF01" w:rsidR="009F6949" w:rsidRDefault="009F6949" w:rsidP="00340BA1">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 xml:space="preserve">Heart rate during the bout is measured by </w:t>
      </w:r>
      <w:proofErr w:type="spellStart"/>
      <w:r>
        <w:rPr>
          <w:rFonts w:ascii="Times New Roman" w:hAnsi="Times New Roman" w:cs="Times New Roman"/>
        </w:rPr>
        <w:t>PolarFlow</w:t>
      </w:r>
      <w:proofErr w:type="spellEnd"/>
      <w:r>
        <w:rPr>
          <w:rFonts w:ascii="Times New Roman" w:hAnsi="Times New Roman" w:cs="Times New Roman"/>
        </w:rPr>
        <w:t>™</w:t>
      </w:r>
      <w:r w:rsidR="000A6D79">
        <w:rPr>
          <w:rFonts w:ascii="Times New Roman" w:hAnsi="Times New Roman" w:cs="Times New Roman"/>
        </w:rPr>
        <w:t xml:space="preserve"> and added to the </w:t>
      </w:r>
      <w:proofErr w:type="spellStart"/>
      <w:r w:rsidR="000A6D79">
        <w:rPr>
          <w:rFonts w:ascii="Times New Roman" w:hAnsi="Times New Roman" w:cs="Times New Roman"/>
        </w:rPr>
        <w:t>CosMed</w:t>
      </w:r>
      <w:proofErr w:type="spellEnd"/>
      <w:r w:rsidR="000A6D79">
        <w:rPr>
          <w:rFonts w:ascii="Times New Roman" w:hAnsi="Times New Roman" w:cs="Times New Roman"/>
        </w:rPr>
        <w:t xml:space="preserve"> system.</w:t>
      </w:r>
    </w:p>
    <w:p w14:paraId="2FEF860C" w14:textId="1B4B91EE" w:rsidR="003525DE" w:rsidRDefault="003525DE" w:rsidP="00340BA1">
      <w:pPr>
        <w:pStyle w:val="ListParagraph"/>
        <w:numPr>
          <w:ilvl w:val="0"/>
          <w:numId w:val="1"/>
        </w:numPr>
        <w:spacing w:after="0" w:line="360" w:lineRule="auto"/>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test whether changes in this measurement </w:t>
      </w:r>
      <w:proofErr w:type="gramStart"/>
      <w:r>
        <w:rPr>
          <w:rFonts w:ascii="Times New Roman" w:hAnsi="Times New Roman" w:cs="Times New Roman"/>
        </w:rPr>
        <w:t>is</w:t>
      </w:r>
      <w:proofErr w:type="gramEnd"/>
      <w:r>
        <w:rPr>
          <w:rFonts w:ascii="Times New Roman" w:hAnsi="Times New Roman" w:cs="Times New Roman"/>
        </w:rPr>
        <w:t xml:space="preserve"> just due to changes in weight, absolute VO2max (not corrected for patient weight) will also be reported</w:t>
      </w:r>
      <w:r w:rsidR="00624527">
        <w:rPr>
          <w:rFonts w:ascii="Times New Roman" w:hAnsi="Times New Roman" w:cs="Times New Roman"/>
        </w:rPr>
        <w:t>.</w:t>
      </w:r>
    </w:p>
    <w:p w14:paraId="515C3DAE" w14:textId="77777777" w:rsidR="00B569D1" w:rsidRPr="00B569D1" w:rsidRDefault="00B569D1" w:rsidP="00B569D1">
      <w:pPr>
        <w:spacing w:after="0" w:line="360" w:lineRule="auto"/>
        <w:jc w:val="both"/>
        <w:rPr>
          <w:rFonts w:ascii="Times New Roman" w:hAnsi="Times New Roman" w:cs="Times New Roman"/>
        </w:rPr>
      </w:pPr>
    </w:p>
    <w:p w14:paraId="106D135B" w14:textId="7033438E" w:rsidR="00087169" w:rsidRDefault="00087169" w:rsidP="00DE7FB5">
      <w:pPr>
        <w:pStyle w:val="Heading4"/>
      </w:pPr>
      <w:r w:rsidRPr="009616A0">
        <w:t xml:space="preserve">Domain: </w:t>
      </w:r>
      <w:r w:rsidRPr="00DE7FB5">
        <w:t>Fatigue</w:t>
      </w:r>
      <w:r w:rsidR="003E2017">
        <w:t xml:space="preserve"> – Patient reported</w:t>
      </w:r>
    </w:p>
    <w:p w14:paraId="4B8C7EB3" w14:textId="4757B7D4" w:rsidR="00EB04A1" w:rsidRPr="00EB04A1" w:rsidRDefault="00EB04A1" w:rsidP="00EB04A1">
      <w:r>
        <w:t>Timeframe: 0 to 12 weeks</w:t>
      </w:r>
    </w:p>
    <w:p w14:paraId="62811A31" w14:textId="77777777" w:rsidR="00943BDD"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lastRenderedPageBreak/>
        <w:t xml:space="preserve">Measurement: </w:t>
      </w:r>
    </w:p>
    <w:p w14:paraId="5855791E" w14:textId="3C18E523" w:rsidR="004508BD" w:rsidRDefault="004508BD" w:rsidP="00340BA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Patient reported outcome measure</w:t>
      </w:r>
      <w:r w:rsidR="008F67F8">
        <w:rPr>
          <w:rFonts w:ascii="Times New Roman" w:hAnsi="Times New Roman" w:cs="Times New Roman"/>
        </w:rPr>
        <w:t xml:space="preserve"> (PROM).</w:t>
      </w:r>
    </w:p>
    <w:p w14:paraId="438C4793" w14:textId="73C37737" w:rsidR="00087169" w:rsidRPr="00943BDD" w:rsidRDefault="00087169" w:rsidP="00340BA1">
      <w:pPr>
        <w:pStyle w:val="ListParagraph"/>
        <w:numPr>
          <w:ilvl w:val="0"/>
          <w:numId w:val="13"/>
        </w:numPr>
        <w:spacing w:after="0" w:line="360" w:lineRule="auto"/>
        <w:jc w:val="both"/>
        <w:rPr>
          <w:rFonts w:ascii="Times New Roman" w:hAnsi="Times New Roman" w:cs="Times New Roman"/>
        </w:rPr>
      </w:pPr>
      <w:r w:rsidRPr="00943BDD">
        <w:rPr>
          <w:rFonts w:ascii="Times New Roman" w:hAnsi="Times New Roman" w:cs="Times New Roman"/>
        </w:rPr>
        <w:t>Krupp’s Fatigue severity scale</w:t>
      </w:r>
      <w:r w:rsidRPr="00943BDD">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3&lt;/sup&gt;","plainTextFormattedCitation":"33","previouslyFormattedCitation":"&lt;sup&gt;32&lt;/sup&gt;"},"properties":{"noteIndex":0},"schema":"https://github.com/citation-style-language/schema/raw/master/csl-citation.json"}</w:instrText>
      </w:r>
      <w:r w:rsidRPr="00943BDD">
        <w:rPr>
          <w:rFonts w:ascii="Times New Roman" w:hAnsi="Times New Roman" w:cs="Times New Roman"/>
        </w:rPr>
        <w:fldChar w:fldCharType="separate"/>
      </w:r>
      <w:r w:rsidR="0019617B" w:rsidRPr="0019617B">
        <w:rPr>
          <w:rFonts w:ascii="Times New Roman" w:hAnsi="Times New Roman" w:cs="Times New Roman"/>
          <w:noProof/>
          <w:vertAlign w:val="superscript"/>
        </w:rPr>
        <w:t>33</w:t>
      </w:r>
      <w:r w:rsidRPr="00943BDD">
        <w:rPr>
          <w:rFonts w:ascii="Times New Roman" w:hAnsi="Times New Roman" w:cs="Times New Roman"/>
        </w:rPr>
        <w:fldChar w:fldCharType="end"/>
      </w:r>
      <w:r w:rsidRPr="00943BDD">
        <w:rPr>
          <w:rFonts w:ascii="Times New Roman" w:hAnsi="Times New Roman" w:cs="Times New Roman"/>
        </w:rPr>
        <w:t>, as the average of all 9 domains (0-7).</w:t>
      </w:r>
    </w:p>
    <w:p w14:paraId="5F851B50" w14:textId="6E2BC777" w:rsidR="000B5C56" w:rsidRDefault="00087169" w:rsidP="00340BA1">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sidR="0019617B">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0019617B" w:rsidRPr="0019617B">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75D05408" w:rsidR="000B5C56" w:rsidRDefault="00087169" w:rsidP="00087169">
      <w:pPr>
        <w:pStyle w:val="Heading3"/>
      </w:pPr>
      <w:bookmarkStart w:id="79" w:name="_Toc165628304"/>
      <w:r>
        <w:t>Key Secondary Outcome</w:t>
      </w:r>
      <w:bookmarkEnd w:id="79"/>
    </w:p>
    <w:p w14:paraId="34C7216A" w14:textId="77777777" w:rsidR="00A0187E" w:rsidRPr="009616A0" w:rsidRDefault="00A0187E" w:rsidP="00DE7FB5">
      <w:pPr>
        <w:pStyle w:val="Heading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9459A6">
      <w:r>
        <w:t>Timeframe: 0 to 12 weeks</w:t>
      </w:r>
    </w:p>
    <w:p w14:paraId="3601D24A" w14:textId="4FEAE847" w:rsidR="004B40FD"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r w:rsidR="004B40FD" w:rsidRPr="004B40FD">
        <w:rPr>
          <w:rFonts w:ascii="Times New Roman" w:eastAsia="Calibri" w:hAnsi="Times New Roman" w:cs="Times New Roman"/>
          <w:color w:val="000000"/>
          <w:kern w:val="24"/>
          <w:lang w:eastAsia="da-DK"/>
        </w:rPr>
        <w:t>Y2K updated SLE disease activity (SLEDAI-2K) with the SELENA modifications</w:t>
      </w:r>
      <w:r w:rsidR="0063196E">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5&lt;/sup&gt;","plainTextFormattedCitation":"35","previouslyFormattedCitation":"&lt;sup&gt;34&lt;/sup&gt;"},"properties":{"noteIndex":0},"schema":"https://github.com/citation-style-language/schema/raw/master/csl-citation.json"}</w:instrText>
      </w:r>
      <w:r w:rsidR="0063196E">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5</w:t>
      </w:r>
      <w:r w:rsidR="0063196E">
        <w:rPr>
          <w:rFonts w:ascii="Times New Roman" w:eastAsia="Calibri" w:hAnsi="Times New Roman" w:cs="Times New Roman"/>
          <w:color w:val="000000"/>
          <w:kern w:val="24"/>
          <w:lang w:eastAsia="da-DK"/>
        </w:rPr>
        <w:fldChar w:fldCharType="end"/>
      </w:r>
      <w:r w:rsidR="00C16AC5">
        <w:rPr>
          <w:rFonts w:ascii="Times New Roman" w:eastAsia="Calibri" w:hAnsi="Times New Roman" w:cs="Times New Roman"/>
          <w:color w:val="000000"/>
          <w:kern w:val="24"/>
          <w:lang w:eastAsia="da-DK"/>
        </w:rPr>
        <w:t>.</w:t>
      </w:r>
    </w:p>
    <w:p w14:paraId="71237C51" w14:textId="77777777" w:rsidR="00A727BC" w:rsidRDefault="00A727BC" w:rsidP="00087169">
      <w:pPr>
        <w:spacing w:after="0" w:line="360" w:lineRule="auto"/>
        <w:jc w:val="both"/>
        <w:rPr>
          <w:rFonts w:ascii="Times New Roman" w:eastAsia="Calibri" w:hAnsi="Times New Roman" w:cs="Times New Roman"/>
          <w:color w:val="000000"/>
          <w:kern w:val="24"/>
          <w:lang w:eastAsia="da-DK"/>
        </w:rPr>
      </w:pPr>
    </w:p>
    <w:p w14:paraId="1C686310" w14:textId="34BA9E58" w:rsidR="000B5C56" w:rsidRPr="009616A0" w:rsidRDefault="000B5C56" w:rsidP="00E77FD5">
      <w:pPr>
        <w:pStyle w:val="Heading3"/>
      </w:pPr>
      <w:bookmarkStart w:id="80" w:name="_Toc165628305"/>
      <w:r w:rsidRPr="009616A0">
        <w:t xml:space="preserve">Other </w:t>
      </w:r>
      <w:r w:rsidR="0098341D">
        <w:t>S</w:t>
      </w:r>
      <w:r w:rsidRPr="009616A0">
        <w:t xml:space="preserve">econdary </w:t>
      </w:r>
      <w:r w:rsidR="0098341D">
        <w:t>O</w:t>
      </w:r>
      <w:r w:rsidRPr="009616A0">
        <w:t>utcomes</w:t>
      </w:r>
      <w:bookmarkEnd w:id="80"/>
    </w:p>
    <w:p w14:paraId="3870B51B" w14:textId="56E0A0BA" w:rsidR="009E7897" w:rsidRDefault="009E7897" w:rsidP="00DE7FB5">
      <w:pPr>
        <w:pStyle w:val="Heading4"/>
      </w:pPr>
      <w:r w:rsidRPr="009616A0">
        <w:t xml:space="preserve">Domain: </w:t>
      </w:r>
      <w:r w:rsidRPr="00DE7FB5">
        <w:t>Patient</w:t>
      </w:r>
      <w:r w:rsidRPr="00A727BC">
        <w:t xml:space="preserve"> reported outcome </w:t>
      </w:r>
      <w:r>
        <w:t>quality of life.</w:t>
      </w:r>
    </w:p>
    <w:p w14:paraId="1C7A73EF" w14:textId="3688C816" w:rsidR="00A727BC" w:rsidRDefault="00A727BC" w:rsidP="000B5C56">
      <w:pPr>
        <w:spacing w:after="0" w:line="360" w:lineRule="auto"/>
        <w:jc w:val="both"/>
        <w:rPr>
          <w:rFonts w:ascii="Times New Roman" w:hAnsi="Times New Roman" w:cs="Times New Roman"/>
        </w:rPr>
      </w:pPr>
      <w:r>
        <w:rPr>
          <w:rFonts w:ascii="Times New Roman" w:hAnsi="Times New Roman" w:cs="Times New Roman"/>
        </w:rPr>
        <w:t>Timeframe: 0 to 12 weeks</w:t>
      </w:r>
    </w:p>
    <w:p w14:paraId="3C59F5FA" w14:textId="77777777" w:rsidR="00943BDD" w:rsidRDefault="000B5C56" w:rsidP="0043591B">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43591B">
        <w:rPr>
          <w:rFonts w:ascii="Times New Roman" w:eastAsia="Calibri" w:hAnsi="Times New Roman" w:cs="Times New Roman"/>
          <w:color w:val="000000"/>
          <w:kern w:val="24"/>
          <w:lang w:eastAsia="da-DK"/>
        </w:rPr>
        <w:t xml:space="preserve"> </w:t>
      </w:r>
    </w:p>
    <w:p w14:paraId="78F0F551" w14:textId="3194FA13" w:rsidR="0043591B" w:rsidRDefault="00FB052E" w:rsidP="00340BA1">
      <w:pPr>
        <w:pStyle w:val="ListParagraph"/>
        <w:numPr>
          <w:ilvl w:val="0"/>
          <w:numId w:val="12"/>
        </w:numPr>
        <w:spacing w:after="0" w:line="360" w:lineRule="auto"/>
        <w:jc w:val="both"/>
        <w:rPr>
          <w:rFonts w:ascii="Times New Roman" w:hAnsi="Times New Roman" w:cs="Times New Roman"/>
        </w:rPr>
      </w:pPr>
      <w:r w:rsidRPr="00943BDD">
        <w:rPr>
          <w:rFonts w:ascii="Times New Roman" w:eastAsia="Calibri" w:hAnsi="Times New Roman" w:cs="Times New Roman"/>
          <w:color w:val="000000"/>
          <w:kern w:val="24"/>
          <w:lang w:eastAsia="da-DK"/>
        </w:rPr>
        <w:t>Short Form (SF)-36 Health Survey (0-100)</w:t>
      </w:r>
      <w:r w:rsidRPr="00943BD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6&lt;/sup&gt;","plainTextFormattedCitation":"36","previouslyFormattedCitation":"&lt;sup&gt;35&lt;/sup&gt;"},"properties":{"noteIndex":0},"schema":"https://github.com/citation-style-language/schema/raw/master/csl-citation.json"}</w:instrText>
      </w:r>
      <w:r w:rsidRPr="00943BD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6</w:t>
      </w:r>
      <w:r w:rsidRPr="00943BDD">
        <w:rPr>
          <w:rFonts w:ascii="Times New Roman" w:eastAsia="Calibri" w:hAnsi="Times New Roman" w:cs="Times New Roman"/>
          <w:color w:val="000000"/>
          <w:kern w:val="24"/>
          <w:lang w:eastAsia="da-DK"/>
        </w:rPr>
        <w:fldChar w:fldCharType="end"/>
      </w:r>
      <w:r w:rsidRPr="00943BDD">
        <w:rPr>
          <w:rFonts w:ascii="Times New Roman" w:eastAsia="Calibri" w:hAnsi="Times New Roman" w:cs="Times New Roman"/>
          <w:color w:val="000000"/>
          <w:kern w:val="24"/>
          <w:lang w:eastAsia="da-DK"/>
        </w:rPr>
        <w:t xml:space="preserve"> - </w:t>
      </w:r>
      <w:r w:rsidR="0043591B" w:rsidRPr="00943BDD">
        <w:rPr>
          <w:rFonts w:ascii="Times New Roman" w:hAnsi="Times New Roman" w:cs="Times New Roman"/>
        </w:rPr>
        <w:t>Possible scores range from 0 to 100, with higher scores representing better health status</w:t>
      </w:r>
      <w:r w:rsidR="002122E2" w:rsidRPr="00943BDD">
        <w:rPr>
          <w:rFonts w:ascii="Times New Roman" w:hAnsi="Times New Roman" w:cs="Times New Roman"/>
        </w:rPr>
        <w:t>.</w:t>
      </w:r>
    </w:p>
    <w:p w14:paraId="3B4A724F" w14:textId="2DE7A825" w:rsidR="00D214AC" w:rsidRDefault="00D214AC" w:rsidP="00340BA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8 domains.</w:t>
      </w:r>
    </w:p>
    <w:p w14:paraId="2B2A5707" w14:textId="594576FA" w:rsidR="00D214AC" w:rsidRPr="00943BDD" w:rsidRDefault="00D214AC" w:rsidP="00340BA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2 aggregate scores.</w:t>
      </w:r>
    </w:p>
    <w:p w14:paraId="20D721B4" w14:textId="4F002EBE"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483BCFC" w:rsidR="000B5C56" w:rsidRPr="009616A0" w:rsidRDefault="000B5C56" w:rsidP="00DE7FB5">
      <w:pPr>
        <w:pStyle w:val="Heading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950759">
      <w:pPr>
        <w:spacing w:after="0" w:line="360" w:lineRule="auto"/>
        <w:jc w:val="both"/>
        <w:rPr>
          <w:rFonts w:ascii="Times New Roman" w:hAnsi="Times New Roman" w:cs="Times New Roman"/>
        </w:rPr>
      </w:pPr>
      <w:r>
        <w:rPr>
          <w:rFonts w:ascii="Times New Roman" w:hAnsi="Times New Roman" w:cs="Times New Roman"/>
        </w:rPr>
        <w:t>Timeframe: 0 to 12 weeks</w:t>
      </w:r>
    </w:p>
    <w:p w14:paraId="1A9CBE26" w14:textId="77777777" w:rsidR="00454CBD" w:rsidRDefault="00950759" w:rsidP="0095075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AD2BAE">
        <w:rPr>
          <w:rFonts w:ascii="Times New Roman" w:eastAsia="Calibri" w:hAnsi="Times New Roman" w:cs="Times New Roman"/>
          <w:color w:val="000000"/>
          <w:kern w:val="24"/>
          <w:lang w:eastAsia="da-DK"/>
        </w:rPr>
        <w:t xml:space="preserve"> Pax-gene tubes withdrawn from fasting participants at baseline</w:t>
      </w:r>
      <w:r w:rsidR="00454CBD">
        <w:rPr>
          <w:rFonts w:ascii="Times New Roman" w:eastAsia="Calibri" w:hAnsi="Times New Roman" w:cs="Times New Roman"/>
          <w:color w:val="000000"/>
          <w:kern w:val="24"/>
          <w:lang w:eastAsia="da-DK"/>
        </w:rPr>
        <w:t>.</w:t>
      </w:r>
    </w:p>
    <w:p w14:paraId="0DCDF2A0" w14:textId="067FB311" w:rsidR="00950759" w:rsidRDefault="00454CBD" w:rsidP="00340BA1">
      <w:pPr>
        <w:pStyle w:val="ListParagraph"/>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w:t>
      </w:r>
      <w:r w:rsidR="00AD2BAE" w:rsidRPr="00454CBD">
        <w:rPr>
          <w:rFonts w:ascii="Times New Roman" w:eastAsia="Calibri" w:hAnsi="Times New Roman" w:cs="Times New Roman"/>
          <w:color w:val="000000"/>
          <w:kern w:val="24"/>
          <w:lang w:eastAsia="da-DK"/>
        </w:rPr>
        <w:t xml:space="preserve">nalyzed by </w:t>
      </w:r>
      <w:proofErr w:type="spellStart"/>
      <w:r w:rsidR="00AD2BAE" w:rsidRPr="00454CBD">
        <w:rPr>
          <w:rFonts w:ascii="Times New Roman" w:eastAsia="Calibri" w:hAnsi="Times New Roman" w:cs="Times New Roman"/>
          <w:color w:val="000000"/>
          <w:kern w:val="24"/>
          <w:lang w:eastAsia="da-DK"/>
        </w:rPr>
        <w:t>Nanostring</w:t>
      </w:r>
      <w:proofErr w:type="spellEnd"/>
      <w:r w:rsidR="00AD2BAE" w:rsidRPr="00454CBD">
        <w:rPr>
          <w:rFonts w:ascii="Times New Roman" w:eastAsia="Calibri" w:hAnsi="Times New Roman" w:cs="Times New Roman"/>
          <w:color w:val="000000"/>
          <w:kern w:val="24"/>
          <w:lang w:eastAsia="da-DK"/>
        </w:rPr>
        <w:t xml:space="preserve"> for genes related to IFN-signaling.</w:t>
      </w:r>
      <w:r w:rsidR="00AD2BAE" w:rsidRPr="00454CB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37&lt;/sup&gt;","plainTextFormattedCitation":"37","previouslyFormattedCitation":"&lt;sup&gt;36&lt;/sup&gt;"},"properties":{"noteIndex":0},"schema":"https://github.com/citation-style-language/schema/raw/master/csl-citation.json"}</w:instrText>
      </w:r>
      <w:r w:rsidR="00AD2BAE" w:rsidRPr="00454CB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7</w:t>
      </w:r>
      <w:r w:rsidR="00AD2BAE" w:rsidRPr="00454CBD">
        <w:rPr>
          <w:rFonts w:ascii="Times New Roman" w:eastAsia="Calibri" w:hAnsi="Times New Roman" w:cs="Times New Roman"/>
          <w:color w:val="000000"/>
          <w:kern w:val="24"/>
          <w:lang w:eastAsia="da-DK"/>
        </w:rPr>
        <w:fldChar w:fldCharType="end"/>
      </w:r>
      <w:r w:rsidR="005C2898" w:rsidRPr="00454CBD">
        <w:rPr>
          <w:rFonts w:ascii="Times New Roman" w:eastAsia="Calibri" w:hAnsi="Times New Roman" w:cs="Times New Roman"/>
          <w:color w:val="000000"/>
          <w:kern w:val="24"/>
          <w:lang w:eastAsia="da-DK"/>
        </w:rPr>
        <w:t xml:space="preserve"> </w:t>
      </w:r>
    </w:p>
    <w:p w14:paraId="7E00E75C" w14:textId="625854EA" w:rsidR="00454CBD" w:rsidRDefault="00454CBD" w:rsidP="00340BA1">
      <w:pPr>
        <w:pStyle w:val="ListParagraph"/>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Normalized to housekeeping </w:t>
      </w:r>
      <w:proofErr w:type="gramStart"/>
      <w:r>
        <w:rPr>
          <w:rFonts w:ascii="Times New Roman" w:eastAsia="Calibri" w:hAnsi="Times New Roman" w:cs="Times New Roman"/>
          <w:color w:val="000000"/>
          <w:kern w:val="24"/>
          <w:lang w:eastAsia="da-DK"/>
        </w:rPr>
        <w:t>genes</w:t>
      </w:r>
      <w:proofErr w:type="gramEnd"/>
    </w:p>
    <w:p w14:paraId="6833A3FC" w14:textId="5B79571C" w:rsidR="00454CBD" w:rsidRPr="00803079" w:rsidRDefault="00454CBD" w:rsidP="00340BA1">
      <w:pPr>
        <w:pStyle w:val="ListParagraph"/>
        <w:numPr>
          <w:ilvl w:val="0"/>
          <w:numId w:val="9"/>
        </w:numPr>
        <w:spacing w:after="0" w:line="360" w:lineRule="auto"/>
        <w:jc w:val="both"/>
      </w:pPr>
      <w:r>
        <w:rPr>
          <w:rFonts w:ascii="Times New Roman" w:eastAsia="Calibri" w:hAnsi="Times New Roman" w:cs="Times New Roman"/>
          <w:color w:val="000000"/>
          <w:kern w:val="24"/>
          <w:lang w:eastAsia="da-DK"/>
        </w:rPr>
        <w:t xml:space="preserve">Calculating a standardized z-score compared to the expression from 9 healthy </w:t>
      </w:r>
      <w:proofErr w:type="gramStart"/>
      <w:r>
        <w:rPr>
          <w:rFonts w:ascii="Times New Roman" w:eastAsia="Calibri" w:hAnsi="Times New Roman" w:cs="Times New Roman"/>
          <w:color w:val="000000"/>
          <w:kern w:val="24"/>
          <w:lang w:eastAsia="da-DK"/>
        </w:rPr>
        <w:t>controls</w:t>
      </w:r>
      <w:proofErr w:type="gramEnd"/>
    </w:p>
    <w:p w14:paraId="590FAFB4" w14:textId="77777777" w:rsidR="00803079" w:rsidRPr="009616A0" w:rsidRDefault="00803079" w:rsidP="00803079">
      <w:pPr>
        <w:spacing w:after="0" w:line="360" w:lineRule="auto"/>
        <w:jc w:val="both"/>
      </w:pPr>
    </w:p>
    <w:p w14:paraId="48A58313" w14:textId="27BD5C0A" w:rsidR="00713BAC" w:rsidRPr="009616A0" w:rsidRDefault="00713BAC" w:rsidP="00713BAC">
      <w:pPr>
        <w:pStyle w:val="Heading3"/>
      </w:pPr>
      <w:bookmarkStart w:id="81" w:name="_Toc165628306"/>
      <w:r>
        <w:t xml:space="preserve">Exploratory </w:t>
      </w:r>
      <w:r w:rsidR="00C4410E">
        <w:t>O</w:t>
      </w:r>
      <w:r>
        <w:t>utcomes</w:t>
      </w:r>
      <w:bookmarkEnd w:id="81"/>
      <w:r>
        <w:t xml:space="preserve"> </w:t>
      </w:r>
    </w:p>
    <w:p w14:paraId="45499B63" w14:textId="3B4E194C" w:rsidR="0063196E" w:rsidRPr="009616A0" w:rsidRDefault="0063196E" w:rsidP="001C45D6">
      <w:pPr>
        <w:pStyle w:val="Heading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63196E">
      <w:pPr>
        <w:spacing w:after="0" w:line="360" w:lineRule="auto"/>
        <w:jc w:val="both"/>
        <w:rPr>
          <w:rFonts w:ascii="Times New Roman" w:hAnsi="Times New Roman" w:cs="Times New Roman"/>
        </w:rPr>
      </w:pPr>
      <w:r>
        <w:rPr>
          <w:rFonts w:ascii="Times New Roman" w:hAnsi="Times New Roman" w:cs="Times New Roman"/>
        </w:rPr>
        <w:t>Timeframe: 0 to 12 weeks</w:t>
      </w:r>
    </w:p>
    <w:p w14:paraId="623832D9" w14:textId="77777777" w:rsidR="00D33C6D" w:rsidRDefault="0063196E" w:rsidP="00D33C6D">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 </w:t>
      </w:r>
    </w:p>
    <w:p w14:paraId="4BC0E62F" w14:textId="61AC370F" w:rsidR="00D33C6D" w:rsidRDefault="00406C82" w:rsidP="00340BA1">
      <w:pPr>
        <w:pStyle w:val="ListParagraph"/>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lastRenderedPageBreak/>
        <w:t>Itemized Physician evaluated changes in measures of SLE on a scale from 0-22 that account for partial improvements in condition</w:t>
      </w:r>
      <w:r w:rsidR="009769DB" w:rsidRPr="00D33C6D">
        <w:rPr>
          <w:rFonts w:ascii="Times New Roman" w:eastAsia="Calibri" w:hAnsi="Times New Roman" w:cs="Times New Roman"/>
          <w:color w:val="000000"/>
          <w:kern w:val="24"/>
          <w:lang w:eastAsia="da-DK"/>
        </w:rPr>
        <w:t>. Evaluated by the Systemic Lupus Erythematosus Disease Activity Index 2000 Responder Index-50 (SRI-50)</w:t>
      </w:r>
      <w:r w:rsidR="009769DB" w:rsidRPr="00D33C6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38&lt;/sup&gt;","plainTextFormattedCitation":"38","previouslyFormattedCitation":"&lt;sup&gt;37&lt;/sup&gt;"},"properties":{"noteIndex":0},"schema":"https://github.com/citation-style-language/schema/raw/master/csl-citation.json"}</w:instrText>
      </w:r>
      <w:r w:rsidR="009769DB" w:rsidRPr="00D33C6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8</w:t>
      </w:r>
      <w:r w:rsidR="009769DB" w:rsidRPr="00D33C6D">
        <w:rPr>
          <w:rFonts w:ascii="Times New Roman" w:eastAsia="Calibri" w:hAnsi="Times New Roman" w:cs="Times New Roman"/>
          <w:color w:val="000000"/>
          <w:kern w:val="24"/>
          <w:lang w:eastAsia="da-DK"/>
        </w:rPr>
        <w:fldChar w:fldCharType="end"/>
      </w:r>
      <w:r w:rsidR="009769DB" w:rsidRPr="00D33C6D">
        <w:rPr>
          <w:rFonts w:ascii="Times New Roman" w:eastAsia="Calibri" w:hAnsi="Times New Roman" w:cs="Times New Roman"/>
          <w:color w:val="000000"/>
          <w:kern w:val="24"/>
          <w:lang w:eastAsia="da-DK"/>
        </w:rPr>
        <w:t>.</w:t>
      </w:r>
    </w:p>
    <w:p w14:paraId="7BEC18CF" w14:textId="790EE700" w:rsidR="004C5B74" w:rsidRPr="00D33C6D" w:rsidRDefault="000D031D" w:rsidP="00340BA1">
      <w:pPr>
        <w:pStyle w:val="ListParagraph"/>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pPr>
        <w:rPr>
          <w:rFonts w:ascii="Times New Roman" w:eastAsiaTheme="majorEastAsia" w:hAnsi="Times New Roman" w:cs="Times New Roman"/>
          <w:color w:val="2F5496" w:themeColor="accent1" w:themeShade="BF"/>
          <w:sz w:val="26"/>
          <w:szCs w:val="26"/>
        </w:rPr>
      </w:pPr>
    </w:p>
    <w:p w14:paraId="19FFC5F1" w14:textId="000CE46D" w:rsidR="009F195F" w:rsidRPr="009616A0" w:rsidRDefault="009F195F" w:rsidP="001C45D6">
      <w:pPr>
        <w:pStyle w:val="Heading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77777777" w:rsidR="009F195F" w:rsidRDefault="009F195F" w:rsidP="009F195F">
      <w:pPr>
        <w:spacing w:after="0" w:line="360" w:lineRule="auto"/>
        <w:jc w:val="both"/>
        <w:rPr>
          <w:rFonts w:ascii="Times New Roman" w:hAnsi="Times New Roman" w:cs="Times New Roman"/>
        </w:rPr>
      </w:pPr>
      <w:r>
        <w:rPr>
          <w:rFonts w:ascii="Times New Roman" w:hAnsi="Times New Roman" w:cs="Times New Roman"/>
        </w:rPr>
        <w:t>Timeframe: 0 to 12 weeks</w:t>
      </w:r>
    </w:p>
    <w:p w14:paraId="6FCF2347" w14:textId="788953AB" w:rsidR="00BD0272" w:rsidRDefault="009F195F" w:rsidP="009F195F">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BD0272">
        <w:rPr>
          <w:rFonts w:ascii="Times New Roman" w:eastAsia="Calibri" w:hAnsi="Times New Roman" w:cs="Times New Roman"/>
          <w:color w:val="000000"/>
          <w:kern w:val="24"/>
          <w:lang w:eastAsia="da-DK"/>
        </w:rPr>
        <w:t>s</w:t>
      </w:r>
      <w:r w:rsidR="00454CBD">
        <w:rPr>
          <w:rFonts w:ascii="Times New Roman" w:eastAsia="Calibri" w:hAnsi="Times New Roman" w:cs="Times New Roman"/>
          <w:color w:val="000000"/>
          <w:kern w:val="24"/>
          <w:lang w:eastAsia="da-DK"/>
        </w:rPr>
        <w:t xml:space="preserve">: </w:t>
      </w:r>
    </w:p>
    <w:p w14:paraId="5189DDB3" w14:textId="1C455715" w:rsidR="00BD0272" w:rsidRDefault="00454CBD"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fatigue </w:t>
      </w:r>
      <w:r w:rsidR="00803079" w:rsidRPr="00BD0272">
        <w:rPr>
          <w:rFonts w:ascii="Times New Roman" w:eastAsia="Calibri" w:hAnsi="Times New Roman" w:cs="Times New Roman"/>
          <w:color w:val="000000"/>
          <w:kern w:val="24"/>
          <w:lang w:eastAsia="da-DK"/>
        </w:rPr>
        <w:t>as assessed by the participant on a</w:t>
      </w:r>
      <w:r w:rsidR="001E34FA">
        <w:rPr>
          <w:rFonts w:ascii="Times New Roman" w:eastAsia="Calibri" w:hAnsi="Times New Roman" w:cs="Times New Roman"/>
          <w:color w:val="000000"/>
          <w:kern w:val="24"/>
          <w:lang w:eastAsia="da-DK"/>
        </w:rPr>
        <w:t xml:space="preserve"> visual analog</w:t>
      </w:r>
      <w:r w:rsidR="00803079" w:rsidRPr="00BD0272">
        <w:rPr>
          <w:rFonts w:ascii="Times New Roman" w:eastAsia="Calibri" w:hAnsi="Times New Roman" w:cs="Times New Roman"/>
          <w:color w:val="000000"/>
          <w:kern w:val="24"/>
          <w:lang w:eastAsia="da-DK"/>
        </w:rPr>
        <w:t xml:space="preserve"> scale from 0-100, higher scores equal less fatigue.</w:t>
      </w:r>
    </w:p>
    <w:p w14:paraId="099F4280" w14:textId="26235501" w:rsidR="00BD0272" w:rsidRDefault="007620E5"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w:t>
      </w:r>
      <w:r w:rsidR="00343240" w:rsidRPr="00BD0272">
        <w:rPr>
          <w:rFonts w:ascii="Times New Roman" w:eastAsia="Calibri" w:hAnsi="Times New Roman" w:cs="Times New Roman"/>
          <w:color w:val="000000"/>
          <w:kern w:val="24"/>
          <w:lang w:eastAsia="da-DK"/>
        </w:rPr>
        <w:t>otal pain</w:t>
      </w:r>
      <w:r w:rsidR="00234CFD">
        <w:rPr>
          <w:rFonts w:ascii="Times New Roman" w:eastAsia="Calibri" w:hAnsi="Times New Roman" w:cs="Times New Roman"/>
          <w:color w:val="000000"/>
          <w:kern w:val="24"/>
          <w:lang w:eastAsia="da-DK"/>
        </w:rPr>
        <w:t xml:space="preserve"> on a visual analog scale of 0-100</w:t>
      </w:r>
      <w:r w:rsidR="00343240" w:rsidRPr="00BD0272">
        <w:rPr>
          <w:rFonts w:ascii="Times New Roman" w:eastAsia="Calibri" w:hAnsi="Times New Roman" w:cs="Times New Roman"/>
          <w:color w:val="000000"/>
          <w:kern w:val="24"/>
          <w:lang w:eastAsia="da-DK"/>
        </w:rPr>
        <w:t xml:space="preserve">, </w:t>
      </w:r>
      <w:r w:rsidR="00F946BA" w:rsidRPr="00BD0272">
        <w:rPr>
          <w:rFonts w:ascii="Times New Roman" w:eastAsia="Calibri" w:hAnsi="Times New Roman" w:cs="Times New Roman"/>
          <w:color w:val="000000"/>
          <w:kern w:val="24"/>
          <w:lang w:eastAsia="da-DK"/>
        </w:rPr>
        <w:t>higher scores equal more pain (worse)</w:t>
      </w:r>
      <w:r w:rsidR="00E05385">
        <w:rPr>
          <w:rFonts w:ascii="Times New Roman" w:eastAsia="Calibri" w:hAnsi="Times New Roman" w:cs="Times New Roman"/>
          <w:color w:val="000000"/>
          <w:kern w:val="24"/>
          <w:lang w:eastAsia="da-DK"/>
        </w:rPr>
        <w:t>.</w:t>
      </w:r>
    </w:p>
    <w:p w14:paraId="0CE11496" w14:textId="52710E23" w:rsidR="00BD0272" w:rsidRDefault="007620E5"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Q</w:t>
      </w:r>
      <w:r w:rsidR="00356820">
        <w:rPr>
          <w:rFonts w:ascii="Times New Roman" w:eastAsia="Calibri" w:hAnsi="Times New Roman" w:cs="Times New Roman"/>
          <w:color w:val="000000"/>
          <w:kern w:val="24"/>
          <w:lang w:eastAsia="da-DK"/>
        </w:rPr>
        <w:t>uick</w:t>
      </w:r>
      <w:r w:rsidR="00BD0272" w:rsidRPr="00BD0272">
        <w:rPr>
          <w:rFonts w:ascii="Times New Roman" w:eastAsia="Calibri" w:hAnsi="Times New Roman" w:cs="Times New Roman"/>
          <w:color w:val="000000"/>
          <w:kern w:val="24"/>
          <w:lang w:eastAsia="da-DK"/>
        </w:rPr>
        <w:t xml:space="preserve"> </w:t>
      </w:r>
      <w:r w:rsidR="00356820">
        <w:rPr>
          <w:rFonts w:ascii="Times New Roman" w:eastAsia="Calibri" w:hAnsi="Times New Roman" w:cs="Times New Roman"/>
          <w:color w:val="000000"/>
          <w:kern w:val="24"/>
          <w:lang w:eastAsia="da-DK"/>
        </w:rPr>
        <w:t>systemic lupus activity questionnaire (Q-SLAQ) as reported by the Q-SLAQ questionnaire (translated to Danish by author MLA)</w:t>
      </w:r>
      <w:r w:rsidR="00356820">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39&lt;/sup&gt;","plainTextFormattedCitation":"39","previouslyFormattedCitation":"&lt;sup&gt;38&lt;/sup&gt;"},"properties":{"noteIndex":0},"schema":"https://github.com/citation-style-language/schema/raw/master/csl-citation.json"}</w:instrText>
      </w:r>
      <w:r w:rsidR="00356820">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9</w:t>
      </w:r>
      <w:r w:rsidR="00356820">
        <w:rPr>
          <w:rFonts w:ascii="Times New Roman" w:eastAsia="Calibri" w:hAnsi="Times New Roman" w:cs="Times New Roman"/>
          <w:color w:val="000000"/>
          <w:kern w:val="24"/>
          <w:lang w:eastAsia="da-DK"/>
        </w:rPr>
        <w:fldChar w:fldCharType="end"/>
      </w:r>
      <w:r w:rsidR="00356820">
        <w:rPr>
          <w:rFonts w:ascii="Times New Roman" w:eastAsia="Calibri" w:hAnsi="Times New Roman" w:cs="Times New Roman"/>
          <w:color w:val="000000"/>
          <w:kern w:val="24"/>
          <w:lang w:eastAsia="da-DK"/>
        </w:rPr>
        <w:t>.</w:t>
      </w:r>
      <w:r w:rsidR="0078437D">
        <w:rPr>
          <w:rFonts w:ascii="Times New Roman" w:eastAsia="Calibri" w:hAnsi="Times New Roman" w:cs="Times New Roman"/>
          <w:color w:val="000000"/>
          <w:kern w:val="24"/>
          <w:lang w:eastAsia="da-DK"/>
        </w:rPr>
        <w:t xml:space="preserve"> </w:t>
      </w:r>
      <w:r w:rsidR="0078437D" w:rsidRPr="0078437D">
        <w:rPr>
          <w:rFonts w:ascii="Times New Roman" w:eastAsia="Calibri" w:hAnsi="Times New Roman" w:cs="Times New Roman"/>
          <w:color w:val="000000"/>
          <w:kern w:val="24"/>
          <w:lang w:eastAsia="da-DK"/>
        </w:rPr>
        <w:t>Possible scores range from 0 to 33, with higher scores representing more active SLE (worse)</w:t>
      </w:r>
    </w:p>
    <w:p w14:paraId="7DBB5373" w14:textId="6F68E4ED" w:rsidR="007620E5" w:rsidRPr="00BD0272" w:rsidRDefault="007620E5"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SLE </w:t>
      </w:r>
      <w:r w:rsidR="00D22B1E">
        <w:rPr>
          <w:rFonts w:ascii="Times New Roman" w:eastAsia="Calibri" w:hAnsi="Times New Roman" w:cs="Times New Roman"/>
          <w:color w:val="000000"/>
          <w:kern w:val="24"/>
          <w:lang w:eastAsia="da-DK"/>
        </w:rPr>
        <w:t>activity on a visual analog scale of 0-10 higher scores equal more active disease (worse)</w:t>
      </w:r>
      <w:r w:rsidR="00E05385">
        <w:rPr>
          <w:rFonts w:ascii="Times New Roman" w:eastAsia="Calibri" w:hAnsi="Times New Roman" w:cs="Times New Roman"/>
          <w:color w:val="000000"/>
          <w:kern w:val="24"/>
          <w:lang w:eastAsia="da-DK"/>
        </w:rPr>
        <w:t>.</w:t>
      </w:r>
    </w:p>
    <w:p w14:paraId="5DF25ACD" w14:textId="239961BB" w:rsidR="00BD0272" w:rsidRDefault="00BD0272" w:rsidP="00134313">
      <w:pPr>
        <w:spacing w:after="0" w:line="360" w:lineRule="auto"/>
        <w:jc w:val="both"/>
        <w:rPr>
          <w:rFonts w:ascii="Times New Roman" w:eastAsia="Calibri" w:hAnsi="Times New Roman" w:cs="Times New Roman"/>
          <w:color w:val="000000"/>
          <w:kern w:val="24"/>
          <w:lang w:eastAsia="da-DK"/>
        </w:rPr>
      </w:pPr>
    </w:p>
    <w:p w14:paraId="17BD79E6" w14:textId="14631B48" w:rsidR="00A45FF6" w:rsidRPr="009616A0" w:rsidRDefault="00A45FF6" w:rsidP="001C45D6">
      <w:pPr>
        <w:pStyle w:val="Heading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A45FF6">
      <w:pPr>
        <w:spacing w:after="0" w:line="360" w:lineRule="auto"/>
        <w:jc w:val="both"/>
        <w:rPr>
          <w:rFonts w:ascii="Times New Roman" w:hAnsi="Times New Roman" w:cs="Times New Roman"/>
        </w:rPr>
      </w:pPr>
      <w:r>
        <w:rPr>
          <w:rFonts w:ascii="Times New Roman" w:hAnsi="Times New Roman" w:cs="Times New Roman"/>
        </w:rPr>
        <w:t>Timeframe: 0 to 12 weeks</w:t>
      </w:r>
    </w:p>
    <w:p w14:paraId="4BAE01EB" w14:textId="77777777" w:rsidR="00A45FF6" w:rsidRDefault="00A45FF6" w:rsidP="00A45FF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6D8C75DA" w14:textId="363CD516" w:rsidR="00A45FF6" w:rsidRDefault="00A45FF6"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roteinuria</w:t>
      </w:r>
      <w:r w:rsidR="000B3457">
        <w:rPr>
          <w:rFonts w:ascii="Times New Roman" w:eastAsia="Calibri" w:hAnsi="Times New Roman" w:cs="Times New Roman"/>
          <w:color w:val="000000"/>
          <w:kern w:val="24"/>
          <w:lang w:eastAsia="da-DK"/>
        </w:rPr>
        <w:t>.</w:t>
      </w:r>
    </w:p>
    <w:p w14:paraId="62A3A104" w14:textId="65DB8E07" w:rsidR="00A45FF6" w:rsidRDefault="00A45FF6"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lasma-creatinine.</w:t>
      </w:r>
    </w:p>
    <w:p w14:paraId="4E471355" w14:textId="77777777" w:rsidR="00A45FF6" w:rsidRDefault="00A45FF6" w:rsidP="00134313">
      <w:pPr>
        <w:spacing w:after="0" w:line="360" w:lineRule="auto"/>
        <w:jc w:val="both"/>
        <w:rPr>
          <w:rFonts w:ascii="Times New Roman" w:eastAsia="Calibri" w:hAnsi="Times New Roman" w:cs="Times New Roman"/>
          <w:color w:val="000000"/>
          <w:kern w:val="24"/>
          <w:lang w:eastAsia="da-DK"/>
        </w:rPr>
      </w:pPr>
    </w:p>
    <w:p w14:paraId="2E767C54" w14:textId="38837471" w:rsidR="008F0C91" w:rsidRPr="009616A0" w:rsidRDefault="008F0C91" w:rsidP="001C45D6">
      <w:pPr>
        <w:pStyle w:val="Heading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8F0C91">
      <w:pPr>
        <w:spacing w:after="0" w:line="360" w:lineRule="auto"/>
        <w:jc w:val="both"/>
        <w:rPr>
          <w:rFonts w:ascii="Times New Roman" w:hAnsi="Times New Roman" w:cs="Times New Roman"/>
        </w:rPr>
      </w:pPr>
      <w:r>
        <w:rPr>
          <w:rFonts w:ascii="Times New Roman" w:hAnsi="Times New Roman" w:cs="Times New Roman"/>
        </w:rPr>
        <w:t>Timeframe: 0 to 12 weeks</w:t>
      </w:r>
    </w:p>
    <w:p w14:paraId="2E1933F2" w14:textId="46118B40" w:rsidR="008F0C91" w:rsidRDefault="008F0C91" w:rsidP="008F0C91">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2A17EB98" w14:textId="377ACA7F" w:rsidR="00056BF4" w:rsidRDefault="00056BF4" w:rsidP="008F0C91">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DEXA scan:</w:t>
      </w:r>
    </w:p>
    <w:p w14:paraId="17EA92A0" w14:textId="3306AEE7" w:rsidR="008F0C91" w:rsidRDefault="008F0C91"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056BF4">
        <w:rPr>
          <w:rFonts w:ascii="Times New Roman" w:eastAsia="Calibri" w:hAnsi="Times New Roman" w:cs="Times New Roman"/>
          <w:color w:val="000000"/>
          <w:kern w:val="24"/>
          <w:lang w:eastAsia="da-DK"/>
        </w:rPr>
        <w:t>adipose tissue by weight/percentage.</w:t>
      </w:r>
    </w:p>
    <w:p w14:paraId="2A64CE4F" w14:textId="76FED9C2" w:rsidR="00056BF4" w:rsidRDefault="00056BF4"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ndr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29F4EC7A" w14:textId="745268D6" w:rsidR="00056BF4" w:rsidRDefault="00056BF4"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proofErr w:type="spellStart"/>
      <w:r>
        <w:rPr>
          <w:rFonts w:ascii="Times New Roman" w:eastAsia="Calibri" w:hAnsi="Times New Roman" w:cs="Times New Roman"/>
          <w:color w:val="000000"/>
          <w:kern w:val="24"/>
          <w:lang w:eastAsia="da-DK"/>
        </w:rPr>
        <w:t>Gyneoid</w:t>
      </w:r>
      <w:proofErr w:type="spellEnd"/>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5A54DB14" w14:textId="05BE4E50" w:rsidR="002D53F6" w:rsidRDefault="002D53F6"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Pr>
          <w:rFonts w:ascii="Times New Roman" w:eastAsia="Calibri" w:hAnsi="Times New Roman" w:cs="Times New Roman"/>
          <w:color w:val="000000"/>
          <w:kern w:val="24"/>
          <w:lang w:eastAsia="da-DK"/>
        </w:rPr>
        <w:t>lean mass by weight</w:t>
      </w:r>
      <w:r w:rsidR="003266C8">
        <w:rPr>
          <w:rFonts w:ascii="Times New Roman" w:eastAsia="Calibri" w:hAnsi="Times New Roman" w:cs="Times New Roman"/>
          <w:color w:val="000000"/>
          <w:kern w:val="24"/>
          <w:lang w:eastAsia="da-DK"/>
        </w:rPr>
        <w:t>.</w:t>
      </w:r>
    </w:p>
    <w:p w14:paraId="22709B40" w14:textId="251A4076" w:rsidR="00056BF4" w:rsidRDefault="002B48EB"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one Mass density</w:t>
      </w:r>
      <w:r w:rsidR="003266C8">
        <w:rPr>
          <w:rFonts w:ascii="Times New Roman" w:eastAsia="Calibri" w:hAnsi="Times New Roman" w:cs="Times New Roman"/>
          <w:color w:val="000000"/>
          <w:kern w:val="24"/>
          <w:lang w:eastAsia="da-DK"/>
        </w:rPr>
        <w:t xml:space="preserve"> by weight per area</w:t>
      </w:r>
      <w:r w:rsidR="00CA5E9E">
        <w:rPr>
          <w:rFonts w:ascii="Times New Roman" w:eastAsia="Calibri" w:hAnsi="Times New Roman" w:cs="Times New Roman"/>
          <w:color w:val="000000"/>
          <w:kern w:val="24"/>
          <w:lang w:eastAsia="da-DK"/>
        </w:rPr>
        <w:t>.</w:t>
      </w:r>
    </w:p>
    <w:p w14:paraId="57686A4D" w14:textId="3B5AAE95" w:rsidR="008F0C91" w:rsidRDefault="00CA5E9E" w:rsidP="00CA5E9E">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By tape measure</w:t>
      </w:r>
    </w:p>
    <w:p w14:paraId="20E84FBD" w14:textId="204EBB51" w:rsidR="00CA5E9E" w:rsidRPr="00CA5E9E" w:rsidRDefault="00CA5E9E" w:rsidP="00340BA1">
      <w:pPr>
        <w:pStyle w:val="ListParagraph"/>
        <w:numPr>
          <w:ilvl w:val="0"/>
          <w:numId w:val="14"/>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Waist to height ratio</w:t>
      </w:r>
    </w:p>
    <w:p w14:paraId="22372507" w14:textId="0A69760C" w:rsidR="009F195F" w:rsidRDefault="009F195F">
      <w:pPr>
        <w:rPr>
          <w:rFonts w:ascii="Times New Roman" w:eastAsiaTheme="majorEastAsia" w:hAnsi="Times New Roman" w:cs="Times New Roman"/>
          <w:color w:val="2F5496" w:themeColor="accent1" w:themeShade="BF"/>
          <w:sz w:val="26"/>
          <w:szCs w:val="26"/>
        </w:rPr>
      </w:pPr>
    </w:p>
    <w:p w14:paraId="2C27CA88" w14:textId="5EFE76FC" w:rsidR="008B5255" w:rsidRPr="009616A0" w:rsidRDefault="008B5255" w:rsidP="001C45D6">
      <w:pPr>
        <w:pStyle w:val="Heading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8B5255">
      <w:pPr>
        <w:spacing w:after="0" w:line="360" w:lineRule="auto"/>
        <w:jc w:val="both"/>
        <w:rPr>
          <w:rFonts w:ascii="Times New Roman" w:hAnsi="Times New Roman" w:cs="Times New Roman"/>
        </w:rPr>
      </w:pPr>
      <w:r>
        <w:rPr>
          <w:rFonts w:ascii="Times New Roman" w:hAnsi="Times New Roman" w:cs="Times New Roman"/>
        </w:rPr>
        <w:t>Timeframe: 0 to 12 weeks</w:t>
      </w:r>
    </w:p>
    <w:p w14:paraId="256455E8" w14:textId="77777777" w:rsidR="008B5255" w:rsidRDefault="008B5255" w:rsidP="008B525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5406F17" w14:textId="46ABE9E3" w:rsidR="008B5255" w:rsidRDefault="008B5255" w:rsidP="008B5255">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By </w:t>
      </w:r>
      <w:r w:rsidR="00666680">
        <w:rPr>
          <w:rFonts w:ascii="Times New Roman" w:eastAsia="Calibri" w:hAnsi="Times New Roman" w:cs="Times New Roman"/>
          <w:color w:val="000000"/>
          <w:kern w:val="24"/>
          <w:lang w:eastAsia="da-DK"/>
        </w:rPr>
        <w:t>dynamic spirometry</w:t>
      </w:r>
    </w:p>
    <w:p w14:paraId="3193AB86" w14:textId="60BD399A" w:rsidR="00FA5F3D" w:rsidRDefault="00FA5F3D"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sidRPr="00FA5F3D">
        <w:rPr>
          <w:rFonts w:ascii="Times New Roman" w:eastAsia="Calibri" w:hAnsi="Times New Roman" w:cs="Times New Roman"/>
          <w:color w:val="000000"/>
          <w:kern w:val="24"/>
          <w:lang w:eastAsia="da-DK"/>
        </w:rPr>
        <w:t xml:space="preserve">Forced Expiratory Volume at 1 second (FEV1) </w:t>
      </w:r>
      <w:r w:rsidR="00D272D7">
        <w:rPr>
          <w:rFonts w:ascii="Times New Roman" w:eastAsia="Calibri" w:hAnsi="Times New Roman" w:cs="Times New Roman"/>
          <w:color w:val="000000"/>
          <w:kern w:val="24"/>
          <w:lang w:eastAsia="da-DK"/>
        </w:rPr>
        <w:t xml:space="preserve">as </w:t>
      </w:r>
      <w:r w:rsidRPr="00FA5F3D">
        <w:rPr>
          <w:rFonts w:ascii="Times New Roman" w:eastAsia="Calibri" w:hAnsi="Times New Roman" w:cs="Times New Roman"/>
          <w:color w:val="000000"/>
          <w:kern w:val="24"/>
          <w:lang w:eastAsia="da-DK"/>
        </w:rPr>
        <w:t>volume</w:t>
      </w:r>
      <w:r>
        <w:rPr>
          <w:rFonts w:ascii="Times New Roman" w:eastAsia="Calibri" w:hAnsi="Times New Roman" w:cs="Times New Roman"/>
          <w:color w:val="000000"/>
          <w:kern w:val="24"/>
          <w:lang w:eastAsia="da-DK"/>
        </w:rPr>
        <w:t xml:space="preserve"> / percentage of expected.</w:t>
      </w:r>
    </w:p>
    <w:p w14:paraId="6796BA9C" w14:textId="679DFBC4" w:rsidR="008B5255" w:rsidRDefault="00D272D7"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vital capacity as volume / percentage of expected.</w:t>
      </w:r>
    </w:p>
    <w:p w14:paraId="1C81E3D1" w14:textId="46AC3976" w:rsidR="008B5255" w:rsidRDefault="00D272D7"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expiratory volume by forced vital capacity – ratio between volumes / percentages.</w:t>
      </w:r>
    </w:p>
    <w:p w14:paraId="3E0D870B" w14:textId="074A9709" w:rsidR="008B5255" w:rsidRDefault="008B5255"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68059B">
        <w:rPr>
          <w:rFonts w:ascii="Times New Roman" w:eastAsia="Calibri" w:hAnsi="Times New Roman" w:cs="Times New Roman"/>
          <w:color w:val="000000"/>
          <w:kern w:val="24"/>
          <w:lang w:eastAsia="da-DK"/>
        </w:rPr>
        <w:t>lung capacity – volume / percentage</w:t>
      </w:r>
      <w:r w:rsidR="00044E23">
        <w:rPr>
          <w:rFonts w:ascii="Times New Roman" w:eastAsia="Calibri" w:hAnsi="Times New Roman" w:cs="Times New Roman"/>
          <w:color w:val="000000"/>
          <w:kern w:val="24"/>
          <w:lang w:eastAsia="da-DK"/>
        </w:rPr>
        <w:t xml:space="preserve"> of expected.</w:t>
      </w:r>
    </w:p>
    <w:p w14:paraId="54F07D0B" w14:textId="73764081" w:rsidR="00044E23" w:rsidRDefault="00044E23"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idual Lung volume – volume / percentage of expected.</w:t>
      </w:r>
    </w:p>
    <w:p w14:paraId="1A9596A4" w14:textId="0B30846F" w:rsidR="00EC2317" w:rsidRDefault="00EC2317"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lveolar volume – volume / percentage of expected.</w:t>
      </w:r>
    </w:p>
    <w:p w14:paraId="5F555663" w14:textId="6A40E526" w:rsidR="00EC2317" w:rsidRDefault="00EC2317"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iffusing capacity for carbon mono-oxide – volume / percentage of </w:t>
      </w:r>
      <w:proofErr w:type="spellStart"/>
      <w:proofErr w:type="gramStart"/>
      <w:r>
        <w:rPr>
          <w:rFonts w:ascii="Times New Roman" w:eastAsia="Calibri" w:hAnsi="Times New Roman" w:cs="Times New Roman"/>
          <w:color w:val="000000"/>
          <w:kern w:val="24"/>
          <w:lang w:eastAsia="da-DK"/>
        </w:rPr>
        <w:t>expexted</w:t>
      </w:r>
      <w:proofErr w:type="spellEnd"/>
      <w:proofErr w:type="gramEnd"/>
      <w:r>
        <w:rPr>
          <w:rFonts w:ascii="Times New Roman" w:eastAsia="Calibri" w:hAnsi="Times New Roman" w:cs="Times New Roman"/>
          <w:color w:val="000000"/>
          <w:kern w:val="24"/>
          <w:lang w:eastAsia="da-DK"/>
        </w:rPr>
        <w:t>.</w:t>
      </w:r>
    </w:p>
    <w:p w14:paraId="56A3C9AE" w14:textId="24223F7B" w:rsidR="009C756D" w:rsidRDefault="009C756D" w:rsidP="00340BA1">
      <w:pPr>
        <w:pStyle w:val="ListParagraph"/>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rbon mono-oxide transfer coefficient – diffusing capacity per liter of lung volume – ratio / percentage of </w:t>
      </w:r>
      <w:proofErr w:type="gramStart"/>
      <w:r>
        <w:rPr>
          <w:rFonts w:ascii="Times New Roman" w:eastAsia="Calibri" w:hAnsi="Times New Roman" w:cs="Times New Roman"/>
          <w:color w:val="000000"/>
          <w:kern w:val="24"/>
          <w:lang w:eastAsia="da-DK"/>
        </w:rPr>
        <w:t>expected</w:t>
      </w:r>
      <w:proofErr w:type="gramEnd"/>
    </w:p>
    <w:p w14:paraId="50EA1F3C" w14:textId="61610F26"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638F11D3" w14:textId="02ABB083"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03F934B9" w14:textId="25F4D451" w:rsidR="009C756D" w:rsidRPr="009616A0" w:rsidRDefault="009C756D" w:rsidP="001C45D6">
      <w:pPr>
        <w:pStyle w:val="Heading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9C756D">
      <w:pPr>
        <w:spacing w:after="0" w:line="360" w:lineRule="auto"/>
        <w:jc w:val="both"/>
        <w:rPr>
          <w:rFonts w:ascii="Times New Roman" w:hAnsi="Times New Roman" w:cs="Times New Roman"/>
        </w:rPr>
      </w:pPr>
      <w:r>
        <w:rPr>
          <w:rFonts w:ascii="Times New Roman" w:hAnsi="Times New Roman" w:cs="Times New Roman"/>
        </w:rPr>
        <w:t>Timeframe: 0 to 12 weeks</w:t>
      </w:r>
    </w:p>
    <w:p w14:paraId="334D1A0A" w14:textId="07E2B233" w:rsidR="00BE5EAC" w:rsidRDefault="009C756D" w:rsidP="00BE5EAC">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BE5EAC">
        <w:rPr>
          <w:rFonts w:ascii="Times New Roman" w:eastAsia="Calibri" w:hAnsi="Times New Roman" w:cs="Times New Roman"/>
          <w:color w:val="000000"/>
          <w:kern w:val="24"/>
          <w:lang w:eastAsia="da-DK"/>
        </w:rPr>
        <w:t xml:space="preserve">Measured during an OGTT at 0, 15, </w:t>
      </w:r>
      <w:proofErr w:type="gramStart"/>
      <w:r w:rsidR="00BE5EAC">
        <w:rPr>
          <w:rFonts w:ascii="Times New Roman" w:eastAsia="Calibri" w:hAnsi="Times New Roman" w:cs="Times New Roman"/>
          <w:color w:val="000000"/>
          <w:kern w:val="24"/>
          <w:lang w:eastAsia="da-DK"/>
        </w:rPr>
        <w:t>30, 60, 90, and 120 minutes</w:t>
      </w:r>
      <w:proofErr w:type="gramEnd"/>
      <w:r w:rsidR="00BE5EAC">
        <w:rPr>
          <w:rFonts w:ascii="Times New Roman" w:eastAsia="Calibri" w:hAnsi="Times New Roman" w:cs="Times New Roman"/>
          <w:color w:val="000000"/>
          <w:kern w:val="24"/>
          <w:lang w:eastAsia="da-DK"/>
        </w:rPr>
        <w:t xml:space="preserve"> following consumption of 83g of glucose</w:t>
      </w:r>
      <w:r w:rsidR="00840FF1">
        <w:rPr>
          <w:rFonts w:ascii="Times New Roman" w:eastAsia="Calibri" w:hAnsi="Times New Roman" w:cs="Times New Roman"/>
          <w:color w:val="000000"/>
          <w:kern w:val="24"/>
          <w:lang w:eastAsia="da-DK"/>
        </w:rPr>
        <w:t xml:space="preserve"> in 250mL of water</w:t>
      </w:r>
      <w:r w:rsidR="00BE5EAC">
        <w:rPr>
          <w:rFonts w:ascii="Times New Roman" w:eastAsia="Calibri" w:hAnsi="Times New Roman" w:cs="Times New Roman"/>
          <w:color w:val="000000"/>
          <w:kern w:val="24"/>
          <w:lang w:eastAsia="da-DK"/>
        </w:rPr>
        <w:t>.</w:t>
      </w:r>
    </w:p>
    <w:p w14:paraId="5AEB6106" w14:textId="1F133038" w:rsidR="00840FF1" w:rsidRDefault="00840FF1"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glucose</w:t>
      </w:r>
      <w:r w:rsidR="003C5452">
        <w:rPr>
          <w:rFonts w:ascii="Times New Roman" w:eastAsia="Calibri" w:hAnsi="Times New Roman" w:cs="Times New Roman"/>
          <w:color w:val="000000"/>
          <w:kern w:val="24"/>
          <w:lang w:eastAsia="da-DK"/>
        </w:rPr>
        <w:t>.</w:t>
      </w:r>
    </w:p>
    <w:p w14:paraId="470C3AA8" w14:textId="3E2D91A3" w:rsidR="00840FF1" w:rsidRDefault="00840FF1"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sidR="0065591B">
        <w:rPr>
          <w:rFonts w:ascii="Times New Roman" w:eastAsia="Calibri" w:hAnsi="Times New Roman" w:cs="Times New Roman"/>
          <w:color w:val="000000"/>
          <w:kern w:val="24"/>
          <w:lang w:eastAsia="da-DK"/>
        </w:rPr>
        <w:t>insulin</w:t>
      </w:r>
      <w:r w:rsidR="003C5452">
        <w:rPr>
          <w:rFonts w:ascii="Times New Roman" w:eastAsia="Calibri" w:hAnsi="Times New Roman" w:cs="Times New Roman"/>
          <w:color w:val="000000"/>
          <w:kern w:val="24"/>
          <w:lang w:eastAsia="da-DK"/>
        </w:rPr>
        <w:t>.</w:t>
      </w:r>
    </w:p>
    <w:p w14:paraId="07796839" w14:textId="22906A70" w:rsidR="0065591B" w:rsidRDefault="0065591B"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pro-insulin c-peptide</w:t>
      </w:r>
      <w:r w:rsidR="003C5452">
        <w:rPr>
          <w:rFonts w:ascii="Times New Roman" w:eastAsia="Calibri" w:hAnsi="Times New Roman" w:cs="Times New Roman"/>
          <w:color w:val="000000"/>
          <w:kern w:val="24"/>
          <w:lang w:eastAsia="da-DK"/>
        </w:rPr>
        <w:t>.</w:t>
      </w:r>
    </w:p>
    <w:p w14:paraId="194FFD44" w14:textId="17511B51" w:rsidR="003C5452" w:rsidRDefault="003C5452"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verall changes in the curves will be compared</w:t>
      </w:r>
      <w:r w:rsidR="00702145">
        <w:rPr>
          <w:rFonts w:ascii="Times New Roman" w:eastAsia="Calibri" w:hAnsi="Times New Roman" w:cs="Times New Roman"/>
          <w:color w:val="000000"/>
          <w:kern w:val="24"/>
          <w:lang w:eastAsia="da-DK"/>
        </w:rPr>
        <w:t>.</w:t>
      </w:r>
    </w:p>
    <w:p w14:paraId="537CB4A3" w14:textId="71A1125D" w:rsidR="0065591B" w:rsidRDefault="0065591B"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atsuda Index</w:t>
      </w:r>
      <w:r w:rsidR="00F0121B">
        <w:rPr>
          <w:rFonts w:ascii="Times New Roman" w:eastAsia="Calibri" w:hAnsi="Times New Roman" w:cs="Times New Roman"/>
          <w:color w:val="000000"/>
          <w:kern w:val="24"/>
          <w:lang w:eastAsia="da-DK"/>
        </w:rPr>
        <w:t xml:space="preserve"> will be </w:t>
      </w:r>
      <w:proofErr w:type="gramStart"/>
      <w:r w:rsidR="00F0121B">
        <w:rPr>
          <w:rFonts w:ascii="Times New Roman" w:eastAsia="Calibri" w:hAnsi="Times New Roman" w:cs="Times New Roman"/>
          <w:color w:val="000000"/>
          <w:kern w:val="24"/>
          <w:lang w:eastAsia="da-DK"/>
        </w:rPr>
        <w:t>calculated</w:t>
      </w:r>
      <w:proofErr w:type="gramEnd"/>
    </w:p>
    <w:p w14:paraId="4B4A7471" w14:textId="3AB705A4" w:rsidR="00061309" w:rsidRDefault="00061309"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isposition Index will be </w:t>
      </w:r>
      <w:proofErr w:type="gramStart"/>
      <w:r>
        <w:rPr>
          <w:rFonts w:ascii="Times New Roman" w:eastAsia="Calibri" w:hAnsi="Times New Roman" w:cs="Times New Roman"/>
          <w:color w:val="000000"/>
          <w:kern w:val="24"/>
          <w:lang w:eastAsia="da-DK"/>
        </w:rPr>
        <w:t>calculated</w:t>
      </w:r>
      <w:proofErr w:type="gramEnd"/>
    </w:p>
    <w:p w14:paraId="0FF26B64" w14:textId="35CE1BDF" w:rsidR="0065591B" w:rsidRPr="00840FF1" w:rsidRDefault="00F0121B"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AUC will be </w:t>
      </w:r>
      <w:proofErr w:type="gramStart"/>
      <w:r>
        <w:rPr>
          <w:rFonts w:ascii="Times New Roman" w:eastAsia="Calibri" w:hAnsi="Times New Roman" w:cs="Times New Roman"/>
          <w:color w:val="000000"/>
          <w:kern w:val="24"/>
          <w:lang w:eastAsia="da-DK"/>
        </w:rPr>
        <w:t>calculated</w:t>
      </w:r>
      <w:proofErr w:type="gramEnd"/>
    </w:p>
    <w:p w14:paraId="1E372F22" w14:textId="725C9180" w:rsidR="00386350" w:rsidRDefault="00386350" w:rsidP="0038635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Measured </w:t>
      </w:r>
      <w:r w:rsidR="00B96A50">
        <w:rPr>
          <w:rFonts w:ascii="Times New Roman" w:eastAsia="Calibri" w:hAnsi="Times New Roman" w:cs="Times New Roman"/>
          <w:color w:val="000000"/>
          <w:kern w:val="24"/>
          <w:lang w:eastAsia="da-DK"/>
        </w:rPr>
        <w:t xml:space="preserve">following an overnight fast, at the </w:t>
      </w:r>
      <w:proofErr w:type="gramStart"/>
      <w:r w:rsidR="00B96A50">
        <w:rPr>
          <w:rFonts w:ascii="Times New Roman" w:eastAsia="Calibri" w:hAnsi="Times New Roman" w:cs="Times New Roman"/>
          <w:color w:val="000000"/>
          <w:kern w:val="24"/>
          <w:lang w:eastAsia="da-DK"/>
        </w:rPr>
        <w:t>0 minute</w:t>
      </w:r>
      <w:proofErr w:type="gramEnd"/>
      <w:r w:rsidR="00B96A50">
        <w:rPr>
          <w:rFonts w:ascii="Times New Roman" w:eastAsia="Calibri" w:hAnsi="Times New Roman" w:cs="Times New Roman"/>
          <w:color w:val="000000"/>
          <w:kern w:val="24"/>
          <w:lang w:eastAsia="da-DK"/>
        </w:rPr>
        <w:t xml:space="preserve"> mark of the OGTT</w:t>
      </w:r>
    </w:p>
    <w:p w14:paraId="4617DB75" w14:textId="16007AFB" w:rsidR="00386350" w:rsidRDefault="00386350"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otal cholesterol</w:t>
      </w:r>
    </w:p>
    <w:p w14:paraId="1C4AE282" w14:textId="194F91C5" w:rsidR="00386350" w:rsidRDefault="00386350"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riglycerides</w:t>
      </w:r>
    </w:p>
    <w:p w14:paraId="1C97F362" w14:textId="3421E091" w:rsidR="00386350" w:rsidRDefault="00386350"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Plasma concentration of LDL-cholesterol</w:t>
      </w:r>
    </w:p>
    <w:p w14:paraId="12B0F4D1" w14:textId="25599824" w:rsidR="00386350" w:rsidRDefault="00386350"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VLDL-cholesterol</w:t>
      </w:r>
    </w:p>
    <w:p w14:paraId="792E6D8C" w14:textId="5E73863A" w:rsidR="00386350" w:rsidRDefault="00386350" w:rsidP="00340BA1">
      <w:pPr>
        <w:pStyle w:val="ListParagraph"/>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HDL-cholesterol</w:t>
      </w:r>
    </w:p>
    <w:p w14:paraId="0CA0D8C1" w14:textId="02406940" w:rsidR="009C756D" w:rsidRDefault="009C756D" w:rsidP="009C756D">
      <w:pPr>
        <w:spacing w:after="0" w:line="360" w:lineRule="auto"/>
        <w:jc w:val="both"/>
        <w:rPr>
          <w:rFonts w:ascii="Times New Roman" w:eastAsiaTheme="majorEastAsia" w:hAnsi="Times New Roman" w:cs="Times New Roman"/>
          <w:color w:val="2F5496" w:themeColor="accent1" w:themeShade="BF"/>
          <w:sz w:val="26"/>
          <w:szCs w:val="26"/>
        </w:rPr>
      </w:pPr>
    </w:p>
    <w:p w14:paraId="6AEF409D" w14:textId="49C7FF03" w:rsidR="00702145" w:rsidRPr="009616A0" w:rsidRDefault="00702145" w:rsidP="001C45D6">
      <w:pPr>
        <w:pStyle w:val="Heading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702145">
      <w:pPr>
        <w:spacing w:after="0" w:line="360" w:lineRule="auto"/>
        <w:jc w:val="both"/>
        <w:rPr>
          <w:rFonts w:ascii="Times New Roman" w:hAnsi="Times New Roman" w:cs="Times New Roman"/>
        </w:rPr>
      </w:pPr>
      <w:r>
        <w:rPr>
          <w:rFonts w:ascii="Times New Roman" w:hAnsi="Times New Roman" w:cs="Times New Roman"/>
        </w:rPr>
        <w:t>Timeframe: 0 to 12 weeks</w:t>
      </w:r>
    </w:p>
    <w:p w14:paraId="390B9D1A" w14:textId="4E1B3518" w:rsidR="00702145" w:rsidRDefault="00702145" w:rsidP="0070214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Measured by nailfold capillaroscopy</w:t>
      </w:r>
      <w:r w:rsidR="002F737B">
        <w:rPr>
          <w:rFonts w:ascii="Times New Roman" w:eastAsia="Calibri" w:hAnsi="Times New Roman" w:cs="Times New Roman"/>
          <w:color w:val="000000"/>
          <w:kern w:val="24"/>
          <w:lang w:eastAsia="da-DK"/>
        </w:rPr>
        <w:t xml:space="preserve"> by a trained physician</w:t>
      </w:r>
      <w:r>
        <w:rPr>
          <w:rFonts w:ascii="Times New Roman" w:eastAsia="Calibri" w:hAnsi="Times New Roman" w:cs="Times New Roman"/>
          <w:color w:val="000000"/>
          <w:kern w:val="24"/>
          <w:lang w:eastAsia="da-DK"/>
        </w:rPr>
        <w:t xml:space="preserve">, </w:t>
      </w:r>
      <w:r w:rsidR="002E3406">
        <w:rPr>
          <w:rFonts w:ascii="Times New Roman" w:eastAsia="Calibri" w:hAnsi="Times New Roman" w:cs="Times New Roman"/>
          <w:color w:val="000000"/>
          <w:kern w:val="24"/>
          <w:lang w:eastAsia="da-DK"/>
        </w:rPr>
        <w:t>twice before and twice after intervention.</w:t>
      </w:r>
      <w:r w:rsidR="00236494">
        <w:rPr>
          <w:rFonts w:ascii="Times New Roman" w:eastAsia="Calibri" w:hAnsi="Times New Roman" w:cs="Times New Roman"/>
          <w:color w:val="000000"/>
          <w:kern w:val="24"/>
          <w:lang w:eastAsia="da-DK"/>
        </w:rPr>
        <w:t xml:space="preserve"> Analyzed for:</w:t>
      </w:r>
    </w:p>
    <w:p w14:paraId="1F037E3A" w14:textId="74D3F2B0" w:rsidR="00236494" w:rsidRDefault="002F737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sidRPr="002F737B">
        <w:rPr>
          <w:rFonts w:ascii="Times New Roman" w:eastAsia="Calibri" w:hAnsi="Times New Roman" w:cs="Times New Roman"/>
          <w:color w:val="000000"/>
          <w:kern w:val="24"/>
          <w:lang w:eastAsia="da-DK"/>
        </w:rPr>
        <w:t xml:space="preserve">Capillary </w:t>
      </w:r>
      <w:r w:rsidR="008E102B">
        <w:rPr>
          <w:rFonts w:ascii="Times New Roman" w:eastAsia="Calibri" w:hAnsi="Times New Roman" w:cs="Times New Roman"/>
          <w:color w:val="000000"/>
          <w:kern w:val="24"/>
          <w:lang w:eastAsia="da-DK"/>
        </w:rPr>
        <w:t>d</w:t>
      </w:r>
      <w:r w:rsidRPr="002F737B">
        <w:rPr>
          <w:rFonts w:ascii="Times New Roman" w:eastAsia="Calibri" w:hAnsi="Times New Roman" w:cs="Times New Roman"/>
          <w:color w:val="000000"/>
          <w:kern w:val="24"/>
          <w:lang w:eastAsia="da-DK"/>
        </w:rPr>
        <w:t>ensity</w:t>
      </w:r>
      <w:r>
        <w:rPr>
          <w:rFonts w:ascii="Times New Roman" w:eastAsia="Calibri" w:hAnsi="Times New Roman" w:cs="Times New Roman"/>
          <w:color w:val="000000"/>
          <w:kern w:val="24"/>
          <w:lang w:eastAsia="da-DK"/>
        </w:rPr>
        <w:t xml:space="preserve"> - </w:t>
      </w:r>
      <w:r w:rsidRPr="002F737B">
        <w:rPr>
          <w:rFonts w:ascii="Times New Roman" w:eastAsia="Calibri" w:hAnsi="Times New Roman" w:cs="Times New Roman"/>
          <w:color w:val="000000"/>
          <w:kern w:val="24"/>
          <w:lang w:eastAsia="da-DK"/>
        </w:rPr>
        <w:t>score of 1-4, higher scores equal fewer capillaries</w:t>
      </w:r>
    </w:p>
    <w:p w14:paraId="258BE3F6" w14:textId="734E186F"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width – in µm</w:t>
      </w:r>
    </w:p>
    <w:p w14:paraId="0CA2BA2C" w14:textId="56A1C6F8"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length – in µm</w:t>
      </w:r>
    </w:p>
    <w:p w14:paraId="175AF23C" w14:textId="499CE5C8"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ount of avascular areas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 xml:space="preserve">indicate more avascular </w:t>
      </w:r>
      <w:proofErr w:type="gramStart"/>
      <w:r>
        <w:rPr>
          <w:rFonts w:ascii="Times New Roman" w:eastAsia="Calibri" w:hAnsi="Times New Roman" w:cs="Times New Roman"/>
          <w:color w:val="000000"/>
          <w:kern w:val="24"/>
          <w:lang w:eastAsia="da-DK"/>
        </w:rPr>
        <w:t>areas</w:t>
      </w:r>
      <w:proofErr w:type="gramEnd"/>
    </w:p>
    <w:p w14:paraId="676750EB" w14:textId="046F39F7"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pillary disorganization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 xml:space="preserve">indicate more </w:t>
      </w:r>
      <w:proofErr w:type="gramStart"/>
      <w:r>
        <w:rPr>
          <w:rFonts w:ascii="Times New Roman" w:eastAsia="Calibri" w:hAnsi="Times New Roman" w:cs="Times New Roman"/>
          <w:color w:val="000000"/>
          <w:kern w:val="24"/>
          <w:lang w:eastAsia="da-DK"/>
        </w:rPr>
        <w:t>disorganization</w:t>
      </w:r>
      <w:proofErr w:type="gramEnd"/>
    </w:p>
    <w:p w14:paraId="40962497" w14:textId="38D5CCDF"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proofErr w:type="spellStart"/>
      <w:r>
        <w:rPr>
          <w:rFonts w:ascii="Times New Roman" w:eastAsia="Calibri" w:hAnsi="Times New Roman" w:cs="Times New Roman"/>
          <w:color w:val="000000"/>
          <w:kern w:val="24"/>
          <w:lang w:eastAsia="da-DK"/>
        </w:rPr>
        <w:t>Microhemmorhages</w:t>
      </w:r>
      <w:proofErr w:type="spellEnd"/>
      <w:r>
        <w:rPr>
          <w:rFonts w:ascii="Times New Roman" w:eastAsia="Calibri" w:hAnsi="Times New Roman" w:cs="Times New Roman"/>
          <w:color w:val="000000"/>
          <w:kern w:val="24"/>
          <w:lang w:eastAsia="da-DK"/>
        </w:rPr>
        <w:t xml:space="preserve"> – count per finger</w:t>
      </w:r>
    </w:p>
    <w:p w14:paraId="7D215D8D" w14:textId="0EB90D43"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ushy capillaries – average number per millimeter</w:t>
      </w:r>
    </w:p>
    <w:p w14:paraId="6F1D333F" w14:textId="44D26E16"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ga capillaries – average number per millimeter</w:t>
      </w:r>
    </w:p>
    <w:p w14:paraId="4701FBC0" w14:textId="6C3E826D"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ndering capillaries – average number per millimeter</w:t>
      </w:r>
    </w:p>
    <w:p w14:paraId="351E8D8E" w14:textId="735704BF" w:rsidR="008E102B"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ortuous capillaries – average number per millimeter</w:t>
      </w:r>
    </w:p>
    <w:p w14:paraId="6C5E1A7B" w14:textId="1E959BDA" w:rsidR="008E102B" w:rsidRPr="00236494" w:rsidRDefault="008E102B" w:rsidP="00340BA1">
      <w:pPr>
        <w:pStyle w:val="ListParagraph"/>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Other findings – </w:t>
      </w:r>
      <w:proofErr w:type="gramStart"/>
      <w:r>
        <w:rPr>
          <w:rFonts w:ascii="Times New Roman" w:eastAsia="Calibri" w:hAnsi="Times New Roman" w:cs="Times New Roman"/>
          <w:color w:val="000000"/>
          <w:kern w:val="24"/>
          <w:lang w:eastAsia="da-DK"/>
        </w:rPr>
        <w:t>physicians</w:t>
      </w:r>
      <w:proofErr w:type="gramEnd"/>
      <w:r>
        <w:rPr>
          <w:rFonts w:ascii="Times New Roman" w:eastAsia="Calibri" w:hAnsi="Times New Roman" w:cs="Times New Roman"/>
          <w:color w:val="000000"/>
          <w:kern w:val="24"/>
          <w:lang w:eastAsia="da-DK"/>
        </w:rPr>
        <w:t xml:space="preserve"> comment</w:t>
      </w:r>
    </w:p>
    <w:p w14:paraId="34CC0863" w14:textId="77777777" w:rsidR="00236494" w:rsidRDefault="00236494" w:rsidP="00702145">
      <w:pPr>
        <w:spacing w:after="0" w:line="360" w:lineRule="auto"/>
        <w:jc w:val="both"/>
        <w:rPr>
          <w:rFonts w:ascii="Times New Roman" w:eastAsia="Calibri" w:hAnsi="Times New Roman" w:cs="Times New Roman"/>
          <w:color w:val="000000"/>
          <w:kern w:val="24"/>
          <w:lang w:eastAsia="da-DK"/>
        </w:rPr>
      </w:pPr>
    </w:p>
    <w:p w14:paraId="1E9103C8" w14:textId="29491F7E" w:rsidR="007E4C09" w:rsidRPr="009616A0" w:rsidRDefault="007E4C09" w:rsidP="001C45D6">
      <w:pPr>
        <w:pStyle w:val="Heading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7E4C09">
      <w:pPr>
        <w:spacing w:after="0" w:line="360" w:lineRule="auto"/>
        <w:jc w:val="both"/>
        <w:rPr>
          <w:rFonts w:ascii="Times New Roman" w:hAnsi="Times New Roman" w:cs="Times New Roman"/>
        </w:rPr>
      </w:pPr>
      <w:r>
        <w:rPr>
          <w:rFonts w:ascii="Times New Roman" w:hAnsi="Times New Roman" w:cs="Times New Roman"/>
        </w:rPr>
        <w:t>Timeframe: 0 to 12 weeks</w:t>
      </w:r>
    </w:p>
    <w:p w14:paraId="03BD6ADE" w14:textId="6C3F91C8" w:rsidR="007E4C09" w:rsidRDefault="007E4C09" w:rsidP="007E4C0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5DC883FE" w14:textId="7E366228" w:rsidR="00766814" w:rsidRDefault="00766814"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w:t>
      </w:r>
      <w:r w:rsidR="008500C2">
        <w:rPr>
          <w:rFonts w:ascii="Times New Roman" w:eastAsia="Calibri" w:hAnsi="Times New Roman" w:cs="Times New Roman"/>
          <w:color w:val="000000"/>
          <w:kern w:val="24"/>
          <w:lang w:eastAsia="da-DK"/>
        </w:rPr>
        <w:t xml:space="preserve"> bedside</w:t>
      </w:r>
      <w:r>
        <w:rPr>
          <w:rFonts w:ascii="Times New Roman" w:eastAsia="Calibri" w:hAnsi="Times New Roman" w:cs="Times New Roman"/>
          <w:color w:val="000000"/>
          <w:kern w:val="24"/>
          <w:lang w:eastAsia="da-DK"/>
        </w:rPr>
        <w:t>:</w:t>
      </w:r>
    </w:p>
    <w:p w14:paraId="384FC492" w14:textId="3960CA9D" w:rsidR="00766814" w:rsidRDefault="00766814"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w:t>
      </w:r>
    </w:p>
    <w:p w14:paraId="5149B0BE" w14:textId="6F683E30" w:rsidR="00766814" w:rsidRDefault="00766814"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astolic blood pressure at rest</w:t>
      </w:r>
    </w:p>
    <w:p w14:paraId="0D26B818" w14:textId="31C8249F" w:rsidR="00766814" w:rsidRDefault="00766814"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w:t>
      </w:r>
    </w:p>
    <w:p w14:paraId="1675CF07" w14:textId="77777777" w:rsidR="00766814" w:rsidRDefault="00766814" w:rsidP="007E4C09">
      <w:pPr>
        <w:spacing w:after="0" w:line="360" w:lineRule="auto"/>
        <w:jc w:val="both"/>
        <w:rPr>
          <w:rFonts w:ascii="Times New Roman" w:eastAsia="Calibri" w:hAnsi="Times New Roman" w:cs="Times New Roman"/>
          <w:color w:val="000000"/>
          <w:kern w:val="24"/>
          <w:lang w:eastAsia="da-DK"/>
        </w:rPr>
      </w:pPr>
    </w:p>
    <w:p w14:paraId="1E268A42" w14:textId="6A7DC3F1"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echocardiography</w:t>
      </w:r>
      <w:r w:rsidR="002608FA">
        <w:rPr>
          <w:rFonts w:ascii="Times New Roman" w:eastAsia="Calibri" w:hAnsi="Times New Roman" w:cs="Times New Roman"/>
          <w:color w:val="000000"/>
          <w:kern w:val="24"/>
          <w:lang w:eastAsia="da-DK"/>
        </w:rPr>
        <w:t xml:space="preserve"> by a trained </w:t>
      </w:r>
      <w:proofErr w:type="gramStart"/>
      <w:r w:rsidR="002608FA">
        <w:rPr>
          <w:rFonts w:ascii="Times New Roman" w:eastAsia="Calibri" w:hAnsi="Times New Roman" w:cs="Times New Roman"/>
          <w:color w:val="000000"/>
          <w:kern w:val="24"/>
          <w:lang w:eastAsia="da-DK"/>
        </w:rPr>
        <w:t>physician</w:t>
      </w:r>
      <w:proofErr w:type="gramEnd"/>
    </w:p>
    <w:p w14:paraId="2AC86CB6" w14:textId="3B9CE48B" w:rsidR="007E4C09" w:rsidRDefault="0022419E"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w:t>
      </w:r>
      <w:r w:rsidRPr="0022419E">
        <w:rPr>
          <w:rFonts w:ascii="Times New Roman" w:eastAsia="Calibri" w:hAnsi="Times New Roman" w:cs="Times New Roman"/>
          <w:color w:val="000000"/>
          <w:kern w:val="24"/>
          <w:lang w:eastAsia="da-DK"/>
        </w:rPr>
        <w:t xml:space="preserve">eft ventricular end-diastolic </w:t>
      </w:r>
      <w:proofErr w:type="gramStart"/>
      <w:r w:rsidRPr="0022419E">
        <w:rPr>
          <w:rFonts w:ascii="Times New Roman" w:eastAsia="Calibri" w:hAnsi="Times New Roman" w:cs="Times New Roman"/>
          <w:color w:val="000000"/>
          <w:kern w:val="24"/>
          <w:lang w:eastAsia="da-DK"/>
        </w:rPr>
        <w:t>volume</w:t>
      </w:r>
      <w:proofErr w:type="gramEnd"/>
    </w:p>
    <w:p w14:paraId="0CF88CD4" w14:textId="75D2EAB6"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atrial end-diastolic </w:t>
      </w:r>
      <w:proofErr w:type="gramStart"/>
      <w:r>
        <w:rPr>
          <w:rFonts w:ascii="Times New Roman" w:eastAsia="Calibri" w:hAnsi="Times New Roman" w:cs="Times New Roman"/>
          <w:color w:val="000000"/>
          <w:kern w:val="24"/>
          <w:lang w:eastAsia="da-DK"/>
        </w:rPr>
        <w:t>volume</w:t>
      </w:r>
      <w:proofErr w:type="gramEnd"/>
    </w:p>
    <w:p w14:paraId="3783331E" w14:textId="6A387CF0"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lobal longitudinal strain</w:t>
      </w:r>
    </w:p>
    <w:p w14:paraId="141DFAB3" w14:textId="330AD6FC"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 xml:space="preserve">Stroke </w:t>
      </w:r>
      <w:proofErr w:type="gramStart"/>
      <w:r>
        <w:rPr>
          <w:rFonts w:ascii="Times New Roman" w:eastAsia="Calibri" w:hAnsi="Times New Roman" w:cs="Times New Roman"/>
          <w:color w:val="000000"/>
          <w:kern w:val="24"/>
          <w:lang w:eastAsia="da-DK"/>
        </w:rPr>
        <w:t>volume</w:t>
      </w:r>
      <w:proofErr w:type="gramEnd"/>
    </w:p>
    <w:p w14:paraId="41E66221" w14:textId="348B0D1E"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ventricular ejection </w:t>
      </w:r>
      <w:proofErr w:type="gramStart"/>
      <w:r>
        <w:rPr>
          <w:rFonts w:ascii="Times New Roman" w:eastAsia="Calibri" w:hAnsi="Times New Roman" w:cs="Times New Roman"/>
          <w:color w:val="000000"/>
          <w:kern w:val="24"/>
          <w:lang w:eastAsia="da-DK"/>
        </w:rPr>
        <w:t>fraction</w:t>
      </w:r>
      <w:proofErr w:type="gramEnd"/>
    </w:p>
    <w:p w14:paraId="5582FCFB" w14:textId="5C588A31"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ventricular </w:t>
      </w:r>
      <w:proofErr w:type="gramStart"/>
      <w:r>
        <w:rPr>
          <w:rFonts w:ascii="Times New Roman" w:eastAsia="Calibri" w:hAnsi="Times New Roman" w:cs="Times New Roman"/>
          <w:color w:val="000000"/>
          <w:kern w:val="24"/>
          <w:lang w:eastAsia="da-DK"/>
        </w:rPr>
        <w:t>mass</w:t>
      </w:r>
      <w:proofErr w:type="gramEnd"/>
    </w:p>
    <w:p w14:paraId="4D13FB7B" w14:textId="18F8A5ED" w:rsidR="002608FA" w:rsidRP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41121012" w14:textId="6CFF4AD8" w:rsidR="007E4C09" w:rsidRDefault="007E4C09" w:rsidP="007E4C09">
      <w:pPr>
        <w:spacing w:after="0" w:line="360" w:lineRule="auto"/>
        <w:jc w:val="both"/>
        <w:rPr>
          <w:rFonts w:ascii="Times New Roman" w:eastAsia="Calibri" w:hAnsi="Times New Roman" w:cs="Times New Roman"/>
          <w:color w:val="000000"/>
          <w:kern w:val="24"/>
          <w:lang w:eastAsia="da-DK"/>
        </w:rPr>
      </w:pPr>
    </w:p>
    <w:p w14:paraId="18E73C2E" w14:textId="13CB02D5"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Measured by </w:t>
      </w:r>
      <w:r w:rsidRPr="002D2076">
        <w:rPr>
          <w:rFonts w:ascii="Times New Roman" w:eastAsia="Calibri" w:hAnsi="Times New Roman" w:cs="Times New Roman"/>
          <w:color w:val="000000"/>
          <w:kern w:val="24"/>
          <w:vertAlign w:val="superscript"/>
          <w:lang w:eastAsia="da-DK"/>
        </w:rPr>
        <w:t>82</w:t>
      </w:r>
      <w:r>
        <w:rPr>
          <w:rFonts w:ascii="Times New Roman" w:eastAsia="Calibri" w:hAnsi="Times New Roman" w:cs="Times New Roman"/>
          <w:color w:val="000000"/>
          <w:kern w:val="24"/>
          <w:lang w:eastAsia="da-DK"/>
        </w:rPr>
        <w:t>Rb-</w:t>
      </w:r>
      <w:r w:rsidR="004F7911">
        <w:rPr>
          <w:rFonts w:ascii="Times New Roman" w:eastAsia="Calibri" w:hAnsi="Times New Roman" w:cs="Times New Roman"/>
          <w:color w:val="000000"/>
          <w:kern w:val="24"/>
          <w:lang w:eastAsia="da-DK"/>
        </w:rPr>
        <w:t>rest-stress-</w:t>
      </w:r>
      <w:r>
        <w:rPr>
          <w:rFonts w:ascii="Times New Roman" w:eastAsia="Calibri" w:hAnsi="Times New Roman" w:cs="Times New Roman"/>
          <w:color w:val="000000"/>
          <w:kern w:val="24"/>
          <w:lang w:eastAsia="da-DK"/>
        </w:rPr>
        <w:t>Pet-CT</w:t>
      </w:r>
      <w:r w:rsidR="002608FA">
        <w:rPr>
          <w:rFonts w:ascii="Times New Roman" w:eastAsia="Calibri" w:hAnsi="Times New Roman" w:cs="Times New Roman"/>
          <w:color w:val="000000"/>
          <w:kern w:val="24"/>
          <w:lang w:eastAsia="da-DK"/>
        </w:rPr>
        <w:t xml:space="preserve"> on a subset of patients (30-40 depending on patient opt-in)</w:t>
      </w:r>
      <w:r w:rsidR="004F7911">
        <w:rPr>
          <w:rFonts w:ascii="Times New Roman" w:eastAsia="Calibri" w:hAnsi="Times New Roman" w:cs="Times New Roman"/>
          <w:color w:val="000000"/>
          <w:kern w:val="24"/>
          <w:lang w:eastAsia="da-DK"/>
        </w:rPr>
        <w:t>, stress will be conducting with low-dose adenosine</w:t>
      </w:r>
      <w:r>
        <w:rPr>
          <w:rFonts w:ascii="Times New Roman" w:eastAsia="Calibri" w:hAnsi="Times New Roman" w:cs="Times New Roman"/>
          <w:color w:val="000000"/>
          <w:kern w:val="24"/>
          <w:lang w:eastAsia="da-DK"/>
        </w:rPr>
        <w:t>:</w:t>
      </w:r>
    </w:p>
    <w:p w14:paraId="2FC1B02E" w14:textId="0A7989D4" w:rsidR="002608FA" w:rsidRDefault="002608FA"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73A93D1D" w14:textId="660E3CE8" w:rsidR="002D2076" w:rsidRDefault="002D207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yocardial flow reserve</w:t>
      </w:r>
    </w:p>
    <w:p w14:paraId="4B436B8B" w14:textId="1F7F7C56" w:rsidR="002D2076" w:rsidRDefault="004F7911"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volumes at rest and stress</w:t>
      </w:r>
    </w:p>
    <w:p w14:paraId="4F6AFFA8" w14:textId="106A725A" w:rsidR="004F7911" w:rsidRDefault="004F7911"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trial volumes at rest and stress</w:t>
      </w:r>
    </w:p>
    <w:p w14:paraId="39835D5F" w14:textId="106E2E09" w:rsidR="004F7911"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and atrial ejection fractions at rest and stress</w:t>
      </w:r>
    </w:p>
    <w:p w14:paraId="6DE8DA1F" w14:textId="51464826" w:rsidR="00F538E3"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response ratio</w:t>
      </w:r>
    </w:p>
    <w:p w14:paraId="104AC64E" w14:textId="419D60B9" w:rsidR="00F538E3"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stress-to-rest intensity ratio</w:t>
      </w:r>
    </w:p>
    <w:p w14:paraId="5E4B890A" w14:textId="6A2486C7" w:rsidR="00F538E3"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 and stress</w:t>
      </w:r>
    </w:p>
    <w:p w14:paraId="16537A81" w14:textId="43470DB0" w:rsidR="00F538E3"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Rate pressure </w:t>
      </w:r>
      <w:proofErr w:type="gramStart"/>
      <w:r>
        <w:rPr>
          <w:rFonts w:ascii="Times New Roman" w:eastAsia="Calibri" w:hAnsi="Times New Roman" w:cs="Times New Roman"/>
          <w:color w:val="000000"/>
          <w:kern w:val="24"/>
          <w:lang w:eastAsia="da-DK"/>
        </w:rPr>
        <w:t>product</w:t>
      </w:r>
      <w:proofErr w:type="gramEnd"/>
    </w:p>
    <w:p w14:paraId="17E4EF7C" w14:textId="527CF165" w:rsidR="00F538E3"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 and stress</w:t>
      </w:r>
    </w:p>
    <w:p w14:paraId="1E4583D7" w14:textId="427592B5" w:rsidR="00F538E3" w:rsidRPr="002608FA" w:rsidRDefault="00F538E3"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diovascular resistance</w:t>
      </w:r>
      <w:r w:rsidR="00FC0912">
        <w:rPr>
          <w:rFonts w:ascii="Times New Roman" w:eastAsia="Calibri" w:hAnsi="Times New Roman" w:cs="Times New Roman"/>
          <w:color w:val="000000"/>
          <w:kern w:val="24"/>
          <w:lang w:eastAsia="da-DK"/>
        </w:rPr>
        <w:t xml:space="preserve"> at rest and stress</w:t>
      </w:r>
    </w:p>
    <w:p w14:paraId="40471298" w14:textId="0D480C03" w:rsidR="00286AA1" w:rsidRPr="009616A0" w:rsidRDefault="00286AA1" w:rsidP="00286AA1">
      <w:pPr>
        <w:pStyle w:val="Heading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286AA1">
      <w:pPr>
        <w:spacing w:after="0" w:line="360" w:lineRule="auto"/>
        <w:jc w:val="both"/>
        <w:rPr>
          <w:rFonts w:ascii="Times New Roman" w:hAnsi="Times New Roman" w:cs="Times New Roman"/>
        </w:rPr>
      </w:pPr>
      <w:r>
        <w:rPr>
          <w:rFonts w:ascii="Times New Roman" w:hAnsi="Times New Roman" w:cs="Times New Roman"/>
        </w:rPr>
        <w:t>Timeframe: 0</w:t>
      </w:r>
      <w:r w:rsidR="00FC4B76">
        <w:rPr>
          <w:rFonts w:ascii="Times New Roman" w:hAnsi="Times New Roman" w:cs="Times New Roman"/>
        </w:rPr>
        <w:t xml:space="preserve"> </w:t>
      </w:r>
      <w:r>
        <w:rPr>
          <w:rFonts w:ascii="Times New Roman" w:hAnsi="Times New Roman" w:cs="Times New Roman"/>
        </w:rPr>
        <w:t>to 12 weeks</w:t>
      </w:r>
    </w:p>
    <w:p w14:paraId="6A405104" w14:textId="04C1D9D5" w:rsidR="00286AA1" w:rsidRDefault="00286AA1" w:rsidP="00FC4B7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BCE6579" w14:textId="6DDABC04" w:rsidR="00FC4B76" w:rsidRDefault="00FC4B76" w:rsidP="00340BA1">
      <w:pPr>
        <w:pStyle w:val="ListParagraph"/>
        <w:numPr>
          <w:ilvl w:val="0"/>
          <w:numId w:val="17"/>
        </w:numPr>
        <w:spacing w:after="0" w:line="360" w:lineRule="auto"/>
        <w:jc w:val="both"/>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xml:space="preserve">, Newcastle upon Tyne, UK) for a </w:t>
      </w:r>
      <w:proofErr w:type="gramStart"/>
      <w:r w:rsidRPr="00FC4B76">
        <w:rPr>
          <w:lang w:eastAsia="da-DK"/>
        </w:rPr>
        <w:t>5 day</w:t>
      </w:r>
      <w:proofErr w:type="gramEnd"/>
      <w:r w:rsidRPr="00FC4B76">
        <w:rPr>
          <w:lang w:eastAsia="da-DK"/>
        </w:rPr>
        <w:t xml:space="preserve"> period</w:t>
      </w:r>
    </w:p>
    <w:p w14:paraId="2466F107" w14:textId="6123A6C5" w:rsidR="002608FA" w:rsidRDefault="002608FA" w:rsidP="007E4C09">
      <w:pPr>
        <w:spacing w:after="0" w:line="360" w:lineRule="auto"/>
        <w:jc w:val="both"/>
        <w:rPr>
          <w:rFonts w:ascii="Times New Roman" w:eastAsia="Calibri" w:hAnsi="Times New Roman" w:cs="Times New Roman"/>
          <w:color w:val="000000"/>
          <w:kern w:val="24"/>
          <w:lang w:eastAsia="da-DK"/>
        </w:rPr>
      </w:pPr>
    </w:p>
    <w:p w14:paraId="6DA0094C" w14:textId="43584194" w:rsidR="004E7AB9" w:rsidRPr="009616A0" w:rsidRDefault="004E7AB9" w:rsidP="004E7AB9">
      <w:pPr>
        <w:pStyle w:val="Heading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4E7AB9">
      <w:pPr>
        <w:spacing w:after="0" w:line="360" w:lineRule="auto"/>
        <w:jc w:val="both"/>
        <w:rPr>
          <w:rFonts w:ascii="Times New Roman" w:hAnsi="Times New Roman" w:cs="Times New Roman"/>
        </w:rPr>
      </w:pPr>
      <w:r>
        <w:rPr>
          <w:rFonts w:ascii="Times New Roman" w:hAnsi="Times New Roman" w:cs="Times New Roman"/>
        </w:rPr>
        <w:t>Timeframe: 0 to 12 weeks</w:t>
      </w:r>
    </w:p>
    <w:p w14:paraId="443868A8" w14:textId="212953EA" w:rsidR="004E7AB9" w:rsidRDefault="00536476" w:rsidP="004E7AB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4E7AB9">
        <w:rPr>
          <w:rFonts w:ascii="Times New Roman" w:eastAsia="Calibri" w:hAnsi="Times New Roman" w:cs="Times New Roman"/>
          <w:color w:val="000000"/>
          <w:kern w:val="24"/>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rFonts w:ascii="Times New Roman" w:eastAsia="Calibri" w:hAnsi="Times New Roman" w:cs="Times New Roman"/>
          <w:color w:val="000000"/>
          <w:kern w:val="24"/>
          <w:lang w:eastAsia="da-DK"/>
        </w:rPr>
        <w:t xml:space="preserve"> a</w:t>
      </w:r>
      <w:r w:rsidR="004E7AB9">
        <w:rPr>
          <w:rFonts w:ascii="Times New Roman" w:eastAsia="Calibri" w:hAnsi="Times New Roman" w:cs="Times New Roman"/>
          <w:color w:val="000000"/>
          <w:kern w:val="24"/>
          <w:lang w:eastAsia="da-DK"/>
        </w:rPr>
        <w:t>t the following timepoints</w:t>
      </w:r>
      <w:r w:rsidR="00AB6DD7">
        <w:rPr>
          <w:rFonts w:ascii="Times New Roman" w:eastAsia="Calibri" w:hAnsi="Times New Roman" w:cs="Times New Roman"/>
          <w:color w:val="000000"/>
          <w:kern w:val="24"/>
          <w:lang w:eastAsia="da-DK"/>
        </w:rPr>
        <w:t xml:space="preserve"> (in minutes)</w:t>
      </w:r>
      <w:r w:rsidR="004E7AB9">
        <w:rPr>
          <w:rFonts w:ascii="Times New Roman" w:eastAsia="Calibri" w:hAnsi="Times New Roman" w:cs="Times New Roman"/>
          <w:color w:val="000000"/>
          <w:kern w:val="24"/>
          <w:lang w:eastAsia="da-DK"/>
        </w:rPr>
        <w:t>: -5 (before going on the bike), 0 (on the bike before first pedaling), 10 (after warmup), 14 (after first interval), 35 (after last interval), 45 (after cooldown), 60 (resting for 15 minutes after getting off the bike), 90 (resting</w:t>
      </w:r>
      <w:r w:rsidR="00142F93">
        <w:rPr>
          <w:rFonts w:ascii="Times New Roman" w:eastAsia="Calibri" w:hAnsi="Times New Roman" w:cs="Times New Roman"/>
          <w:color w:val="000000"/>
          <w:kern w:val="24"/>
          <w:lang w:eastAsia="da-DK"/>
        </w:rPr>
        <w:t xml:space="preserve"> for</w:t>
      </w:r>
      <w:r w:rsidR="004E7AB9">
        <w:rPr>
          <w:rFonts w:ascii="Times New Roman" w:eastAsia="Calibri" w:hAnsi="Times New Roman" w:cs="Times New Roman"/>
          <w:color w:val="000000"/>
          <w:kern w:val="24"/>
          <w:lang w:eastAsia="da-DK"/>
        </w:rPr>
        <w:t xml:space="preserve"> 45 minutes </w:t>
      </w:r>
      <w:r w:rsidR="00142F93">
        <w:rPr>
          <w:rFonts w:ascii="Times New Roman" w:eastAsia="Calibri" w:hAnsi="Times New Roman" w:cs="Times New Roman"/>
          <w:color w:val="000000"/>
          <w:kern w:val="24"/>
          <w:lang w:eastAsia="da-DK"/>
        </w:rPr>
        <w:t xml:space="preserve">after getting off the bike), </w:t>
      </w:r>
      <w:r w:rsidR="008E620A">
        <w:rPr>
          <w:rFonts w:ascii="Times New Roman" w:eastAsia="Calibri" w:hAnsi="Times New Roman" w:cs="Times New Roman"/>
          <w:color w:val="000000"/>
          <w:kern w:val="24"/>
          <w:lang w:eastAsia="da-DK"/>
        </w:rPr>
        <w:t xml:space="preserve">and </w:t>
      </w:r>
      <w:r w:rsidR="00142F93">
        <w:rPr>
          <w:rFonts w:ascii="Times New Roman" w:eastAsia="Calibri" w:hAnsi="Times New Roman" w:cs="Times New Roman"/>
          <w:color w:val="000000"/>
          <w:kern w:val="24"/>
          <w:lang w:eastAsia="da-DK"/>
        </w:rPr>
        <w:t>105 (resting for 60 minutes after getting off the bike)</w:t>
      </w:r>
    </w:p>
    <w:p w14:paraId="56FAD391" w14:textId="7179EB82" w:rsidR="004C4E0F" w:rsidRDefault="004C4E0F" w:rsidP="004E7AB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lastRenderedPageBreak/>
        <w:t>Measurement</w:t>
      </w:r>
      <w:r>
        <w:rPr>
          <w:rFonts w:ascii="Times New Roman" w:eastAsia="Calibri" w:hAnsi="Times New Roman" w:cs="Times New Roman"/>
          <w:color w:val="000000"/>
          <w:kern w:val="24"/>
          <w:lang w:eastAsia="da-DK"/>
        </w:rPr>
        <w:t xml:space="preserve">s: </w:t>
      </w:r>
      <w:r w:rsidR="00964116">
        <w:rPr>
          <w:rFonts w:ascii="Times New Roman" w:eastAsia="Calibri" w:hAnsi="Times New Roman" w:cs="Times New Roman"/>
          <w:color w:val="000000"/>
          <w:kern w:val="24"/>
          <w:lang w:eastAsia="da-DK"/>
        </w:rPr>
        <w:t>concentration in peripheral blood:</w:t>
      </w:r>
    </w:p>
    <w:p w14:paraId="68F24841" w14:textId="77777777" w:rsidR="004C4E0F" w:rsidRPr="004C4E0F" w:rsidRDefault="009A745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340BA1">
      <w:pPr>
        <w:pStyle w:val="ListParagraph"/>
        <w:numPr>
          <w:ilvl w:val="0"/>
          <w:numId w:val="17"/>
        </w:numPr>
        <w:spacing w:after="0" w:line="360" w:lineRule="auto"/>
        <w:jc w:val="both"/>
        <w:rPr>
          <w:lang w:eastAsia="da-DK"/>
        </w:rPr>
      </w:pPr>
      <w:r>
        <w:rPr>
          <w:lang w:eastAsia="da-DK"/>
        </w:rPr>
        <w:t>Soluble Interleukin-6 receptor</w:t>
      </w:r>
    </w:p>
    <w:p w14:paraId="2CF06F6E" w14:textId="77777777" w:rsidR="004C4E0F" w:rsidRDefault="004C4E0F" w:rsidP="00340BA1">
      <w:pPr>
        <w:pStyle w:val="ListParagraph"/>
        <w:numPr>
          <w:ilvl w:val="0"/>
          <w:numId w:val="17"/>
        </w:numPr>
        <w:spacing w:after="0" w:line="360" w:lineRule="auto"/>
        <w:jc w:val="both"/>
        <w:rPr>
          <w:lang w:eastAsia="da-DK"/>
        </w:rPr>
      </w:pPr>
      <w:r>
        <w:rPr>
          <w:lang w:eastAsia="da-DK"/>
        </w:rPr>
        <w:t>Interleukin-1</w:t>
      </w:r>
    </w:p>
    <w:p w14:paraId="17C4FB3A" w14:textId="77777777" w:rsidR="005A0C1C" w:rsidRDefault="004C4E0F" w:rsidP="00340BA1">
      <w:pPr>
        <w:pStyle w:val="ListParagraph"/>
        <w:numPr>
          <w:ilvl w:val="0"/>
          <w:numId w:val="17"/>
        </w:numPr>
        <w:spacing w:after="0" w:line="360" w:lineRule="auto"/>
        <w:jc w:val="both"/>
        <w:rPr>
          <w:lang w:eastAsia="da-DK"/>
        </w:rPr>
      </w:pPr>
      <w:r>
        <w:rPr>
          <w:lang w:eastAsia="da-DK"/>
        </w:rPr>
        <w:t>Interleukin</w:t>
      </w:r>
      <w:r w:rsidR="009A7456">
        <w:rPr>
          <w:lang w:eastAsia="da-DK"/>
        </w:rPr>
        <w:t>-10</w:t>
      </w:r>
    </w:p>
    <w:p w14:paraId="1F9E410D" w14:textId="15E57574" w:rsidR="00964116" w:rsidRDefault="005A0C1C" w:rsidP="00340BA1">
      <w:pPr>
        <w:pStyle w:val="ListParagraph"/>
        <w:numPr>
          <w:ilvl w:val="0"/>
          <w:numId w:val="17"/>
        </w:numPr>
        <w:spacing w:after="0" w:line="360" w:lineRule="auto"/>
        <w:jc w:val="both"/>
        <w:rPr>
          <w:lang w:eastAsia="da-DK"/>
        </w:rPr>
      </w:pPr>
      <w:r>
        <w:rPr>
          <w:lang w:eastAsia="da-DK"/>
        </w:rPr>
        <w:t xml:space="preserve">Interferon </w:t>
      </w:r>
      <w:r w:rsidR="009A7456">
        <w:rPr>
          <w:lang w:eastAsia="da-DK"/>
        </w:rPr>
        <w:t>α</w:t>
      </w:r>
    </w:p>
    <w:p w14:paraId="49229555" w14:textId="033F75D5" w:rsidR="00964116" w:rsidRDefault="00964116" w:rsidP="00340BA1">
      <w:pPr>
        <w:pStyle w:val="ListParagraph"/>
        <w:numPr>
          <w:ilvl w:val="0"/>
          <w:numId w:val="17"/>
        </w:numPr>
        <w:spacing w:after="0" w:line="360" w:lineRule="auto"/>
        <w:jc w:val="both"/>
        <w:rPr>
          <w:lang w:eastAsia="da-DK"/>
        </w:rPr>
      </w:pPr>
      <w:r>
        <w:rPr>
          <w:lang w:eastAsia="da-DK"/>
        </w:rPr>
        <w:t xml:space="preserve">Interferon </w:t>
      </w:r>
      <w:r w:rsidR="009A7456">
        <w:rPr>
          <w:lang w:eastAsia="da-DK"/>
        </w:rPr>
        <w:t>γ</w:t>
      </w:r>
    </w:p>
    <w:p w14:paraId="38CE3504" w14:textId="77777777" w:rsidR="00964116" w:rsidRDefault="00964116" w:rsidP="00340BA1">
      <w:pPr>
        <w:pStyle w:val="ListParagraph"/>
        <w:numPr>
          <w:ilvl w:val="0"/>
          <w:numId w:val="17"/>
        </w:numPr>
        <w:spacing w:after="0" w:line="360" w:lineRule="auto"/>
        <w:jc w:val="both"/>
        <w:rPr>
          <w:lang w:eastAsia="da-DK"/>
        </w:rPr>
      </w:pPr>
      <w:r>
        <w:rPr>
          <w:lang w:eastAsia="da-DK"/>
        </w:rPr>
        <w:t>Hemoglobin</w:t>
      </w:r>
    </w:p>
    <w:p w14:paraId="51D8D829" w14:textId="00FEDA0C" w:rsidR="009A7456" w:rsidRDefault="00964116" w:rsidP="00340BA1">
      <w:pPr>
        <w:pStyle w:val="ListParagraph"/>
        <w:numPr>
          <w:ilvl w:val="0"/>
          <w:numId w:val="17"/>
        </w:numPr>
        <w:spacing w:after="0" w:line="360" w:lineRule="auto"/>
        <w:jc w:val="both"/>
        <w:rPr>
          <w:lang w:eastAsia="da-DK"/>
        </w:rPr>
      </w:pPr>
      <w:r>
        <w:rPr>
          <w:lang w:eastAsia="da-DK"/>
        </w:rPr>
        <w:t>T</w:t>
      </w:r>
      <w:r w:rsidR="009A7456">
        <w:rPr>
          <w:lang w:eastAsia="da-DK"/>
        </w:rPr>
        <w:t>hrombocytes</w:t>
      </w:r>
    </w:p>
    <w:p w14:paraId="4BFFA685" w14:textId="2DA9CB55" w:rsidR="00964116" w:rsidRDefault="00964116" w:rsidP="00340BA1">
      <w:pPr>
        <w:pStyle w:val="ListParagraph"/>
        <w:numPr>
          <w:ilvl w:val="0"/>
          <w:numId w:val="17"/>
        </w:numPr>
        <w:spacing w:after="0" w:line="360" w:lineRule="auto"/>
        <w:jc w:val="both"/>
        <w:rPr>
          <w:lang w:eastAsia="da-DK"/>
        </w:rPr>
      </w:pPr>
      <w:r>
        <w:rPr>
          <w:lang w:eastAsia="da-DK"/>
        </w:rPr>
        <w:t>Sodium</w:t>
      </w:r>
    </w:p>
    <w:p w14:paraId="65EA580A" w14:textId="28581550" w:rsidR="00964116" w:rsidRDefault="00F9002E" w:rsidP="00340BA1">
      <w:pPr>
        <w:pStyle w:val="ListParagraph"/>
        <w:numPr>
          <w:ilvl w:val="0"/>
          <w:numId w:val="17"/>
        </w:numPr>
        <w:spacing w:after="0" w:line="360" w:lineRule="auto"/>
        <w:jc w:val="both"/>
        <w:rPr>
          <w:lang w:eastAsia="da-DK"/>
        </w:rPr>
      </w:pPr>
      <w:r>
        <w:rPr>
          <w:lang w:eastAsia="da-DK"/>
        </w:rPr>
        <w:t>Potassium</w:t>
      </w:r>
    </w:p>
    <w:p w14:paraId="1FAD1F24" w14:textId="0C416EBA" w:rsidR="00964116" w:rsidRDefault="00964116" w:rsidP="00340BA1">
      <w:pPr>
        <w:pStyle w:val="ListParagraph"/>
        <w:numPr>
          <w:ilvl w:val="0"/>
          <w:numId w:val="17"/>
        </w:numPr>
        <w:spacing w:after="0" w:line="360" w:lineRule="auto"/>
        <w:jc w:val="both"/>
        <w:rPr>
          <w:lang w:eastAsia="da-DK"/>
        </w:rPr>
      </w:pPr>
      <w:r>
        <w:rPr>
          <w:lang w:eastAsia="da-DK"/>
        </w:rPr>
        <w:t>Chloride</w:t>
      </w:r>
    </w:p>
    <w:p w14:paraId="454190D7" w14:textId="77B251CB" w:rsidR="00964116" w:rsidRDefault="00964116" w:rsidP="00340BA1">
      <w:pPr>
        <w:pStyle w:val="ListParagraph"/>
        <w:numPr>
          <w:ilvl w:val="0"/>
          <w:numId w:val="17"/>
        </w:numPr>
        <w:spacing w:after="0" w:line="360" w:lineRule="auto"/>
        <w:jc w:val="both"/>
        <w:rPr>
          <w:lang w:eastAsia="da-DK"/>
        </w:rPr>
      </w:pPr>
      <w:r>
        <w:rPr>
          <w:lang w:eastAsia="da-DK"/>
        </w:rPr>
        <w:t>Hematocrit</w:t>
      </w:r>
    </w:p>
    <w:p w14:paraId="0EF8CD1D" w14:textId="58D91DF5" w:rsidR="00964116" w:rsidRDefault="00964116" w:rsidP="00340BA1">
      <w:pPr>
        <w:pStyle w:val="ListParagraph"/>
        <w:numPr>
          <w:ilvl w:val="0"/>
          <w:numId w:val="17"/>
        </w:numPr>
        <w:spacing w:after="0" w:line="360" w:lineRule="auto"/>
        <w:jc w:val="both"/>
        <w:rPr>
          <w:lang w:eastAsia="da-DK"/>
        </w:rPr>
      </w:pPr>
      <w:r>
        <w:rPr>
          <w:lang w:eastAsia="da-DK"/>
        </w:rPr>
        <w:t>Ferritin</w:t>
      </w:r>
    </w:p>
    <w:p w14:paraId="64B6E8E7" w14:textId="29A36D95" w:rsidR="002608FA" w:rsidRPr="00964116" w:rsidRDefault="0096411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96411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Subject adaptations to exercise</w:t>
      </w:r>
    </w:p>
    <w:p w14:paraId="4F034A8B" w14:textId="1641DF6B" w:rsidR="00964116" w:rsidRPr="00964116" w:rsidRDefault="0096411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Subject exhaustion by Borg Scale (6-20 higher scores equal more exhaustion) </w:t>
      </w:r>
      <w:proofErr w:type="gramStart"/>
      <w:r>
        <w:rPr>
          <w:lang w:eastAsia="da-DK"/>
        </w:rPr>
        <w:t>during,</w:t>
      </w:r>
      <w:proofErr w:type="gramEnd"/>
      <w:r>
        <w:rPr>
          <w:lang w:eastAsia="da-DK"/>
        </w:rPr>
        <w:t xml:space="preserve"> warmup, each interval and following cooldown.</w:t>
      </w:r>
    </w:p>
    <w:p w14:paraId="08C6D5C3" w14:textId="6E061CEE" w:rsidR="00964116" w:rsidRDefault="00964116" w:rsidP="00964116">
      <w:pPr>
        <w:spacing w:after="0" w:line="360" w:lineRule="auto"/>
        <w:jc w:val="both"/>
        <w:rPr>
          <w:rFonts w:ascii="Times New Roman" w:eastAsia="Calibri" w:hAnsi="Times New Roman" w:cs="Times New Roman"/>
          <w:color w:val="000000"/>
          <w:kern w:val="24"/>
          <w:lang w:eastAsia="da-DK"/>
        </w:rPr>
      </w:pPr>
    </w:p>
    <w:p w14:paraId="7E430C9B" w14:textId="1DEFD9CE" w:rsidR="00FE0FD7" w:rsidRPr="009616A0" w:rsidRDefault="00FE0FD7" w:rsidP="00FE0FD7">
      <w:pPr>
        <w:pStyle w:val="Heading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FE0FD7">
      <w:pPr>
        <w:spacing w:after="0" w:line="360" w:lineRule="auto"/>
        <w:jc w:val="both"/>
        <w:rPr>
          <w:rFonts w:ascii="Times New Roman" w:hAnsi="Times New Roman" w:cs="Times New Roman"/>
        </w:rPr>
      </w:pPr>
      <w:r>
        <w:rPr>
          <w:rFonts w:ascii="Times New Roman" w:hAnsi="Times New Roman" w:cs="Times New Roman"/>
        </w:rPr>
        <w:t>Timeframe: 0 to 12 weeks</w:t>
      </w:r>
    </w:p>
    <w:p w14:paraId="3568E859" w14:textId="00C24A01" w:rsidR="005E11EF" w:rsidRDefault="005E11EF" w:rsidP="005E11EF">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as with the secondary outcome, mRNA segments of genes related to the following signaling pathways will be measured using </w:t>
      </w:r>
      <w:proofErr w:type="spellStart"/>
      <w:r>
        <w:rPr>
          <w:rFonts w:ascii="Times New Roman" w:eastAsia="Calibri" w:hAnsi="Times New Roman" w:cs="Times New Roman"/>
          <w:color w:val="000000"/>
          <w:kern w:val="24"/>
          <w:lang w:eastAsia="da-DK"/>
        </w:rPr>
        <w:t>Nanostring</w:t>
      </w:r>
      <w:proofErr w:type="spellEnd"/>
      <w:r>
        <w:rPr>
          <w:rFonts w:ascii="Times New Roman" w:eastAsia="Calibri" w:hAnsi="Times New Roman" w:cs="Times New Roman"/>
          <w:color w:val="000000"/>
          <w:kern w:val="24"/>
          <w:lang w:eastAsia="da-DK"/>
        </w:rPr>
        <w:t>™</w:t>
      </w:r>
    </w:p>
    <w:p w14:paraId="34B35EAC" w14:textId="6BC666F6" w:rsidR="00FE0FD7" w:rsidRDefault="00FE0FD7" w:rsidP="005E11EF">
      <w:pPr>
        <w:spacing w:after="0" w:line="360" w:lineRule="auto"/>
        <w:jc w:val="both"/>
        <w:rPr>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35024C1A" w14:textId="749FB583" w:rsidR="00D36AA8" w:rsidRPr="00D36AA8" w:rsidRDefault="00D36AA8" w:rsidP="00340BA1">
      <w:pPr>
        <w:pStyle w:val="ListParagraph"/>
        <w:numPr>
          <w:ilvl w:val="0"/>
          <w:numId w:val="17"/>
        </w:numPr>
        <w:spacing w:after="0" w:line="360" w:lineRule="auto"/>
        <w:jc w:val="both"/>
        <w:rPr>
          <w:lang w:eastAsia="da-DK"/>
        </w:rPr>
      </w:pPr>
      <w:r>
        <w:rPr>
          <w:lang w:eastAsia="da-DK"/>
        </w:rPr>
        <w:t>Expression related to IFN-</w:t>
      </w:r>
      <w:proofErr w:type="gramStart"/>
      <w:r w:rsidRPr="00D36AA8">
        <w:rPr>
          <w:rFonts w:cstheme="minorHAnsi"/>
          <w:lang w:eastAsia="da-DK"/>
        </w:rPr>
        <w:t>β</w:t>
      </w:r>
      <w:proofErr w:type="gramEnd"/>
    </w:p>
    <w:p w14:paraId="3033F453" w14:textId="77777777" w:rsidR="00D36AA8" w:rsidRDefault="005E11EF" w:rsidP="00340BA1">
      <w:pPr>
        <w:pStyle w:val="ListParagraph"/>
        <w:numPr>
          <w:ilvl w:val="0"/>
          <w:numId w:val="17"/>
        </w:numPr>
        <w:spacing w:after="0" w:line="360" w:lineRule="auto"/>
        <w:jc w:val="both"/>
        <w:rPr>
          <w:lang w:eastAsia="da-DK"/>
        </w:rPr>
      </w:pPr>
      <w:r>
        <w:rPr>
          <w:lang w:eastAsia="da-DK"/>
        </w:rPr>
        <w:t>Expression related to IFN Gamma</w:t>
      </w:r>
    </w:p>
    <w:p w14:paraId="32252F63" w14:textId="77777777" w:rsidR="002D4D1F" w:rsidRDefault="005E11EF" w:rsidP="00340BA1">
      <w:pPr>
        <w:pStyle w:val="ListParagraph"/>
        <w:numPr>
          <w:ilvl w:val="0"/>
          <w:numId w:val="17"/>
        </w:numPr>
        <w:spacing w:after="0" w:line="360" w:lineRule="auto"/>
        <w:jc w:val="both"/>
        <w:rPr>
          <w:lang w:eastAsia="da-DK"/>
        </w:rPr>
      </w:pPr>
      <w:r>
        <w:rPr>
          <w:lang w:eastAsia="da-DK"/>
        </w:rPr>
        <w:t xml:space="preserve">Expression related to </w:t>
      </w:r>
      <w:proofErr w:type="gramStart"/>
      <w:r>
        <w:rPr>
          <w:lang w:eastAsia="da-DK"/>
        </w:rPr>
        <w:t>TNF</w:t>
      </w:r>
      <w:proofErr w:type="gramEnd"/>
    </w:p>
    <w:p w14:paraId="7B90D4DD" w14:textId="709572FC" w:rsidR="00FE0FD7" w:rsidRDefault="005E11EF"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964116">
      <w:pPr>
        <w:spacing w:after="0" w:line="360" w:lineRule="auto"/>
        <w:jc w:val="both"/>
        <w:rPr>
          <w:rFonts w:ascii="Times New Roman" w:eastAsia="Calibri" w:hAnsi="Times New Roman" w:cs="Times New Roman"/>
          <w:color w:val="000000"/>
          <w:kern w:val="24"/>
          <w:lang w:eastAsia="da-DK"/>
        </w:rPr>
      </w:pPr>
    </w:p>
    <w:p w14:paraId="04B79294" w14:textId="007A0258" w:rsidR="001E0330" w:rsidRDefault="001E0330" w:rsidP="001E0330">
      <w:pPr>
        <w:pStyle w:val="Heading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1E0330">
      <w:pPr>
        <w:spacing w:after="0" w:line="360" w:lineRule="auto"/>
        <w:jc w:val="both"/>
        <w:rPr>
          <w:rFonts w:ascii="Times New Roman" w:hAnsi="Times New Roman" w:cs="Times New Roman"/>
        </w:rPr>
      </w:pPr>
      <w:r>
        <w:rPr>
          <w:rFonts w:ascii="Times New Roman" w:hAnsi="Times New Roman" w:cs="Times New Roman"/>
        </w:rPr>
        <w:t>Timeframe: 0</w:t>
      </w:r>
      <w:r w:rsidR="001D69B3">
        <w:rPr>
          <w:rFonts w:ascii="Times New Roman" w:hAnsi="Times New Roman" w:cs="Times New Roman"/>
        </w:rPr>
        <w:t>-2</w:t>
      </w:r>
      <w:r>
        <w:rPr>
          <w:rFonts w:ascii="Times New Roman" w:hAnsi="Times New Roman" w:cs="Times New Roman"/>
        </w:rPr>
        <w:t xml:space="preserve"> to 12</w:t>
      </w:r>
      <w:r w:rsidR="001D69B3">
        <w:rPr>
          <w:rFonts w:ascii="Times New Roman" w:hAnsi="Times New Roman" w:cs="Times New Roman"/>
        </w:rPr>
        <w:t>-14</w:t>
      </w:r>
      <w:r>
        <w:rPr>
          <w:rFonts w:ascii="Times New Roman" w:hAnsi="Times New Roman" w:cs="Times New Roman"/>
        </w:rPr>
        <w:t xml:space="preserve"> weeks</w:t>
      </w:r>
    </w:p>
    <w:p w14:paraId="3C7B7BCD" w14:textId="0E85D4BA" w:rsidR="001E0330" w:rsidRDefault="001E0330" w:rsidP="001E0330">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C936E2">
        <w:rPr>
          <w:rFonts w:ascii="Times New Roman" w:eastAsia="Calibri" w:hAnsi="Times New Roman" w:cs="Times New Roman"/>
          <w:color w:val="000000"/>
          <w:kern w:val="24"/>
          <w:lang w:eastAsia="da-DK"/>
        </w:rPr>
        <w:t xml:space="preserve">Subjects will be tasked to fill in dietary diaries for three consecutive representative days at baseline and </w:t>
      </w:r>
      <w:proofErr w:type="spellStart"/>
      <w:proofErr w:type="gramStart"/>
      <w:r w:rsidR="00C936E2">
        <w:rPr>
          <w:rFonts w:ascii="Times New Roman" w:eastAsia="Calibri" w:hAnsi="Times New Roman" w:cs="Times New Roman"/>
          <w:color w:val="000000"/>
          <w:kern w:val="24"/>
          <w:lang w:eastAsia="da-DK"/>
        </w:rPr>
        <w:t>followup</w:t>
      </w:r>
      <w:proofErr w:type="spellEnd"/>
      <w:proofErr w:type="gramEnd"/>
      <w:r w:rsidR="00C936E2">
        <w:rPr>
          <w:rFonts w:ascii="Times New Roman" w:eastAsia="Calibri" w:hAnsi="Times New Roman" w:cs="Times New Roman"/>
          <w:color w:val="000000"/>
          <w:kern w:val="24"/>
          <w:lang w:eastAsia="da-DK"/>
        </w:rPr>
        <w:t>. Using standard calculations energy intake and macronutrients will be calculated from this diary.</w:t>
      </w:r>
    </w:p>
    <w:p w14:paraId="68493F70" w14:textId="3F3E9E17" w:rsidR="001E0330" w:rsidRDefault="001E0330" w:rsidP="001E033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70AE63A9" w14:textId="231E68A0" w:rsidR="00C936E2" w:rsidRDefault="00C936E2"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C936E2">
        <w:rPr>
          <w:rFonts w:ascii="Times New Roman" w:eastAsia="Calibri" w:hAnsi="Times New Roman" w:cs="Times New Roman"/>
          <w:color w:val="000000"/>
          <w:kern w:val="24"/>
          <w:lang w:eastAsia="da-DK"/>
        </w:rPr>
        <w:t>Energy intake (kJ/day)</w:t>
      </w:r>
    </w:p>
    <w:p w14:paraId="60A086D5" w14:textId="0D5D1306" w:rsidR="00C936E2" w:rsidRDefault="00C936E2"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w:t>
      </w:r>
      <w:r w:rsidRPr="00C936E2">
        <w:rPr>
          <w:rFonts w:ascii="Times New Roman" w:eastAsia="Calibri" w:hAnsi="Times New Roman" w:cs="Times New Roman"/>
          <w:color w:val="000000"/>
          <w:kern w:val="24"/>
          <w:lang w:eastAsia="da-DK"/>
        </w:rPr>
        <w:t>arbohydrate intake (g/day)</w:t>
      </w:r>
    </w:p>
    <w:p w14:paraId="5D257D67" w14:textId="63FA6A7E" w:rsidR="00C936E2" w:rsidRDefault="009D4548"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L</w:t>
      </w:r>
      <w:r w:rsidR="00C936E2" w:rsidRPr="009D4548">
        <w:rPr>
          <w:rFonts w:ascii="Times New Roman" w:eastAsia="Calibri" w:hAnsi="Times New Roman" w:cs="Times New Roman"/>
          <w:color w:val="000000"/>
          <w:kern w:val="24"/>
          <w:lang w:eastAsia="da-DK"/>
        </w:rPr>
        <w:t>ipid intake (g/day)</w:t>
      </w:r>
    </w:p>
    <w:p w14:paraId="537DEFBC" w14:textId="2CD357AD" w:rsidR="00C936E2" w:rsidRDefault="009D4548"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P</w:t>
      </w:r>
      <w:r w:rsidR="00C936E2" w:rsidRPr="009D4548">
        <w:rPr>
          <w:rFonts w:ascii="Times New Roman" w:eastAsia="Calibri" w:hAnsi="Times New Roman" w:cs="Times New Roman"/>
          <w:color w:val="000000"/>
          <w:kern w:val="24"/>
          <w:lang w:eastAsia="da-DK"/>
        </w:rPr>
        <w:t>rotein intake (g/day)</w:t>
      </w:r>
    </w:p>
    <w:p w14:paraId="6F7B3289" w14:textId="73BF69AA" w:rsidR="00C936E2" w:rsidRPr="009D4548" w:rsidRDefault="009D4548"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proofErr w:type="gramStart"/>
      <w:r w:rsidRPr="009D4548">
        <w:rPr>
          <w:rFonts w:ascii="Times New Roman" w:eastAsia="Calibri" w:hAnsi="Times New Roman" w:cs="Times New Roman"/>
          <w:color w:val="000000"/>
          <w:kern w:val="24"/>
          <w:lang w:eastAsia="da-DK"/>
        </w:rPr>
        <w:t>O</w:t>
      </w:r>
      <w:r w:rsidR="00C936E2" w:rsidRPr="009D4548">
        <w:rPr>
          <w:rFonts w:ascii="Times New Roman" w:eastAsia="Calibri" w:hAnsi="Times New Roman" w:cs="Times New Roman"/>
          <w:color w:val="000000"/>
          <w:kern w:val="24"/>
          <w:lang w:eastAsia="da-DK"/>
        </w:rPr>
        <w:t>ther</w:t>
      </w:r>
      <w:proofErr w:type="gramEnd"/>
      <w:r w:rsidR="00C936E2" w:rsidRPr="009D4548">
        <w:rPr>
          <w:rFonts w:ascii="Times New Roman" w:eastAsia="Calibri" w:hAnsi="Times New Roman" w:cs="Times New Roman"/>
          <w:color w:val="000000"/>
          <w:kern w:val="24"/>
          <w:lang w:eastAsia="da-DK"/>
        </w:rPr>
        <w:t xml:space="preserve"> intake (categorical)</w:t>
      </w:r>
    </w:p>
    <w:p w14:paraId="4AC9400F" w14:textId="250B875B" w:rsidR="001E0330" w:rsidRDefault="001E0330" w:rsidP="001E0330">
      <w:pPr>
        <w:rPr>
          <w:lang w:eastAsia="da-DK"/>
        </w:rPr>
      </w:pPr>
    </w:p>
    <w:p w14:paraId="3164B175" w14:textId="3BB72F24" w:rsidR="006140AA" w:rsidRDefault="006140AA" w:rsidP="006140AA">
      <w:pPr>
        <w:pStyle w:val="Heading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063A3D">
      <w:pPr>
        <w:spacing w:after="0" w:line="360" w:lineRule="auto"/>
        <w:jc w:val="both"/>
        <w:rPr>
          <w:rFonts w:ascii="Times New Roman" w:hAnsi="Times New Roman" w:cs="Times New Roman"/>
        </w:rPr>
      </w:pPr>
      <w:r>
        <w:rPr>
          <w:rFonts w:ascii="Times New Roman" w:hAnsi="Times New Roman" w:cs="Times New Roman"/>
        </w:rPr>
        <w:t>Timeframe: 0</w:t>
      </w:r>
      <w:r w:rsidR="008610D2">
        <w:rPr>
          <w:rFonts w:ascii="Times New Roman" w:hAnsi="Times New Roman" w:cs="Times New Roman"/>
        </w:rPr>
        <w:t xml:space="preserve"> </w:t>
      </w:r>
      <w:r>
        <w:rPr>
          <w:rFonts w:ascii="Times New Roman" w:hAnsi="Times New Roman" w:cs="Times New Roman"/>
        </w:rPr>
        <w:t>to 12 weeks</w:t>
      </w:r>
    </w:p>
    <w:p w14:paraId="7FEC7F5A" w14:textId="75DB7A92"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A subset of volunteering subjects who will undergo muscle biopsy can deliver baseline and </w:t>
      </w:r>
      <w:proofErr w:type="spellStart"/>
      <w:r>
        <w:rPr>
          <w:rFonts w:ascii="Times New Roman" w:eastAsia="Calibri" w:hAnsi="Times New Roman" w:cs="Times New Roman"/>
          <w:color w:val="000000"/>
          <w:kern w:val="24"/>
          <w:lang w:eastAsia="da-DK"/>
        </w:rPr>
        <w:t>followup</w:t>
      </w:r>
      <w:proofErr w:type="spellEnd"/>
      <w:r>
        <w:rPr>
          <w:rFonts w:ascii="Times New Roman" w:eastAsia="Calibri" w:hAnsi="Times New Roman" w:cs="Times New Roman"/>
          <w:color w:val="000000"/>
          <w:kern w:val="24"/>
          <w:lang w:eastAsia="da-DK"/>
        </w:rPr>
        <w:t xml:space="preserve"> muscular biopsies</w:t>
      </w:r>
    </w:p>
    <w:p w14:paraId="7FFA2EE5" w14:textId="588B32DA"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712B42AC" w14:textId="77777777" w:rsidR="00B318E6" w:rsidRDefault="00063A3D"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063A3D">
        <w:rPr>
          <w:rFonts w:ascii="Times New Roman" w:eastAsia="Calibri" w:hAnsi="Times New Roman" w:cs="Times New Roman"/>
          <w:color w:val="000000"/>
          <w:kern w:val="24"/>
          <w:lang w:eastAsia="da-DK"/>
        </w:rPr>
        <w:t xml:space="preserve">Muscle Biopsy </w:t>
      </w:r>
      <w:r w:rsidR="00FE0FD7">
        <w:rPr>
          <w:rFonts w:ascii="Times New Roman" w:eastAsia="Calibri" w:hAnsi="Times New Roman" w:cs="Times New Roman"/>
          <w:color w:val="000000"/>
          <w:kern w:val="24"/>
          <w:lang w:eastAsia="da-DK"/>
        </w:rPr>
        <w:t>transcriptomic analysis</w:t>
      </w:r>
      <w:r w:rsidRPr="00063A3D">
        <w:rPr>
          <w:rFonts w:ascii="Times New Roman" w:eastAsia="Calibri" w:hAnsi="Times New Roman" w:cs="Times New Roman"/>
          <w:color w:val="000000"/>
          <w:kern w:val="24"/>
          <w:lang w:eastAsia="da-DK"/>
        </w:rPr>
        <w:t xml:space="preserve"> of genes related to TNF, IL-6, IFN alpha, </w:t>
      </w:r>
      <w:proofErr w:type="gramStart"/>
      <w:r w:rsidRPr="00063A3D">
        <w:rPr>
          <w:rFonts w:ascii="Times New Roman" w:eastAsia="Calibri" w:hAnsi="Times New Roman" w:cs="Times New Roman"/>
          <w:color w:val="000000"/>
          <w:kern w:val="24"/>
          <w:lang w:eastAsia="da-DK"/>
        </w:rPr>
        <w:t>beta</w:t>
      </w:r>
      <w:proofErr w:type="gramEnd"/>
      <w:r w:rsidRPr="00063A3D">
        <w:rPr>
          <w:rFonts w:ascii="Times New Roman" w:eastAsia="Calibri" w:hAnsi="Times New Roman" w:cs="Times New Roman"/>
          <w:color w:val="000000"/>
          <w:kern w:val="24"/>
          <w:lang w:eastAsia="da-DK"/>
        </w:rPr>
        <w:t xml:space="preserve"> and Gamma </w:t>
      </w:r>
      <w:proofErr w:type="spellStart"/>
      <w:r w:rsidRPr="00063A3D">
        <w:rPr>
          <w:rFonts w:ascii="Times New Roman" w:eastAsia="Calibri" w:hAnsi="Times New Roman" w:cs="Times New Roman"/>
          <w:color w:val="000000"/>
          <w:kern w:val="24"/>
          <w:lang w:eastAsia="da-DK"/>
        </w:rPr>
        <w:t>signalling</w:t>
      </w:r>
      <w:proofErr w:type="spellEnd"/>
      <w:r w:rsidR="00B318E6">
        <w:rPr>
          <w:rFonts w:ascii="Times New Roman" w:eastAsia="Calibri" w:hAnsi="Times New Roman" w:cs="Times New Roman"/>
          <w:color w:val="000000"/>
          <w:kern w:val="24"/>
          <w:lang w:eastAsia="da-DK"/>
        </w:rPr>
        <w:t>.</w:t>
      </w:r>
    </w:p>
    <w:p w14:paraId="41F11470" w14:textId="3971CD40" w:rsidR="00063A3D" w:rsidRDefault="00063A3D"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B318E6">
        <w:rPr>
          <w:rFonts w:ascii="Times New Roman" w:eastAsia="Calibri" w:hAnsi="Times New Roman" w:cs="Times New Roman"/>
          <w:color w:val="000000"/>
          <w:kern w:val="24"/>
          <w:lang w:eastAsia="da-DK"/>
        </w:rPr>
        <w:t>NF-</w:t>
      </w:r>
      <w:proofErr w:type="spellStart"/>
      <w:r w:rsidRPr="00B318E6">
        <w:rPr>
          <w:rFonts w:ascii="Times New Roman" w:eastAsia="Calibri" w:hAnsi="Times New Roman" w:cs="Times New Roman"/>
          <w:color w:val="000000"/>
          <w:kern w:val="24"/>
          <w:lang w:eastAsia="da-DK"/>
        </w:rPr>
        <w:t>κB</w:t>
      </w:r>
      <w:proofErr w:type="spellEnd"/>
      <w:r w:rsidRPr="00B318E6">
        <w:rPr>
          <w:rFonts w:ascii="Times New Roman" w:eastAsia="Calibri" w:hAnsi="Times New Roman" w:cs="Times New Roman"/>
          <w:color w:val="000000"/>
          <w:kern w:val="24"/>
          <w:lang w:eastAsia="da-DK"/>
        </w:rPr>
        <w:t xml:space="preserve"> p65 DNA binding activity (ELISA), phosphorylated and total JNK, phosphorylated AMPK (p-AMPK) total AMPK (Western blotting).</w:t>
      </w:r>
    </w:p>
    <w:p w14:paraId="5DDBEAE9" w14:textId="726523C2" w:rsidR="00F932B0" w:rsidRDefault="00F932B0"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F932B0">
        <w:rPr>
          <w:rFonts w:ascii="Times New Roman" w:eastAsia="Calibri" w:hAnsi="Times New Roman" w:cs="Times New Roman"/>
          <w:color w:val="000000"/>
          <w:kern w:val="24"/>
          <w:lang w:eastAsia="da-DK"/>
        </w:rPr>
        <w:t>NF-</w:t>
      </w:r>
      <w:proofErr w:type="spellStart"/>
      <w:r w:rsidRPr="00F932B0">
        <w:rPr>
          <w:rFonts w:ascii="Times New Roman" w:eastAsia="Calibri" w:hAnsi="Times New Roman" w:cs="Times New Roman"/>
          <w:color w:val="000000"/>
          <w:kern w:val="24"/>
          <w:lang w:eastAsia="da-DK"/>
        </w:rPr>
        <w:t>κB</w:t>
      </w:r>
      <w:proofErr w:type="spellEnd"/>
      <w:r w:rsidRPr="00F932B0">
        <w:rPr>
          <w:rFonts w:ascii="Times New Roman" w:eastAsia="Calibri" w:hAnsi="Times New Roman" w:cs="Times New Roman"/>
          <w:color w:val="000000"/>
          <w:kern w:val="24"/>
          <w:lang w:eastAsia="da-DK"/>
        </w:rPr>
        <w:t xml:space="preserve"> p65 DNA binding activity (ELISA) &amp; NF-</w:t>
      </w:r>
      <w:proofErr w:type="spellStart"/>
      <w:r w:rsidRPr="00F932B0">
        <w:rPr>
          <w:rFonts w:ascii="Times New Roman" w:eastAsia="Calibri" w:hAnsi="Times New Roman" w:cs="Times New Roman"/>
          <w:color w:val="000000"/>
          <w:kern w:val="24"/>
          <w:lang w:eastAsia="da-DK"/>
        </w:rPr>
        <w:t>κB</w:t>
      </w:r>
      <w:proofErr w:type="spellEnd"/>
      <w:r w:rsidRPr="00F932B0">
        <w:rPr>
          <w:rFonts w:ascii="Times New Roman" w:eastAsia="Calibri" w:hAnsi="Times New Roman" w:cs="Times New Roman"/>
          <w:color w:val="000000"/>
          <w:kern w:val="24"/>
          <w:lang w:eastAsia="da-DK"/>
        </w:rPr>
        <w:t xml:space="preserve"> binding activity (Western blotting).</w:t>
      </w:r>
    </w:p>
    <w:p w14:paraId="2D19B693" w14:textId="19AF0283" w:rsidR="00F932B0" w:rsidRDefault="00F932B0"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w:t>
      </w:r>
      <w:r w:rsidRPr="00F932B0">
        <w:rPr>
          <w:rFonts w:ascii="Times New Roman" w:eastAsia="Calibri" w:hAnsi="Times New Roman" w:cs="Times New Roman"/>
          <w:color w:val="000000"/>
          <w:kern w:val="24"/>
          <w:lang w:eastAsia="da-DK"/>
        </w:rPr>
        <w:t xml:space="preserve">hosphorylated and total </w:t>
      </w:r>
      <w:r w:rsidR="00836D60" w:rsidRPr="00836D60">
        <w:rPr>
          <w:rFonts w:ascii="Times New Roman" w:eastAsia="Calibri" w:hAnsi="Times New Roman" w:cs="Times New Roman"/>
          <w:color w:val="000000"/>
          <w:kern w:val="24"/>
          <w:lang w:eastAsia="da-DK"/>
        </w:rPr>
        <w:t>c-Jun N-terminal kinase</w:t>
      </w:r>
    </w:p>
    <w:p w14:paraId="1A674F9F" w14:textId="593CFC16" w:rsidR="00063A3D" w:rsidRDefault="00894B25"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sidRPr="00894B25">
        <w:rPr>
          <w:rFonts w:ascii="Times New Roman" w:eastAsia="Calibri" w:hAnsi="Times New Roman" w:cs="Times New Roman"/>
          <w:color w:val="000000"/>
          <w:kern w:val="24"/>
          <w:lang w:eastAsia="da-DK"/>
        </w:rPr>
        <w:t>AMP-activated protein kinase</w:t>
      </w:r>
    </w:p>
    <w:p w14:paraId="139FB8A7" w14:textId="36F1C41A" w:rsidR="00FB37BD" w:rsidRDefault="00FB37BD" w:rsidP="00FB37BD">
      <w:pPr>
        <w:spacing w:after="0" w:line="360" w:lineRule="auto"/>
        <w:jc w:val="both"/>
        <w:rPr>
          <w:rFonts w:ascii="Times New Roman" w:eastAsia="Calibri" w:hAnsi="Times New Roman" w:cs="Times New Roman"/>
          <w:color w:val="000000"/>
          <w:kern w:val="24"/>
          <w:lang w:eastAsia="da-DK"/>
        </w:rPr>
      </w:pPr>
    </w:p>
    <w:p w14:paraId="66009B97" w14:textId="3B87668D" w:rsidR="00FB37BD" w:rsidRDefault="00FB37BD" w:rsidP="00FB37BD">
      <w:pPr>
        <w:pStyle w:val="Heading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FB37BD">
      <w:pPr>
        <w:spacing w:after="0" w:line="360" w:lineRule="auto"/>
        <w:jc w:val="both"/>
        <w:rPr>
          <w:rFonts w:ascii="Times New Roman" w:hAnsi="Times New Roman" w:cs="Times New Roman"/>
        </w:rPr>
      </w:pPr>
      <w:r>
        <w:rPr>
          <w:rFonts w:ascii="Times New Roman" w:hAnsi="Times New Roman" w:cs="Times New Roman"/>
        </w:rPr>
        <w:t>Timeframe: 0-2 to 12-14 weeks</w:t>
      </w:r>
    </w:p>
    <w:p w14:paraId="6A9391E0" w14:textId="62AF73D1"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560703">
        <w:rPr>
          <w:rFonts w:ascii="Times New Roman" w:eastAsia="Calibri" w:hAnsi="Times New Roman" w:cs="Times New Roman"/>
          <w:color w:val="000000"/>
          <w:kern w:val="24"/>
          <w:lang w:eastAsia="da-DK"/>
        </w:rPr>
        <w:t xml:space="preserve">By </w:t>
      </w:r>
      <w:proofErr w:type="spellStart"/>
      <w:r w:rsidR="00560703">
        <w:rPr>
          <w:rFonts w:ascii="Times New Roman" w:eastAsia="Calibri" w:hAnsi="Times New Roman" w:cs="Times New Roman"/>
          <w:color w:val="000000"/>
          <w:kern w:val="24"/>
          <w:lang w:eastAsia="da-DK"/>
        </w:rPr>
        <w:t>Vagus</w:t>
      </w:r>
      <w:proofErr w:type="spellEnd"/>
      <w:r w:rsidR="00560703">
        <w:rPr>
          <w:rFonts w:ascii="Times New Roman" w:eastAsia="Calibri" w:hAnsi="Times New Roman" w:cs="Times New Roman"/>
          <w:color w:val="000000"/>
          <w:kern w:val="24"/>
          <w:lang w:eastAsia="da-DK"/>
        </w:rPr>
        <w:t xml:space="preserve">™, a device measuring heart rate </w:t>
      </w:r>
      <w:r w:rsidR="00451B01">
        <w:rPr>
          <w:rFonts w:ascii="Times New Roman" w:eastAsia="Calibri" w:hAnsi="Times New Roman" w:cs="Times New Roman"/>
          <w:color w:val="000000"/>
          <w:kern w:val="24"/>
          <w:lang w:eastAsia="da-DK"/>
        </w:rPr>
        <w:t>and heart rate variability will measure:</w:t>
      </w:r>
    </w:p>
    <w:p w14:paraId="3A502ADF" w14:textId="77777777"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3F3CB15D" w14:textId="12570DAF" w:rsidR="00451B01" w:rsidRPr="00451B01" w:rsidRDefault="00451B01"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ting heart rate</w:t>
      </w:r>
    </w:p>
    <w:p w14:paraId="7BAC901E" w14:textId="79A36111" w:rsidR="00451B01" w:rsidRDefault="00451B01" w:rsidP="00340BA1">
      <w:pPr>
        <w:pStyle w:val="ListParagraph"/>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io between minimal and maximal heart rate when the subject is:</w:t>
      </w:r>
    </w:p>
    <w:p w14:paraId="24E1B9C3" w14:textId="48D9C609" w:rsidR="00451B01" w:rsidRDefault="00451B01" w:rsidP="00340BA1">
      <w:pPr>
        <w:pStyle w:val="ListParagraph"/>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ising from supine</w:t>
      </w:r>
      <w:r w:rsidR="003E1229">
        <w:rPr>
          <w:rFonts w:ascii="Times New Roman" w:eastAsia="Calibri" w:hAnsi="Times New Roman" w:cs="Times New Roman"/>
          <w:color w:val="000000"/>
          <w:kern w:val="24"/>
          <w:lang w:eastAsia="da-DK"/>
        </w:rPr>
        <w:t>.</w:t>
      </w:r>
    </w:p>
    <w:p w14:paraId="4EF46B49" w14:textId="4FF0181C" w:rsidR="00451B01" w:rsidRDefault="00451B01" w:rsidP="00340BA1">
      <w:pPr>
        <w:pStyle w:val="ListParagraph"/>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Controlled breathing exercises</w:t>
      </w:r>
      <w:r w:rsidR="003E1229">
        <w:rPr>
          <w:rFonts w:ascii="Times New Roman" w:eastAsia="Calibri" w:hAnsi="Times New Roman" w:cs="Times New Roman"/>
          <w:color w:val="000000"/>
          <w:kern w:val="24"/>
          <w:lang w:eastAsia="da-DK"/>
        </w:rPr>
        <w:t>.</w:t>
      </w:r>
    </w:p>
    <w:p w14:paraId="69AFBCBE" w14:textId="6E8B8322" w:rsidR="004C23F4" w:rsidRDefault="00451B01" w:rsidP="00340BA1">
      <w:pPr>
        <w:pStyle w:val="ListParagraph"/>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oing the Valsalva maneuver</w:t>
      </w:r>
      <w:r w:rsidR="003E1229">
        <w:rPr>
          <w:rFonts w:ascii="Times New Roman" w:eastAsia="Calibri" w:hAnsi="Times New Roman" w:cs="Times New Roman"/>
          <w:color w:val="000000"/>
          <w:kern w:val="24"/>
          <w:lang w:eastAsia="da-DK"/>
        </w:rPr>
        <w:t>.</w:t>
      </w:r>
    </w:p>
    <w:p w14:paraId="79329600" w14:textId="77777777" w:rsidR="004C23F4" w:rsidRDefault="004C23F4">
      <w:pPr>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br w:type="page"/>
      </w:r>
    </w:p>
    <w:p w14:paraId="0E1D0846" w14:textId="6A3135FE" w:rsidR="000B5C56" w:rsidRDefault="000B5C56" w:rsidP="000B5C56">
      <w:pPr>
        <w:pStyle w:val="Heading2"/>
        <w:rPr>
          <w:rFonts w:ascii="Times New Roman" w:hAnsi="Times New Roman" w:cs="Times New Roman"/>
        </w:rPr>
      </w:pPr>
      <w:bookmarkStart w:id="82" w:name="_Toc165628307"/>
      <w:commentRangeStart w:id="83"/>
      <w:r w:rsidRPr="009616A0">
        <w:rPr>
          <w:rFonts w:ascii="Times New Roman" w:hAnsi="Times New Roman" w:cs="Times New Roman"/>
        </w:rPr>
        <w:lastRenderedPageBreak/>
        <w:t>STUDY POPULATION, ANALYSIS SET AND STATISTICAL PRINCIPLES</w:t>
      </w:r>
      <w:bookmarkEnd w:id="82"/>
      <w:commentRangeEnd w:id="83"/>
      <w:r w:rsidR="004F64A7">
        <w:rPr>
          <w:rStyle w:val="CommentReference"/>
          <w:rFonts w:ascii="Cambria" w:eastAsia="Cambria" w:hAnsi="Cambria" w:cs="Cambria"/>
          <w:color w:val="000000"/>
        </w:rPr>
        <w:commentReference w:id="83"/>
      </w:r>
    </w:p>
    <w:p w14:paraId="7CF1457C" w14:textId="6CB46928" w:rsidR="00451B01" w:rsidRDefault="00451B01" w:rsidP="00451B01">
      <w:r>
        <w:t xml:space="preserve">Eligibility criteria have been previously published </w:t>
      </w:r>
      <w:r>
        <w:fldChar w:fldCharType="begin" w:fldLock="1"/>
      </w:r>
      <w:r w:rsidR="0019617B">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fldChar w:fldCharType="separate"/>
      </w:r>
      <w:r w:rsidR="0019617B" w:rsidRPr="0019617B">
        <w:rPr>
          <w:noProof/>
          <w:vertAlign w:val="superscript"/>
        </w:rPr>
        <w:t>32</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19617B">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0&lt;/sup&gt;","plainTextFormattedCitation":"40","previouslyFormattedCitation":"&lt;sup&gt;39&lt;/sup&gt;"},"properties":{"noteIndex":0},"schema":"https://github.com/citation-style-language/schema/raw/master/csl-citation.json"}</w:instrText>
      </w:r>
      <w:r w:rsidR="007613D7">
        <w:fldChar w:fldCharType="separate"/>
      </w:r>
      <w:r w:rsidR="0019617B" w:rsidRPr="0019617B">
        <w:rPr>
          <w:noProof/>
          <w:vertAlign w:val="superscript"/>
        </w:rPr>
        <w:t>40</w:t>
      </w:r>
      <w:r w:rsidR="007613D7">
        <w:fldChar w:fldCharType="end"/>
      </w:r>
    </w:p>
    <w:p w14:paraId="551544EC" w14:textId="67D12378" w:rsidR="00FD16D1" w:rsidRDefault="00FD16D1" w:rsidP="00451B01">
      <w:r>
        <w:t xml:space="preserve">Randomization was done in a 1:1 ratio, stratified </w:t>
      </w:r>
      <w:ins w:id="84" w:author="Julie Lyng Forman" w:date="2024-05-21T14:27:00Z" w16du:dateUtc="2024-05-21T12:27:00Z">
        <w:r w:rsidR="00BF4EE5">
          <w:t>on</w:t>
        </w:r>
      </w:ins>
      <w:del w:id="85" w:author="Julie Lyng Forman" w:date="2024-05-21T14:27:00Z" w16du:dateUtc="2024-05-21T12:27:00Z">
        <w:r w:rsidDel="00BF4EE5">
          <w:delText>for</w:delText>
        </w:r>
      </w:del>
      <w:r>
        <w:t xml:space="preserve"> sex</w:t>
      </w:r>
      <w:r w:rsidR="0041143C">
        <w:t>.</w:t>
      </w:r>
    </w:p>
    <w:p w14:paraId="19F61C6C" w14:textId="04D93009" w:rsidR="0041143C" w:rsidRDefault="0041143C" w:rsidP="00451B01">
      <w:r>
        <w:t xml:space="preserve">The </w:t>
      </w:r>
      <w:ins w:id="86" w:author="Julie Lyng Forman" w:date="2024-05-21T14:28:00Z" w16du:dateUtc="2024-05-21T12:28:00Z">
        <w:r w:rsidR="00BF4EE5">
          <w:t xml:space="preserve">statistical </w:t>
        </w:r>
      </w:ins>
      <w:r>
        <w:t>analys</w:t>
      </w:r>
      <w:ins w:id="87" w:author="Julie Lyng Forman" w:date="2024-05-21T14:28:00Z" w16du:dateUtc="2024-05-21T12:28:00Z">
        <w:r w:rsidR="00BF4EE5">
          <w:t>e</w:t>
        </w:r>
      </w:ins>
      <w:del w:id="88" w:author="Julie Lyng Forman" w:date="2024-05-21T14:28:00Z" w16du:dateUtc="2024-05-21T12:28:00Z">
        <w:r w:rsidDel="00BF4EE5">
          <w:delText>i</w:delText>
        </w:r>
      </w:del>
      <w:r>
        <w:t xml:space="preserve">s will be </w:t>
      </w:r>
      <w:ins w:id="89" w:author="Julie Lyng Forman" w:date="2024-05-21T14:28:00Z" w16du:dateUtc="2024-05-21T12:28:00Z">
        <w:r w:rsidR="00BF4EE5">
          <w:t>carried out</w:t>
        </w:r>
      </w:ins>
      <w:del w:id="90" w:author="Julie Lyng Forman" w:date="2024-05-21T14:28:00Z" w16du:dateUtc="2024-05-21T12:28:00Z">
        <w:r w:rsidDel="00BF4EE5">
          <w:delText>done</w:delText>
        </w:r>
      </w:del>
      <w:r>
        <w:t xml:space="preserve"> primarily </w:t>
      </w:r>
      <w:del w:id="91" w:author="Julie Lyng Forman" w:date="2024-05-21T14:28:00Z" w16du:dateUtc="2024-05-21T12:28:00Z">
        <w:r w:rsidDel="00BF4EE5">
          <w:delText>as</w:delText>
        </w:r>
      </w:del>
      <w:r>
        <w:t xml:space="preserve"> </w:t>
      </w:r>
      <w:ins w:id="92" w:author="Julie Lyng Forman" w:date="2024-05-21T14:28:00Z" w16du:dateUtc="2024-05-21T12:28:00Z">
        <w:r w:rsidR="00BF4EE5">
          <w:t xml:space="preserve">in the </w:t>
        </w:r>
      </w:ins>
      <w:r>
        <w:t>intention to treat (ITT)</w:t>
      </w:r>
      <w:ins w:id="93" w:author="Julie Lyng Forman" w:date="2024-05-21T14:28:00Z" w16du:dateUtc="2024-05-21T12:28:00Z">
        <w:r w:rsidR="00BF4EE5">
          <w:t xml:space="preserve"> population including </w:t>
        </w:r>
      </w:ins>
      <w:ins w:id="94" w:author="Julie Lyng Forman" w:date="2024-05-21T14:29:00Z" w16du:dateUtc="2024-05-21T12:29:00Z">
        <w:r w:rsidR="00BF4EE5">
          <w:t xml:space="preserve">all data from study participants as randomized regardless of compliance and study completion. Supplementary </w:t>
        </w:r>
      </w:ins>
      <w:del w:id="95" w:author="Julie Lyng Forman" w:date="2024-05-21T14:30:00Z" w16du:dateUtc="2024-05-21T12:30:00Z">
        <w:r w:rsidDel="00BF4EE5">
          <w:delText>, and secondarily as</w:delText>
        </w:r>
      </w:del>
      <w:r>
        <w:t xml:space="preserve"> per protocol (PP)</w:t>
      </w:r>
      <w:ins w:id="96" w:author="Julie Lyng Forman" w:date="2024-05-21T14:30:00Z" w16du:dateUtc="2024-05-21T12:30:00Z">
        <w:r w:rsidR="00BF4EE5">
          <w:t xml:space="preserve"> analyses will exclude data from </w:t>
        </w:r>
      </w:ins>
      <w:del w:id="97" w:author="Julie Lyng Forman" w:date="2024-05-21T14:30:00Z" w16du:dateUtc="2024-05-21T12:30:00Z">
        <w:r w:rsidDel="00BF4EE5">
          <w:delText>. P</w:delText>
        </w:r>
      </w:del>
      <w:ins w:id="98" w:author="Julie Lyng Forman" w:date="2024-05-21T14:30:00Z" w16du:dateUtc="2024-05-21T12:30:00Z">
        <w:r w:rsidR="00BF4EE5">
          <w:t>p</w:t>
        </w:r>
      </w:ins>
      <w:r>
        <w:t>articipants in the exercise group who fail</w:t>
      </w:r>
      <w:ins w:id="99" w:author="Julie Lyng Forman" w:date="2024-05-21T14:30:00Z" w16du:dateUtc="2024-05-21T12:30:00Z">
        <w:r w:rsidR="00BF4EE5">
          <w:t>ed</w:t>
        </w:r>
      </w:ins>
      <w:r>
        <w:t xml:space="preserve"> to show up </w:t>
      </w:r>
      <w:ins w:id="100" w:author="Julie Lyng Forman" w:date="2024-05-21T14:31:00Z" w16du:dateUtc="2024-05-21T12:31:00Z">
        <w:r w:rsidR="00BF4EE5">
          <w:t>for</w:t>
        </w:r>
      </w:ins>
      <w:del w:id="101" w:author="Julie Lyng Forman" w:date="2024-05-21T14:31:00Z" w16du:dateUtc="2024-05-21T12:31:00Z">
        <w:r w:rsidDel="00BF4EE5">
          <w:delText>to</w:delText>
        </w:r>
      </w:del>
      <w:r>
        <w:t xml:space="preserve"> 80% or more of </w:t>
      </w:r>
      <w:ins w:id="102" w:author="Julie Lyng Forman" w:date="2024-05-21T14:31:00Z" w16du:dateUtc="2024-05-21T12:31:00Z">
        <w:r w:rsidR="00BF4EE5">
          <w:t xml:space="preserve">the </w:t>
        </w:r>
      </w:ins>
      <w:r>
        <w:t>exercise sessions</w:t>
      </w:r>
      <w:del w:id="103" w:author="Julie Lyng Forman" w:date="2024-05-21T14:30:00Z" w16du:dateUtc="2024-05-21T12:30:00Z">
        <w:r w:rsidDel="00BF4EE5">
          <w:delText xml:space="preserve"> will be excluded from the </w:delText>
        </w:r>
        <w:r w:rsidR="001927D6" w:rsidDel="00BF4EE5">
          <w:delText>PP analysis. Participants who fail to show up to follow</w:delText>
        </w:r>
        <w:r w:rsidR="00D87E0A" w:rsidDel="00BF4EE5">
          <w:delText>-</w:delText>
        </w:r>
        <w:r w:rsidR="001927D6" w:rsidDel="00BF4EE5">
          <w:delText>up will be excluded from the PP analysis</w:delText>
        </w:r>
        <w:r w:rsidR="00D87E0A" w:rsidDel="00BF4EE5">
          <w:delText xml:space="preserve"> but included in the ITT as restricted estimated maximum likelihood</w:delText>
        </w:r>
      </w:del>
      <w:r w:rsidR="001927D6">
        <w:t>.</w:t>
      </w:r>
    </w:p>
    <w:p w14:paraId="00220A19" w14:textId="77777777" w:rsidR="00C93B30" w:rsidRPr="00451B01" w:rsidRDefault="00C93B30" w:rsidP="00451B01"/>
    <w:p w14:paraId="61F9B490" w14:textId="62CC96C4" w:rsidR="000B5C56" w:rsidRPr="009616A0" w:rsidRDefault="006A11D7" w:rsidP="001A2DF1">
      <w:pPr>
        <w:pStyle w:val="Heading3"/>
      </w:pPr>
      <w:bookmarkStart w:id="104" w:name="_Toc165628308"/>
      <w:r>
        <w:t>Statistical Methods</w:t>
      </w:r>
      <w:bookmarkEnd w:id="104"/>
    </w:p>
    <w:p w14:paraId="6C2E445E" w14:textId="78DAC053" w:rsidR="006659F2" w:rsidRDefault="00B072D1" w:rsidP="00DB4D88">
      <w:ins w:id="105" w:author="Julie Lyng Forman" w:date="2024-05-21T14:33:00Z" w16du:dateUtc="2024-05-21T12:33:00Z">
        <w:r>
          <w:t xml:space="preserve">Evaluation of the treatment effect in </w:t>
        </w:r>
      </w:ins>
      <w:del w:id="106" w:author="Julie Lyng Forman" w:date="2024-05-21T14:33:00Z" w16du:dateUtc="2024-05-21T12:33:00Z">
        <w:r w:rsidR="00483C69" w:rsidDel="00B072D1">
          <w:delText>T</w:delText>
        </w:r>
      </w:del>
      <w:ins w:id="107" w:author="Julie Lyng Forman" w:date="2024-05-21T14:33:00Z" w16du:dateUtc="2024-05-21T12:33:00Z">
        <w:r>
          <w:t>t</w:t>
        </w:r>
      </w:ins>
      <w:r w:rsidR="00483C69">
        <w:t>he primary analys</w:t>
      </w:r>
      <w:ins w:id="108" w:author="Julie Lyng Forman" w:date="2024-05-21T14:31:00Z" w16du:dateUtc="2024-05-21T12:31:00Z">
        <w:r w:rsidR="00BF4EE5">
          <w:t>es</w:t>
        </w:r>
      </w:ins>
      <w:del w:id="109" w:author="Julie Lyng Forman" w:date="2024-05-21T14:31:00Z" w16du:dateUtc="2024-05-21T12:31:00Z">
        <w:r w:rsidR="00483C69" w:rsidDel="00BF4EE5">
          <w:delText>is</w:delText>
        </w:r>
      </w:del>
      <w:r w:rsidR="00483C69">
        <w:t xml:space="preserve"> will be performed using a </w:t>
      </w:r>
      <w:ins w:id="110" w:author="Julie Lyng Forman" w:date="2024-05-21T14:31:00Z" w16du:dateUtc="2024-05-21T12:31:00Z">
        <w:r w:rsidR="00BF4EE5">
          <w:t xml:space="preserve">constrained </w:t>
        </w:r>
      </w:ins>
      <w:r w:rsidR="00483C69">
        <w:t xml:space="preserve">linear mixed effect model </w:t>
      </w:r>
      <w:ins w:id="111" w:author="Julie Lyng Forman" w:date="2024-05-21T14:31:00Z" w16du:dateUtc="2024-05-21T12:31:00Z">
        <w:r w:rsidR="00BF4EE5">
          <w:t xml:space="preserve">including </w:t>
        </w:r>
      </w:ins>
      <w:commentRangeStart w:id="112"/>
      <w:ins w:id="113" w:author="Julie Lyng Forman" w:date="2024-05-21T14:44:00Z" w16du:dateUtc="2024-05-21T12:44:00Z">
        <w:r w:rsidR="00170855">
          <w:t>sex</w:t>
        </w:r>
      </w:ins>
      <w:commentRangeEnd w:id="112"/>
      <w:ins w:id="114" w:author="Julie Lyng Forman" w:date="2024-05-21T14:45:00Z" w16du:dateUtc="2024-05-21T12:45:00Z">
        <w:r w:rsidR="00170855">
          <w:rPr>
            <w:rStyle w:val="CommentReference"/>
            <w:rFonts w:ascii="Cambria" w:eastAsia="Cambria" w:hAnsi="Cambria" w:cs="Cambria"/>
            <w:color w:val="000000"/>
          </w:rPr>
          <w:commentReference w:id="112"/>
        </w:r>
      </w:ins>
      <w:ins w:id="115" w:author="Julie Lyng Forman" w:date="2024-05-21T14:44:00Z" w16du:dateUtc="2024-05-21T12:44:00Z">
        <w:r w:rsidR="00170855">
          <w:t xml:space="preserve">, </w:t>
        </w:r>
      </w:ins>
      <w:ins w:id="116" w:author="Julie Lyng Forman" w:date="2024-05-21T14:31:00Z" w16du:dateUtc="2024-05-21T12:31:00Z">
        <w:r>
          <w:t>follow-up time</w:t>
        </w:r>
      </w:ins>
      <w:ins w:id="117" w:author="Julie Lyng Forman" w:date="2024-05-21T14:37:00Z" w16du:dateUtc="2024-05-21T12:37:00Z">
        <w:r>
          <w:t xml:space="preserve"> (categorical)</w:t>
        </w:r>
      </w:ins>
      <w:ins w:id="118" w:author="Julie Lyng Forman" w:date="2024-05-21T14:31:00Z" w16du:dateUtc="2024-05-21T12:31:00Z">
        <w:r>
          <w:t>,</w:t>
        </w:r>
      </w:ins>
      <w:ins w:id="119" w:author="Julie Lyng Forman" w:date="2024-05-21T14:32:00Z" w16du:dateUtc="2024-05-21T12:32:00Z">
        <w:r>
          <w:t xml:space="preserve"> treatment, and the constrained treatment</w:t>
        </w:r>
      </w:ins>
      <w:ins w:id="120" w:author="Julie Lyng Forman" w:date="2024-05-21T14:36:00Z" w16du:dateUtc="2024-05-21T12:36:00Z">
        <w:r>
          <w:t>*time</w:t>
        </w:r>
      </w:ins>
      <w:ins w:id="121" w:author="Julie Lyng Forman" w:date="2024-05-21T14:32:00Z" w16du:dateUtc="2024-05-21T12:32:00Z">
        <w:r>
          <w:t xml:space="preserve"> interaction as fixed effects, and</w:t>
        </w:r>
      </w:ins>
      <w:del w:id="122" w:author="Julie Lyng Forman" w:date="2024-05-21T14:32:00Z" w16du:dateUtc="2024-05-21T12:32:00Z">
        <w:r w:rsidR="00483C69" w:rsidDel="00B072D1">
          <w:delText>with</w:delText>
        </w:r>
      </w:del>
      <w:r w:rsidR="00483C69">
        <w:t xml:space="preserve"> </w:t>
      </w:r>
      <w:ins w:id="123" w:author="Julie Lyng Forman" w:date="2024-05-21T14:32:00Z" w16du:dateUtc="2024-05-21T12:32:00Z">
        <w:r>
          <w:t xml:space="preserve">with </w:t>
        </w:r>
      </w:ins>
      <w:r w:rsidR="00483C69">
        <w:t xml:space="preserve">an unstructured covariance </w:t>
      </w:r>
      <w:ins w:id="124" w:author="Julie Lyng Forman" w:date="2024-05-21T14:32:00Z" w16du:dateUtc="2024-05-21T12:32:00Z">
        <w:r>
          <w:t xml:space="preserve">pattern </w:t>
        </w:r>
      </w:ins>
      <w:del w:id="125" w:author="Julie Lyng Forman" w:date="2024-05-21T14:32:00Z" w16du:dateUtc="2024-05-21T12:32:00Z">
        <w:r w:rsidR="00AB3BCE" w:rsidDel="00B072D1">
          <w:delText>matrix</w:delText>
        </w:r>
      </w:del>
      <w:ins w:id="126" w:author="Julie Lyng Forman" w:date="2024-05-21T14:32:00Z" w16du:dateUtc="2024-05-21T12:32:00Z">
        <w:r>
          <w:t>to</w:t>
        </w:r>
      </w:ins>
      <w:ins w:id="127" w:author="Julie Lyng Forman" w:date="2024-05-21T14:33:00Z" w16du:dateUtc="2024-05-21T12:33:00Z">
        <w:r>
          <w:t xml:space="preserve"> account for repeated measurements on each study participant</w:t>
        </w:r>
      </w:ins>
      <w:r w:rsidR="00AB3BCE">
        <w:t>.</w:t>
      </w:r>
      <w:r w:rsidR="00E55B55">
        <w:t xml:space="preserve"> </w:t>
      </w:r>
      <w:ins w:id="128" w:author="Julie Lyng Forman" w:date="2024-05-21T14:33:00Z" w16du:dateUtc="2024-05-21T12:33:00Z">
        <w:r>
          <w:t>Effect modification b</w:t>
        </w:r>
      </w:ins>
      <w:ins w:id="129" w:author="Julie Lyng Forman" w:date="2024-05-21T14:34:00Z" w16du:dateUtc="2024-05-21T12:34:00Z">
        <w:r>
          <w:t>y IFNGS will be evaluated by further including IFNGS</w:t>
        </w:r>
      </w:ins>
      <w:ins w:id="130" w:author="Julie Lyng Forman" w:date="2024-05-21T14:37:00Z" w16du:dateUtc="2024-05-21T12:37:00Z">
        <w:r>
          <w:t xml:space="preserve"> (continuous scale)</w:t>
        </w:r>
      </w:ins>
      <w:ins w:id="131" w:author="Julie Lyng Forman" w:date="2024-05-21T14:34:00Z" w16du:dateUtc="2024-05-21T12:34:00Z">
        <w:r>
          <w:t>, the</w:t>
        </w:r>
      </w:ins>
      <w:ins w:id="132" w:author="Julie Lyng Forman" w:date="2024-05-21T14:35:00Z" w16du:dateUtc="2024-05-21T12:35:00Z">
        <w:r>
          <w:t xml:space="preserve"> IFNGS- -time interaction, and the constrained </w:t>
        </w:r>
      </w:ins>
      <w:ins w:id="133" w:author="Julie Lyng Forman" w:date="2024-05-21T14:36:00Z" w16du:dateUtc="2024-05-21T12:36:00Z">
        <w:r>
          <w:t>treatment*time*IFNGS interaction in the linear mixed model. Missing data will be handled implicitly</w:t>
        </w:r>
      </w:ins>
      <w:ins w:id="134" w:author="Julie Lyng Forman" w:date="2024-05-21T14:37:00Z" w16du:dateUtc="2024-05-21T12:37:00Z">
        <w:r>
          <w:t xml:space="preserve"> by maximum likelihood estimation in the linear mixed model.</w:t>
        </w:r>
      </w:ins>
      <w:ins w:id="135" w:author="Julie Lyng Forman" w:date="2024-05-21T14:34:00Z" w16du:dateUtc="2024-05-21T12:34:00Z">
        <w:r>
          <w:t xml:space="preserve"> </w:t>
        </w:r>
      </w:ins>
      <w:del w:id="136" w:author="Julie Lyng Forman" w:date="2024-05-21T14:37:00Z" w16du:dateUtc="2024-05-21T12:37:00Z">
        <w:r w:rsidR="00B1525A" w:rsidDel="00B072D1">
          <w:delText xml:space="preserve">The primarily analysis will be done in an intention-to-treat manner. The linear mixed effect model implicitly </w:delText>
        </w:r>
        <w:r w:rsidR="00237510" w:rsidDel="00B072D1">
          <w:delText>handles missing</w:delText>
        </w:r>
        <w:r w:rsidR="00B1525A" w:rsidDel="00B072D1">
          <w:delText xml:space="preserve"> data with a Restricted Maximum Likelihood </w:delText>
        </w:r>
        <w:r w:rsidR="006B4E64" w:rsidDel="00B072D1">
          <w:delText xml:space="preserve">analysis. </w:delText>
        </w:r>
        <w:r w:rsidR="00DB4D88" w:rsidDel="00B072D1">
          <w:delText>The prim</w:delText>
        </w:r>
        <w:r w:rsidR="00C209AD" w:rsidDel="00B072D1">
          <w:delText xml:space="preserve">ary model will be </w:delText>
        </w:r>
        <w:r w:rsidR="00FD16D1" w:rsidDel="00B072D1">
          <w:delText>outcome</w:delText>
        </w:r>
        <w:r w:rsidR="00C209AD" w:rsidDel="00B072D1">
          <w:delText xml:space="preserve"> by time and </w:delText>
        </w:r>
        <w:r w:rsidR="001B3588" w:rsidDel="00B072D1">
          <w:delText>an interaction between treatment and time</w:delText>
        </w:r>
        <w:r w:rsidR="00FD16D1" w:rsidDel="00B072D1">
          <w:delText xml:space="preserve"> + stratification for sex</w:delText>
        </w:r>
        <w:r w:rsidR="001B3588" w:rsidDel="00B072D1">
          <w:delText>.</w:delText>
        </w:r>
        <w:r w:rsidR="00FD16D1" w:rsidDel="00B072D1">
          <w:delText xml:space="preserve"> </w:delText>
        </w:r>
        <w:r w:rsidR="00607515" w:rsidDel="00B072D1">
          <w:delText>The model will use a repetition for visit.</w:delText>
        </w:r>
      </w:del>
    </w:p>
    <w:p w14:paraId="634391C2" w14:textId="20984B55" w:rsidR="007F2142" w:rsidRDefault="007F2142" w:rsidP="00DB4D88">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w:t>
      </w:r>
      <w:commentRangeStart w:id="137"/>
      <w:r w:rsidR="00C254A7">
        <w:t xml:space="preserve">a linear mixed effect model will be used both on summary scores (such as DI or Matsuda Index) and </w:t>
      </w:r>
      <w:r w:rsidR="00AA41B3">
        <w:t>f</w:t>
      </w:r>
      <w:r w:rsidR="009E6538">
        <w:t>or each individual value with a repetition for visit and timepoint</w:t>
      </w:r>
      <w:commentRangeEnd w:id="137"/>
      <w:r w:rsidR="00170855">
        <w:rPr>
          <w:rStyle w:val="CommentReference"/>
          <w:rFonts w:ascii="Cambria" w:eastAsia="Cambria" w:hAnsi="Cambria" w:cs="Cambria"/>
          <w:color w:val="000000"/>
        </w:rPr>
        <w:commentReference w:id="137"/>
      </w:r>
      <w:r w:rsidR="009E6538">
        <w:t>.</w:t>
      </w:r>
    </w:p>
    <w:p w14:paraId="66869113" w14:textId="77777777" w:rsidR="005F4669" w:rsidRDefault="005F4669" w:rsidP="00DB4D88"/>
    <w:p w14:paraId="348E3344" w14:textId="4DD7E3C2" w:rsidR="006659F2" w:rsidRDefault="00B072D1" w:rsidP="006659F2">
      <w:pPr>
        <w:pStyle w:val="Heading3"/>
      </w:pPr>
      <w:bookmarkStart w:id="138" w:name="_Toc165628309"/>
      <w:ins w:id="139" w:author="Julie Lyng Forman" w:date="2024-05-21T14:40:00Z" w16du:dateUtc="2024-05-21T12:40:00Z">
        <w:r>
          <w:t xml:space="preserve">Multiple testing and </w:t>
        </w:r>
      </w:ins>
      <w:del w:id="140" w:author="Julie Lyng Forman" w:date="2024-05-21T14:40:00Z" w16du:dateUtc="2024-05-21T12:40:00Z">
        <w:r w:rsidR="006659F2" w:rsidDel="00B072D1">
          <w:delText>S</w:delText>
        </w:r>
      </w:del>
      <w:ins w:id="141" w:author="Julie Lyng Forman" w:date="2024-05-21T14:40:00Z" w16du:dateUtc="2024-05-21T12:40:00Z">
        <w:r>
          <w:t>s</w:t>
        </w:r>
      </w:ins>
      <w:r w:rsidR="006659F2">
        <w:t>ignificance</w:t>
      </w:r>
      <w:del w:id="142" w:author="Julie Lyng Forman" w:date="2024-05-21T14:40:00Z" w16du:dateUtc="2024-05-21T12:40:00Z">
        <w:r w:rsidR="006659F2" w:rsidDel="00B072D1">
          <w:delText xml:space="preserve"> levels of the claims</w:delText>
        </w:r>
      </w:del>
      <w:bookmarkEnd w:id="138"/>
    </w:p>
    <w:p w14:paraId="5D921F7A" w14:textId="6578A95D" w:rsidR="006659F2" w:rsidRDefault="006659F2" w:rsidP="006659F2">
      <w:del w:id="143" w:author="Julie Lyng Forman" w:date="2024-05-21T15:28:00Z" w16du:dateUtc="2024-05-21T13:28:00Z">
        <w:r w:rsidDel="004F64A7">
          <w:delText xml:space="preserve">Since this study includes both a primary and a </w:delText>
        </w:r>
      </w:del>
      <w:ins w:id="144" w:author="Julie Lyng Forman" w:date="2024-05-21T15:28:00Z" w16du:dateUtc="2024-05-21T13:28:00Z">
        <w:r w:rsidR="004F64A7">
          <w:t xml:space="preserve">Multiple testing of the </w:t>
        </w:r>
      </w:ins>
      <w:r>
        <w:t>co-primary endpoint</w:t>
      </w:r>
      <w:ins w:id="145" w:author="Julie Lyng Forman" w:date="2024-05-21T15:28:00Z" w16du:dateUtc="2024-05-21T13:28:00Z">
        <w:r w:rsidR="004F64A7">
          <w:t xml:space="preserve">s will be handled by </w:t>
        </w:r>
      </w:ins>
      <w:r>
        <w:t xml:space="preserve"> </w:t>
      </w:r>
      <w:del w:id="146" w:author="Julie Lyng Forman" w:date="2024-05-21T15:28:00Z" w16du:dateUtc="2024-05-21T13:28:00Z">
        <w:r w:rsidDel="004F64A7">
          <w:delText xml:space="preserve">the cut-off for significance will be </w:delText>
        </w:r>
      </w:del>
      <w:r>
        <w:t>Bonferroni</w:t>
      </w:r>
      <w:ins w:id="147" w:author="Julie Lyng Forman" w:date="2024-05-21T15:28:00Z" w16du:dateUtc="2024-05-21T13:28:00Z">
        <w:r w:rsidR="004F64A7">
          <w:t>-adjustment</w:t>
        </w:r>
      </w:ins>
      <w:r>
        <w:t xml:space="preserve"> </w:t>
      </w:r>
      <w:ins w:id="148" w:author="Julie Lyng Forman" w:date="2024-05-21T15:29:00Z" w16du:dateUtc="2024-05-21T13:29:00Z">
        <w:r w:rsidR="004F64A7">
          <w:t>(i.e. by multiplying p-values by two and presenting estimated treatment effects with 97.5% confidence intervals). Test</w:t>
        </w:r>
      </w:ins>
      <w:ins w:id="149" w:author="Julie Lyng Forman" w:date="2024-05-21T15:30:00Z" w16du:dateUtc="2024-05-21T13:30:00Z">
        <w:r w:rsidR="004F64A7">
          <w:t>s</w:t>
        </w:r>
      </w:ins>
      <w:ins w:id="150" w:author="Julie Lyng Forman" w:date="2024-05-21T15:29:00Z" w16du:dateUtc="2024-05-21T13:29:00Z">
        <w:r w:rsidR="004F64A7">
          <w:t xml:space="preserve"> of</w:t>
        </w:r>
      </w:ins>
      <w:ins w:id="151" w:author="Julie Lyng Forman" w:date="2024-05-21T15:30:00Z" w16du:dateUtc="2024-05-21T13:30:00Z">
        <w:r w:rsidR="004F64A7">
          <w:t xml:space="preserve"> treatment effect and effect modification by IFNGS will be carried out sequentially, so that </w:t>
        </w:r>
      </w:ins>
      <w:ins w:id="152" w:author="Julie Lyng Forman" w:date="2024-05-21T15:31:00Z" w16du:dateUtc="2024-05-21T13:31:00Z">
        <w:r w:rsidR="004F64A7">
          <w:t xml:space="preserve">effect modification will only be tested if a significant treatment effect is found. </w:t>
        </w:r>
      </w:ins>
      <w:del w:id="153" w:author="Julie Lyng Forman" w:date="2024-05-21T15:29:00Z" w16du:dateUtc="2024-05-21T13:29:00Z">
        <w:r w:rsidDel="004F64A7">
          <w:delText>corrected to p=0.025 and the associated 95% confidence interval adjusted for this</w:delText>
        </w:r>
      </w:del>
      <w:r>
        <w:t>.</w:t>
      </w:r>
      <w:r w:rsidR="00DB2DCE">
        <w:t xml:space="preserve"> This is in accordance with the alpha set at p=0.05 in the original protocol without Bonferroni correction.</w:t>
      </w:r>
      <w:r>
        <w:t xml:space="preserve"> </w:t>
      </w:r>
      <w:ins w:id="154" w:author="Julie Lyng Forman" w:date="2024-05-21T15:34:00Z" w16du:dateUtc="2024-05-21T13:34:00Z">
        <w:r w:rsidR="004F64A7">
          <w:t xml:space="preserve"> The p</w:t>
        </w:r>
      </w:ins>
      <w:ins w:id="155" w:author="Julie Lyng Forman" w:date="2024-05-21T15:32:00Z" w16du:dateUtc="2024-05-21T13:32:00Z">
        <w:r w:rsidR="004F64A7">
          <w:t xml:space="preserve">-values from the </w:t>
        </w:r>
      </w:ins>
      <w:del w:id="156" w:author="Julie Lyng Forman" w:date="2024-05-21T15:32:00Z" w16du:dateUtc="2024-05-21T13:32:00Z">
        <w:r w:rsidR="005070B8" w:rsidDel="004F64A7">
          <w:delText>S</w:delText>
        </w:r>
      </w:del>
      <w:ins w:id="157" w:author="Julie Lyng Forman" w:date="2024-05-21T15:32:00Z" w16du:dateUtc="2024-05-21T13:32:00Z">
        <w:r w:rsidR="004F64A7">
          <w:t>s</w:t>
        </w:r>
      </w:ins>
      <w:r w:rsidR="005070B8">
        <w:t xml:space="preserve">econdary </w:t>
      </w:r>
      <w:ins w:id="158" w:author="Julie Lyng Forman" w:date="2024-05-21T15:32:00Z" w16du:dateUtc="2024-05-21T13:32:00Z">
        <w:r w:rsidR="004F64A7">
          <w:t xml:space="preserve">and </w:t>
        </w:r>
        <w:proofErr w:type="spellStart"/>
        <w:r w:rsidR="004F64A7">
          <w:t>explory</w:t>
        </w:r>
        <w:proofErr w:type="spellEnd"/>
        <w:r w:rsidR="004F64A7">
          <w:t xml:space="preserve"> analyses </w:t>
        </w:r>
      </w:ins>
      <w:del w:id="159" w:author="Julie Lyng Forman" w:date="2024-05-21T15:32:00Z" w16du:dateUtc="2024-05-21T13:32:00Z">
        <w:r w:rsidR="005070B8" w:rsidDel="004F64A7">
          <w:delText xml:space="preserve">outcomes </w:delText>
        </w:r>
      </w:del>
      <w:r w:rsidR="005070B8">
        <w:t xml:space="preserve">will be adjusted </w:t>
      </w:r>
      <w:ins w:id="160" w:author="Julie Lyng Forman" w:date="2024-05-21T15:34:00Z" w16du:dateUtc="2024-05-21T13:34:00Z">
        <w:r w:rsidR="004F64A7">
          <w:t>for multiple testing using</w:t>
        </w:r>
      </w:ins>
      <w:ins w:id="161" w:author="Julie Lyng Forman" w:date="2024-05-21T15:32:00Z" w16du:dateUtc="2024-05-21T13:32:00Z">
        <w:r w:rsidR="004F64A7">
          <w:t xml:space="preserve"> the method of Benjamini and Hochberg</w:t>
        </w:r>
      </w:ins>
      <w:ins w:id="162" w:author="Julie Lyng Forman" w:date="2024-05-21T15:33:00Z" w16du:dateUtc="2024-05-21T13:33:00Z">
        <w:r w:rsidR="004F64A7">
          <w:fldChar w:fldCharType="begin" w:fldLock="1"/>
        </w:r>
        <w:r w:rsidR="004F64A7">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41&lt;/sup&gt;","plainTextFormattedCitation":"41","previouslyFormattedCitation":"&lt;sup&gt;40&lt;/sup&gt;"},"properties":{"noteIndex":0},"schema":"https://github.com/citation-style-language/schema/raw/master/csl-citation.json"}</w:instrText>
        </w:r>
        <w:r w:rsidR="004F64A7">
          <w:fldChar w:fldCharType="separate"/>
        </w:r>
        <w:r w:rsidR="004F64A7" w:rsidRPr="0019617B">
          <w:rPr>
            <w:noProof/>
            <w:vertAlign w:val="superscript"/>
          </w:rPr>
          <w:t>41</w:t>
        </w:r>
        <w:r w:rsidR="004F64A7">
          <w:fldChar w:fldCharType="end"/>
        </w:r>
      </w:ins>
      <w:ins w:id="163" w:author="Julie Lyng Forman" w:date="2024-05-21T15:32:00Z" w16du:dateUtc="2024-05-21T13:32:00Z">
        <w:r w:rsidR="004F64A7">
          <w:t>, which control the</w:t>
        </w:r>
      </w:ins>
      <w:del w:id="164" w:author="Julie Lyng Forman" w:date="2024-05-21T15:32:00Z" w16du:dateUtc="2024-05-21T13:32:00Z">
        <w:r w:rsidR="005070B8" w:rsidDel="004F64A7">
          <w:delText>for</w:delText>
        </w:r>
      </w:del>
      <w:r w:rsidR="005070B8">
        <w:t xml:space="preserve"> false discovery rate</w:t>
      </w:r>
      <w:r w:rsidR="00EC5D9A">
        <w:t xml:space="preserve"> (FDR)</w:t>
      </w:r>
      <w:del w:id="165" w:author="Julie Lyng Forman" w:date="2024-05-21T15:34:00Z" w16du:dateUtc="2024-05-21T13:34:00Z">
        <w:r w:rsidR="00955789" w:rsidDel="004F64A7">
          <w:delText xml:space="preserve"> in the </w:delText>
        </w:r>
      </w:del>
      <w:del w:id="166" w:author="Julie Lyng Forman" w:date="2024-05-21T15:33:00Z" w16du:dateUtc="2024-05-21T13:33:00Z">
        <w:r w:rsidR="00955789" w:rsidDel="004F64A7">
          <w:delText>Benjamini-Hochberg</w:delText>
        </w:r>
        <w:r w:rsidR="004E79B3" w:rsidDel="004F64A7">
          <w:delText xml:space="preserve"> (BH)</w:delText>
        </w:r>
        <w:r w:rsidR="00955789" w:rsidDel="004F64A7">
          <w:delText xml:space="preserve"> method</w:delText>
        </w:r>
        <w:r w:rsidR="004E79B3" w:rsidDel="004F64A7">
          <w:fldChar w:fldCharType="begin" w:fldLock="1"/>
        </w:r>
        <w:r w:rsidR="0019617B" w:rsidDel="004F64A7">
          <w:del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41&lt;/sup&gt;","plainTextFormattedCitation":"41","previouslyFormattedCitation":"&lt;sup&gt;40&lt;/sup&gt;"},"properties":{"noteIndex":0},"schema":"https://github.com/citation-style-language/schema/raw/master/csl-citation.json"}</w:delInstrText>
        </w:r>
        <w:r w:rsidR="004E79B3" w:rsidDel="004F64A7">
          <w:fldChar w:fldCharType="separate"/>
        </w:r>
        <w:r w:rsidR="0019617B" w:rsidRPr="0019617B" w:rsidDel="004F64A7">
          <w:rPr>
            <w:noProof/>
            <w:vertAlign w:val="superscript"/>
          </w:rPr>
          <w:delText>41</w:delText>
        </w:r>
        <w:r w:rsidR="004E79B3" w:rsidDel="004F64A7">
          <w:fldChar w:fldCharType="end"/>
        </w:r>
        <w:r w:rsidR="005070B8" w:rsidDel="004F64A7">
          <w:delText xml:space="preserve"> </w:delText>
        </w:r>
      </w:del>
      <w:del w:id="167" w:author="Julie Lyng Forman" w:date="2024-05-21T15:34:00Z" w16du:dateUtc="2024-05-21T13:34:00Z">
        <w:r w:rsidR="005070B8" w:rsidDel="004F64A7">
          <w:delText>as a group, and the exploratory outcomes will be adjusted for</w:delText>
        </w:r>
        <w:r w:rsidR="00EC5D9A" w:rsidDel="004F64A7">
          <w:delText xml:space="preserve"> FDR</w:delText>
        </w:r>
        <w:r w:rsidR="004E79B3" w:rsidDel="004F64A7">
          <w:delText xml:space="preserve"> in the BH method</w:delText>
        </w:r>
        <w:r w:rsidR="00EC5D9A" w:rsidDel="004F64A7">
          <w:delText xml:space="preserve"> as a separate group</w:delText>
        </w:r>
      </w:del>
      <w:r w:rsidR="00EC5D9A">
        <w:t>.</w:t>
      </w:r>
      <w:ins w:id="168" w:author="Julie Lyng Forman" w:date="2024-05-21T15:34:00Z" w16du:dateUtc="2024-05-21T13:34:00Z">
        <w:r w:rsidR="004F64A7">
          <w:t xml:space="preserve"> </w:t>
        </w:r>
      </w:ins>
      <w:r w:rsidR="00610AC7">
        <w:t xml:space="preserve"> </w:t>
      </w:r>
      <w:ins w:id="169" w:author="Julie Lyng Forman" w:date="2024-05-21T15:35:00Z" w16du:dateUtc="2024-05-21T13:35:00Z">
        <w:r w:rsidR="004F64A7">
          <w:t xml:space="preserve">Adjustment will be carried out for secondary and exploratory end points separately and </w:t>
        </w:r>
        <w:r w:rsidR="004F64A7">
          <w:lastRenderedPageBreak/>
          <w:t>for tests of treatment effect and effect modification separately. In all analyses an adjuste</w:t>
        </w:r>
      </w:ins>
      <w:ins w:id="170" w:author="Julie Lyng Forman" w:date="2024-05-21T15:36:00Z" w16du:dateUtc="2024-05-21T13:36:00Z">
        <w:r w:rsidR="004F64A7">
          <w:t>d p-value &lt; 0.05 will be considered statistically significant.</w:t>
        </w:r>
      </w:ins>
      <w:r w:rsidR="00EC5D9A">
        <w:t xml:space="preserve"> </w:t>
      </w:r>
    </w:p>
    <w:p w14:paraId="1BA14C30" w14:textId="77777777" w:rsidR="006659F2" w:rsidRDefault="006659F2" w:rsidP="006659F2"/>
    <w:p w14:paraId="3FD9D92E" w14:textId="6F06563F" w:rsidR="006659F2" w:rsidRDefault="006659F2" w:rsidP="006659F2">
      <w:pPr>
        <w:pStyle w:val="Heading3"/>
      </w:pPr>
      <w:bookmarkStart w:id="171" w:name="_Toc165628310"/>
      <w:r>
        <w:t>Tools for statistical analysis</w:t>
      </w:r>
      <w:bookmarkEnd w:id="171"/>
    </w:p>
    <w:p w14:paraId="236D823E" w14:textId="0B441148" w:rsidR="006659F2" w:rsidRDefault="006659F2" w:rsidP="006659F2">
      <w:r>
        <w:t xml:space="preserve">Analysis will be done in an updated version of </w:t>
      </w:r>
      <w:del w:id="172" w:author="Julie Lyng Forman" w:date="2024-05-21T14:40:00Z" w16du:dateUtc="2024-05-21T12:40:00Z">
        <w:r w:rsidR="0068456B" w:rsidDel="00B072D1">
          <w:delText>r</w:delText>
        </w:r>
      </w:del>
      <w:proofErr w:type="spellStart"/>
      <w:ins w:id="173" w:author="Julie Lyng Forman" w:date="2024-05-21T14:40:00Z" w16du:dateUtc="2024-05-21T12:40:00Z">
        <w:r w:rsidR="00B072D1">
          <w:t>R</w:t>
        </w:r>
      </w:ins>
      <w:r w:rsidR="0068456B">
        <w:t>studio</w:t>
      </w:r>
      <w:proofErr w:type="spellEnd"/>
      <w:r w:rsidR="0068456B">
        <w:t xml:space="preserve"> with an updated version of R</w:t>
      </w:r>
      <w:r>
        <w:fldChar w:fldCharType="begin" w:fldLock="1"/>
      </w:r>
      <w:r w:rsidR="0019617B">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2&lt;/sup&gt;","plainTextFormattedCitation":"42","previouslyFormattedCitation":"&lt;sup&gt;41&lt;/sup&gt;"},"properties":{"noteIndex":0},"schema":"https://github.com/citation-style-language/schema/raw/master/csl-citation.json"}</w:instrText>
      </w:r>
      <w:r>
        <w:fldChar w:fldCharType="separate"/>
      </w:r>
      <w:r w:rsidR="0019617B" w:rsidRPr="0019617B">
        <w:rPr>
          <w:noProof/>
          <w:vertAlign w:val="superscript"/>
        </w:rPr>
        <w:t>42</w:t>
      </w:r>
      <w:r>
        <w:fldChar w:fldCharType="end"/>
      </w:r>
      <w:r>
        <w:t xml:space="preserve">. The </w:t>
      </w:r>
      <w:proofErr w:type="spellStart"/>
      <w:r>
        <w:t>LMMstar</w:t>
      </w:r>
      <w:proofErr w:type="spellEnd"/>
      <w:r>
        <w:t xml:space="preserve"> package</w:t>
      </w:r>
      <w:r>
        <w:fldChar w:fldCharType="begin" w:fldLock="1"/>
      </w:r>
      <w:r w:rsidR="0019617B">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3&lt;/sup&gt;","plainTextFormattedCitation":"43","previouslyFormattedCitation":"&lt;sup&gt;42&lt;/sup&gt;"},"properties":{"noteIndex":0},"schema":"https://github.com/citation-style-language/schema/raw/master/csl-citation.json"}</w:instrText>
      </w:r>
      <w:r>
        <w:fldChar w:fldCharType="separate"/>
      </w:r>
      <w:r w:rsidR="0019617B" w:rsidRPr="0019617B">
        <w:rPr>
          <w:noProof/>
          <w:vertAlign w:val="superscript"/>
        </w:rPr>
        <w:t>43</w:t>
      </w:r>
      <w:r>
        <w:fldChar w:fldCharType="end"/>
      </w:r>
      <w:r>
        <w:t xml:space="preserve"> will be used for </w:t>
      </w:r>
      <w:ins w:id="174" w:author="Julie Lyng Forman" w:date="2024-05-21T14:40:00Z" w16du:dateUtc="2024-05-21T12:40:00Z">
        <w:r w:rsidR="00B072D1">
          <w:t>linear mixed model analyses</w:t>
        </w:r>
      </w:ins>
      <w:del w:id="175" w:author="Julie Lyng Forman" w:date="2024-05-21T14:40:00Z" w16du:dateUtc="2024-05-21T12:40:00Z">
        <w:r w:rsidDel="00B072D1">
          <w:delText>the primary analysis,</w:delText>
        </w:r>
      </w:del>
      <w:r>
        <w:t xml:space="preserve"> </w:t>
      </w:r>
      <w:commentRangeStart w:id="176"/>
      <w:r>
        <w:t>the LME4 package</w:t>
      </w:r>
      <w:r>
        <w:fldChar w:fldCharType="begin" w:fldLock="1"/>
      </w:r>
      <w:r w:rsidR="0019617B">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7e2ecd7e-dba8-47e8-a544-fc31a4df5ed9"]}],"mendeley":{"formattedCitation":"&lt;sup&gt;44&lt;/sup&gt;","plainTextFormattedCitation":"44","previouslyFormattedCitation":"&lt;sup&gt;43&lt;/sup&gt;"},"properties":{"noteIndex":0},"schema":"https://github.com/citation-style-language/schema/raw/master/csl-citation.json"}</w:instrText>
      </w:r>
      <w:r>
        <w:fldChar w:fldCharType="separate"/>
      </w:r>
      <w:r w:rsidR="0019617B" w:rsidRPr="0019617B">
        <w:rPr>
          <w:noProof/>
          <w:vertAlign w:val="superscript"/>
        </w:rPr>
        <w:t>44</w:t>
      </w:r>
      <w:r>
        <w:fldChar w:fldCharType="end"/>
      </w:r>
      <w:r>
        <w:t xml:space="preserve"> will be used as a comparator, but assuming the results are similar only the </w:t>
      </w:r>
      <w:proofErr w:type="spellStart"/>
      <w:r>
        <w:t>LMMstar</w:t>
      </w:r>
      <w:proofErr w:type="spellEnd"/>
      <w:r>
        <w:t xml:space="preserve"> results will be published.</w:t>
      </w:r>
      <w:commentRangeEnd w:id="176"/>
      <w:r w:rsidR="00170855">
        <w:rPr>
          <w:rStyle w:val="CommentReference"/>
          <w:rFonts w:ascii="Cambria" w:eastAsia="Cambria" w:hAnsi="Cambria" w:cs="Cambria"/>
          <w:color w:val="000000"/>
        </w:rPr>
        <w:commentReference w:id="176"/>
      </w:r>
      <w:r>
        <w:t xml:space="preserve"> 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p>
    <w:p w14:paraId="59934CC8" w14:textId="2336F9C4" w:rsidR="006659F2" w:rsidRPr="006659F2" w:rsidRDefault="00303B2F" w:rsidP="006659F2">
      <w:pPr>
        <w:pStyle w:val="Heading3"/>
      </w:pPr>
      <w:r>
        <w:br w:type="page"/>
      </w:r>
    </w:p>
    <w:p w14:paraId="3D3A6D3A" w14:textId="272D784D" w:rsidR="000B5C56" w:rsidRPr="009616A0" w:rsidRDefault="000B5C56" w:rsidP="000B5C56">
      <w:pPr>
        <w:pStyle w:val="Heading2"/>
        <w:rPr>
          <w:rFonts w:ascii="Times New Roman" w:hAnsi="Times New Roman" w:cs="Times New Roman"/>
        </w:rPr>
      </w:pPr>
      <w:bookmarkStart w:id="177" w:name="_Toc165628311"/>
      <w:r w:rsidRPr="009616A0">
        <w:rPr>
          <w:rFonts w:ascii="Times New Roman" w:hAnsi="Times New Roman" w:cs="Times New Roman"/>
        </w:rPr>
        <w:lastRenderedPageBreak/>
        <w:t>DEVIATIONS FROM THE ORIGINAL PROTOCOL</w:t>
      </w:r>
      <w:bookmarkEnd w:id="177"/>
      <w:r w:rsidRPr="009616A0">
        <w:rPr>
          <w:rFonts w:ascii="Times New Roman" w:hAnsi="Times New Roman" w:cs="Times New Roman"/>
        </w:rPr>
        <w:t xml:space="preserve"> </w:t>
      </w:r>
    </w:p>
    <w:p w14:paraId="057D0DE2" w14:textId="058C0509" w:rsidR="000B5C56" w:rsidRDefault="008C2AF1" w:rsidP="000B5C56">
      <w:pPr>
        <w:spacing w:after="0" w:line="360" w:lineRule="auto"/>
        <w:jc w:val="both"/>
        <w:rPr>
          <w:rFonts w:ascii="Times New Roman" w:hAnsi="Times New Roman" w:cs="Times New Roman"/>
        </w:rPr>
      </w:pPr>
      <w:r>
        <w:rPr>
          <w:rFonts w:ascii="Times New Roman" w:hAnsi="Times New Roman" w:cs="Times New Roman"/>
        </w:rPr>
        <w:t>During the study, the following changes were done to the original protocol:</w:t>
      </w:r>
    </w:p>
    <w:tbl>
      <w:tblPr>
        <w:tblStyle w:val="TableGrid"/>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921011">
            <w:r>
              <w:t>Version</w:t>
            </w:r>
          </w:p>
        </w:tc>
        <w:tc>
          <w:tcPr>
            <w:tcW w:w="852" w:type="dxa"/>
          </w:tcPr>
          <w:p w14:paraId="10DA914D" w14:textId="4C991F6F" w:rsidR="008C2AF1" w:rsidRDefault="00CF130B" w:rsidP="00921011">
            <w:r>
              <w:t>Change</w:t>
            </w:r>
            <w:r w:rsidR="008C2AF1">
              <w:t xml:space="preserve"> Dat</w:t>
            </w:r>
            <w:r>
              <w:t>e</w:t>
            </w:r>
          </w:p>
        </w:tc>
        <w:tc>
          <w:tcPr>
            <w:tcW w:w="8379" w:type="dxa"/>
          </w:tcPr>
          <w:p w14:paraId="2C04F756" w14:textId="3089D5FA" w:rsidR="008C2AF1" w:rsidRDefault="008C2AF1" w:rsidP="00921011">
            <w:r>
              <w:t>Comments</w:t>
            </w:r>
          </w:p>
        </w:tc>
      </w:tr>
      <w:tr w:rsidR="008C2AF1" w:rsidRPr="008C2AF1" w14:paraId="6BF46960" w14:textId="77777777" w:rsidTr="00D509C7">
        <w:tc>
          <w:tcPr>
            <w:tcW w:w="957" w:type="dxa"/>
          </w:tcPr>
          <w:p w14:paraId="48E3AD5C" w14:textId="77777777" w:rsidR="008C2AF1" w:rsidRDefault="008C2AF1" w:rsidP="00921011">
            <w:r>
              <w:t>1.0</w:t>
            </w:r>
          </w:p>
        </w:tc>
        <w:tc>
          <w:tcPr>
            <w:tcW w:w="852" w:type="dxa"/>
          </w:tcPr>
          <w:p w14:paraId="617E8AB8" w14:textId="77777777" w:rsidR="008C2AF1" w:rsidRDefault="008C2AF1" w:rsidP="00921011">
            <w:r>
              <w:t>18/1-2022</w:t>
            </w:r>
          </w:p>
        </w:tc>
        <w:tc>
          <w:tcPr>
            <w:tcW w:w="8379" w:type="dxa"/>
          </w:tcPr>
          <w:p w14:paraId="4E9CAF0D" w14:textId="4C7FFBC7" w:rsidR="008C2AF1" w:rsidRPr="008C2AF1" w:rsidRDefault="008C2AF1" w:rsidP="00921011">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921011">
            <w:r>
              <w:t>1.1</w:t>
            </w:r>
          </w:p>
        </w:tc>
        <w:tc>
          <w:tcPr>
            <w:tcW w:w="852" w:type="dxa"/>
          </w:tcPr>
          <w:p w14:paraId="0DB914B1" w14:textId="77777777" w:rsidR="008C2AF1" w:rsidRDefault="008C2AF1" w:rsidP="00921011">
            <w:r>
              <w:t>2/2-2022</w:t>
            </w:r>
          </w:p>
        </w:tc>
        <w:tc>
          <w:tcPr>
            <w:tcW w:w="8379" w:type="dxa"/>
          </w:tcPr>
          <w:p w14:paraId="21DDE27E" w14:textId="2560D424" w:rsidR="008C2AF1" w:rsidRPr="00D53A36" w:rsidRDefault="00D53A36" w:rsidP="00921011">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921011">
            <w:r>
              <w:t>1.2</w:t>
            </w:r>
          </w:p>
        </w:tc>
        <w:tc>
          <w:tcPr>
            <w:tcW w:w="852" w:type="dxa"/>
          </w:tcPr>
          <w:p w14:paraId="27E5340E" w14:textId="77777777" w:rsidR="008C2AF1" w:rsidRDefault="008C2AF1" w:rsidP="00921011">
            <w:r>
              <w:t>15/2 2022</w:t>
            </w:r>
          </w:p>
        </w:tc>
        <w:tc>
          <w:tcPr>
            <w:tcW w:w="8379" w:type="dxa"/>
          </w:tcPr>
          <w:p w14:paraId="1F0AB5A9" w14:textId="13FCD0E8" w:rsidR="008C2AF1" w:rsidRPr="008C2AF1" w:rsidRDefault="008C2AF1" w:rsidP="00921011">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921011">
            <w:r>
              <w:t>1.3</w:t>
            </w:r>
          </w:p>
        </w:tc>
        <w:tc>
          <w:tcPr>
            <w:tcW w:w="852" w:type="dxa"/>
          </w:tcPr>
          <w:p w14:paraId="72487C46" w14:textId="77777777" w:rsidR="008C2AF1" w:rsidRDefault="008C2AF1" w:rsidP="00921011">
            <w:r>
              <w:t>11/3 2022</w:t>
            </w:r>
          </w:p>
        </w:tc>
        <w:tc>
          <w:tcPr>
            <w:tcW w:w="8379" w:type="dxa"/>
          </w:tcPr>
          <w:p w14:paraId="61D4794C" w14:textId="0ED6A118" w:rsidR="008C2AF1" w:rsidRPr="00805E58" w:rsidRDefault="00805E58" w:rsidP="00921011">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921011">
            <w:r w:rsidRPr="002C6148">
              <w:t>Updated recruitment procedure to let c</w:t>
            </w:r>
            <w:r>
              <w:t>linicians provide a list of eligible patients to the researcher.</w:t>
            </w:r>
          </w:p>
          <w:p w14:paraId="013BEAC8" w14:textId="2E6243F5" w:rsidR="008C2AF1" w:rsidRPr="00A11324" w:rsidRDefault="00A11324" w:rsidP="00921011">
            <w:r w:rsidRPr="00A11324">
              <w:t>Updated fatigue severity score i</w:t>
            </w:r>
            <w:r>
              <w:t>n the description of outcomes.</w:t>
            </w:r>
          </w:p>
          <w:p w14:paraId="72AA9973" w14:textId="523ED273" w:rsidR="008C2AF1" w:rsidRPr="00474160" w:rsidRDefault="00474160" w:rsidP="00921011">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921011">
            <w:r>
              <w:t>1.4</w:t>
            </w:r>
          </w:p>
          <w:p w14:paraId="7D076662" w14:textId="77777777" w:rsidR="008C2AF1" w:rsidRDefault="008C2AF1" w:rsidP="00921011"/>
          <w:p w14:paraId="1FEFA7C7" w14:textId="77777777" w:rsidR="008C2AF1" w:rsidRPr="008B3106" w:rsidRDefault="008C2AF1" w:rsidP="00921011"/>
        </w:tc>
        <w:tc>
          <w:tcPr>
            <w:tcW w:w="852" w:type="dxa"/>
          </w:tcPr>
          <w:p w14:paraId="48043F9B" w14:textId="77777777" w:rsidR="008C2AF1" w:rsidRPr="008B3106" w:rsidRDefault="008C2AF1" w:rsidP="00921011">
            <w:r>
              <w:t>05/04-2022</w:t>
            </w:r>
          </w:p>
        </w:tc>
        <w:tc>
          <w:tcPr>
            <w:tcW w:w="8379" w:type="dxa"/>
          </w:tcPr>
          <w:p w14:paraId="7F912EE6" w14:textId="0732CFD9" w:rsidR="008C2AF1" w:rsidRPr="0092355C" w:rsidRDefault="00164821" w:rsidP="00921011">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921011">
            <w:r>
              <w:t>1.5</w:t>
            </w:r>
          </w:p>
          <w:p w14:paraId="471146AD" w14:textId="77777777" w:rsidR="008C2AF1" w:rsidRDefault="008C2AF1" w:rsidP="00921011"/>
          <w:p w14:paraId="7CD12DB7" w14:textId="77777777" w:rsidR="008C2AF1" w:rsidRDefault="008C2AF1" w:rsidP="00921011"/>
          <w:p w14:paraId="7FD3C1A2" w14:textId="77777777" w:rsidR="008C2AF1" w:rsidRPr="008B3106" w:rsidRDefault="008C2AF1" w:rsidP="00921011"/>
        </w:tc>
        <w:tc>
          <w:tcPr>
            <w:tcW w:w="852" w:type="dxa"/>
          </w:tcPr>
          <w:p w14:paraId="79B8634D" w14:textId="77777777" w:rsidR="008C2AF1" w:rsidRPr="008B3106" w:rsidRDefault="008C2AF1" w:rsidP="00921011">
            <w:r>
              <w:t>25/5-2022</w:t>
            </w:r>
          </w:p>
        </w:tc>
        <w:tc>
          <w:tcPr>
            <w:tcW w:w="8379" w:type="dxa"/>
          </w:tcPr>
          <w:p w14:paraId="31C68021" w14:textId="2FAF36C7" w:rsidR="008C2AF1" w:rsidRPr="0092355C" w:rsidRDefault="0092355C" w:rsidP="00921011">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921011">
            <w:r>
              <w:t>1.6</w:t>
            </w:r>
          </w:p>
          <w:p w14:paraId="3829F088" w14:textId="77777777" w:rsidR="008C2AF1" w:rsidRDefault="008C2AF1" w:rsidP="00921011"/>
          <w:p w14:paraId="3BFD6879" w14:textId="77777777" w:rsidR="008C2AF1" w:rsidRDefault="008C2AF1" w:rsidP="00921011"/>
          <w:p w14:paraId="039DC659" w14:textId="77777777" w:rsidR="008C2AF1" w:rsidRDefault="008C2AF1" w:rsidP="00921011"/>
          <w:p w14:paraId="56CEF662" w14:textId="77777777" w:rsidR="008C2AF1" w:rsidRDefault="008C2AF1" w:rsidP="00921011"/>
          <w:p w14:paraId="5CCEF454" w14:textId="77777777" w:rsidR="008C2AF1" w:rsidRDefault="008C2AF1" w:rsidP="00921011"/>
        </w:tc>
        <w:tc>
          <w:tcPr>
            <w:tcW w:w="852" w:type="dxa"/>
          </w:tcPr>
          <w:p w14:paraId="0A80157B" w14:textId="77777777" w:rsidR="008C2AF1" w:rsidRPr="008B3106" w:rsidRDefault="008C2AF1" w:rsidP="00921011">
            <w:r>
              <w:t>11/10-2022</w:t>
            </w:r>
          </w:p>
        </w:tc>
        <w:tc>
          <w:tcPr>
            <w:tcW w:w="8379" w:type="dxa"/>
          </w:tcPr>
          <w:p w14:paraId="6EC4D6CA" w14:textId="186E36C4" w:rsidR="008C2AF1" w:rsidRPr="001F764C" w:rsidRDefault="001F764C" w:rsidP="00921011">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921011">
            <w:r>
              <w:t>1.7</w:t>
            </w:r>
          </w:p>
          <w:p w14:paraId="105D3774" w14:textId="77777777" w:rsidR="008C2AF1" w:rsidRDefault="008C2AF1" w:rsidP="00921011"/>
          <w:p w14:paraId="63250FB7" w14:textId="77777777" w:rsidR="008C2AF1" w:rsidRDefault="008C2AF1" w:rsidP="00921011"/>
          <w:p w14:paraId="1FD8D0A0" w14:textId="77777777" w:rsidR="008C2AF1" w:rsidRDefault="008C2AF1" w:rsidP="00921011"/>
        </w:tc>
        <w:tc>
          <w:tcPr>
            <w:tcW w:w="852" w:type="dxa"/>
          </w:tcPr>
          <w:p w14:paraId="5BC8483D" w14:textId="77777777" w:rsidR="008C2AF1" w:rsidRPr="008B3106" w:rsidRDefault="008C2AF1" w:rsidP="00921011">
            <w:r>
              <w:t>2/11-2022</w:t>
            </w:r>
          </w:p>
        </w:tc>
        <w:tc>
          <w:tcPr>
            <w:tcW w:w="8379" w:type="dxa"/>
          </w:tcPr>
          <w:p w14:paraId="5E7C5943" w14:textId="1AECFCD9" w:rsidR="008C2AF1" w:rsidRPr="008B3106" w:rsidRDefault="006C76DC" w:rsidP="00921011">
            <w:r>
              <w:t>Added HSP-90 as an IL-6 induced gene expression outcome, based on a paper by A. Stephanou</w:t>
            </w:r>
            <w:r w:rsidR="008C2AF1">
              <w:t xml:space="preserve"> </w:t>
            </w:r>
            <w:r w:rsidR="008C2AF1">
              <w:fldChar w:fldCharType="begin" w:fldLock="1"/>
            </w:r>
            <w:r w:rsidR="0019617B">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5&lt;/sup&gt;","plainTextFormattedCitation":"45","previouslyFormattedCitation":"&lt;sup&gt;44&lt;/sup&gt;"},"properties":{"noteIndex":0},"schema":"https://github.com/citation-style-language/schema/raw/master/csl-citation.json"}</w:instrText>
            </w:r>
            <w:r w:rsidR="008C2AF1">
              <w:fldChar w:fldCharType="separate"/>
            </w:r>
            <w:r w:rsidR="0019617B" w:rsidRPr="0019617B">
              <w:rPr>
                <w:noProof/>
                <w:vertAlign w:val="superscript"/>
              </w:rPr>
              <w:t>45</w:t>
            </w:r>
            <w:r w:rsidR="008C2AF1">
              <w:fldChar w:fldCharType="end"/>
            </w:r>
          </w:p>
        </w:tc>
      </w:tr>
      <w:tr w:rsidR="008C2AF1" w:rsidRPr="00E62C0D" w14:paraId="4611AC1F" w14:textId="77777777" w:rsidTr="00D509C7">
        <w:tc>
          <w:tcPr>
            <w:tcW w:w="957" w:type="dxa"/>
          </w:tcPr>
          <w:p w14:paraId="3D0F05D3" w14:textId="77777777" w:rsidR="008C2AF1" w:rsidRDefault="008C2AF1" w:rsidP="00921011">
            <w:r>
              <w:t>1.8</w:t>
            </w:r>
          </w:p>
        </w:tc>
        <w:tc>
          <w:tcPr>
            <w:tcW w:w="852" w:type="dxa"/>
          </w:tcPr>
          <w:p w14:paraId="045F314B" w14:textId="77777777" w:rsidR="008C2AF1" w:rsidRDefault="008C2AF1" w:rsidP="00921011">
            <w:r>
              <w:t>22/5-2023</w:t>
            </w:r>
          </w:p>
        </w:tc>
        <w:tc>
          <w:tcPr>
            <w:tcW w:w="8379" w:type="dxa"/>
          </w:tcPr>
          <w:p w14:paraId="52F2C237" w14:textId="2C7CD530" w:rsidR="008C2AF1" w:rsidRPr="00E62C0D" w:rsidRDefault="00E62C0D" w:rsidP="00921011">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921011">
            <w:r>
              <w:t>1.9</w:t>
            </w:r>
          </w:p>
        </w:tc>
        <w:tc>
          <w:tcPr>
            <w:tcW w:w="852" w:type="dxa"/>
          </w:tcPr>
          <w:p w14:paraId="6A814461" w14:textId="77777777" w:rsidR="008C2AF1" w:rsidRDefault="008C2AF1" w:rsidP="00921011">
            <w:r>
              <w:t>14/6-2023</w:t>
            </w:r>
          </w:p>
        </w:tc>
        <w:tc>
          <w:tcPr>
            <w:tcW w:w="8379" w:type="dxa"/>
          </w:tcPr>
          <w:p w14:paraId="7C291BDF" w14:textId="1F434A30" w:rsidR="008C2AF1" w:rsidRPr="00E62C0D" w:rsidRDefault="00E62C0D" w:rsidP="00921011">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921011">
            <w:r>
              <w:t>2.0</w:t>
            </w:r>
          </w:p>
        </w:tc>
        <w:tc>
          <w:tcPr>
            <w:tcW w:w="852" w:type="dxa"/>
          </w:tcPr>
          <w:p w14:paraId="25981BB6" w14:textId="77777777" w:rsidR="008C2AF1" w:rsidRDefault="008C2AF1" w:rsidP="00921011">
            <w:r>
              <w:t>27/9-2023</w:t>
            </w:r>
          </w:p>
        </w:tc>
        <w:tc>
          <w:tcPr>
            <w:tcW w:w="8379" w:type="dxa"/>
          </w:tcPr>
          <w:p w14:paraId="576BDD6C" w14:textId="7C858321" w:rsidR="008C2AF1" w:rsidRPr="00B347D7" w:rsidRDefault="00B347D7" w:rsidP="00921011">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921011">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921011">
            <w:r w:rsidRPr="00510B23">
              <w:t>Offered</w:t>
            </w:r>
            <w:r w:rsidR="008C2AF1" w:rsidRPr="00510B23">
              <w:t xml:space="preserve"> Laura Langkjær Johnsen </w:t>
            </w:r>
            <w:r w:rsidRPr="00510B23">
              <w:t>co</w:t>
            </w:r>
            <w:r>
              <w:t xml:space="preserve">-authorship if she could recruit a significant </w:t>
            </w:r>
            <w:r w:rsidR="00D509C7">
              <w:lastRenderedPageBreak/>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921011">
            <w:r w:rsidRPr="006E5C4D">
              <w:t>Changed d</w:t>
            </w:r>
            <w:r>
              <w:t xml:space="preserve">escription of how the muscle biopsy is done as suggested by </w:t>
            </w:r>
            <w:proofErr w:type="gramStart"/>
            <w:r w:rsidR="00285AFC">
              <w:t>LD</w:t>
            </w:r>
            <w:proofErr w:type="gramEnd"/>
            <w:r>
              <w:t xml:space="preserve"> </w:t>
            </w:r>
          </w:p>
          <w:p w14:paraId="2EB21B86" w14:textId="5B38F7BC" w:rsidR="008C2AF1" w:rsidRPr="006E5C4D" w:rsidRDefault="00137511" w:rsidP="00921011">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921011"/>
        </w:tc>
      </w:tr>
    </w:tbl>
    <w:p w14:paraId="67A9CB9C" w14:textId="77777777" w:rsidR="008C2AF1" w:rsidRPr="00E65DF0" w:rsidRDefault="008C2AF1" w:rsidP="000B5C56">
      <w:pPr>
        <w:spacing w:after="0" w:line="360" w:lineRule="auto"/>
        <w:jc w:val="both"/>
        <w:rPr>
          <w:rFonts w:ascii="Times New Roman" w:hAnsi="Times New Roman" w:cs="Times New Roman"/>
        </w:rPr>
      </w:pPr>
    </w:p>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0B5C56">
      <w:pPr>
        <w:rPr>
          <w:rFonts w:ascii="Times New Roman" w:eastAsia="Times New Roman" w:hAnsi="Times New Roman" w:cs="Times New Roman"/>
          <w:b/>
          <w:bCs/>
          <w:kern w:val="36"/>
          <w:sz w:val="48"/>
          <w:szCs w:val="48"/>
        </w:rPr>
      </w:pPr>
      <w:r w:rsidRPr="00E65DF0">
        <w:rPr>
          <w:rFonts w:ascii="Times New Roman" w:hAnsi="Times New Roman" w:cs="Times New Roman"/>
        </w:rPr>
        <w:br w:type="page"/>
      </w:r>
    </w:p>
    <w:p w14:paraId="20F7A3A3" w14:textId="7F1F59C7" w:rsidR="000B5C56" w:rsidRPr="009616A0" w:rsidRDefault="000B5C56" w:rsidP="00223C38">
      <w:pPr>
        <w:pStyle w:val="Heading2"/>
      </w:pPr>
      <w:bookmarkStart w:id="178" w:name="_Toc165628312"/>
      <w:r w:rsidRPr="009616A0">
        <w:lastRenderedPageBreak/>
        <w:t>IMPLEMENTATION OF THE S</w:t>
      </w:r>
      <w:r w:rsidR="001A2DF1">
        <w:t xml:space="preserve">TASTITICAL </w:t>
      </w:r>
      <w:r w:rsidR="00882730">
        <w:t>ANALYSIS PLAN</w:t>
      </w:r>
      <w:bookmarkEnd w:id="178"/>
    </w:p>
    <w:p w14:paraId="4AE5EDA4" w14:textId="693F61F1" w:rsidR="006D191C" w:rsidRDefault="008260DF" w:rsidP="008260DF">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 and the Centre for Physical Activity website (</w:t>
      </w:r>
      <w:hyperlink r:id="rId18" w:history="1">
        <w:r w:rsidRPr="00942595">
          <w:rPr>
            <w:rStyle w:val="Hyperlink"/>
          </w:rPr>
          <w:t>www.aktisundhed.dk</w:t>
        </w:r>
      </w:hyperlink>
      <w:r>
        <w:t xml:space="preserve"> )</w:t>
      </w:r>
      <w:r w:rsidR="00E53430">
        <w:t xml:space="preserve"> prior to </w:t>
      </w:r>
      <w:proofErr w:type="spellStart"/>
      <w:r w:rsidR="00E53430">
        <w:t>commiencing</w:t>
      </w:r>
      <w:proofErr w:type="spellEnd"/>
      <w:r w:rsidR="00E53430">
        <w:t xml:space="preserve"> statistical analysis.</w:t>
      </w:r>
    </w:p>
    <w:p w14:paraId="51EF9C02" w14:textId="4F60AD51" w:rsidR="000B5C56" w:rsidRPr="00223C38" w:rsidRDefault="000B5C56" w:rsidP="00223C38">
      <w:pPr>
        <w:pStyle w:val="Heading2"/>
        <w:numPr>
          <w:ilvl w:val="1"/>
          <w:numId w:val="20"/>
        </w:numPr>
        <w:rPr>
          <w:rFonts w:eastAsia="Times"/>
        </w:rPr>
      </w:pPr>
      <w:bookmarkStart w:id="179" w:name="_Toc165628313"/>
      <w:r w:rsidRPr="00223C38">
        <w:rPr>
          <w:rFonts w:eastAsia="Times"/>
        </w:rPr>
        <w:t xml:space="preserve">EXPECTED </w:t>
      </w:r>
      <w:r w:rsidRPr="00223C38">
        <w:t>WRITING</w:t>
      </w:r>
      <w:r w:rsidRPr="00223C38">
        <w:rPr>
          <w:rFonts w:eastAsia="Times"/>
        </w:rPr>
        <w:t xml:space="preserve"> COMMITTEE</w:t>
      </w:r>
      <w:bookmarkEnd w:id="179"/>
      <w:r w:rsidRPr="00223C38">
        <w:rPr>
          <w:rFonts w:eastAsia="Times"/>
        </w:rPr>
        <w:t xml:space="preserve"> </w:t>
      </w:r>
    </w:p>
    <w:p w14:paraId="7040DF60" w14:textId="52AE975A" w:rsidR="000B5C56" w:rsidRPr="00A710B6" w:rsidRDefault="00A710B6" w:rsidP="000B5C56">
      <w:pPr>
        <w:spacing w:after="0" w:line="360" w:lineRule="auto"/>
        <w:jc w:val="both"/>
        <w:rPr>
          <w:rFonts w:ascii="Times New Roman" w:hAnsi="Times New Roman" w:cs="Times New Roman"/>
          <w:vertAlign w:val="superscript"/>
        </w:rPr>
      </w:pPr>
      <w:commentRangeStart w:id="180"/>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EE2A0B">
        <w:rPr>
          <w:rFonts w:ascii="Times New Roman" w:eastAsia="Times" w:hAnsi="Times New Roman" w:cs="Times New Roman"/>
        </w:rPr>
        <w:t xml:space="preserve">Iben Rasmussen,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w:t>
      </w:r>
      <w:r w:rsidR="00A65E34">
        <w:rPr>
          <w:rFonts w:ascii="Times New Roman" w:eastAsia="Times" w:hAnsi="Times New Roman" w:cs="Times New Roman"/>
        </w:rPr>
        <w:t>Sofie Egeberg</w:t>
      </w:r>
      <w:r w:rsidR="00827555">
        <w:rPr>
          <w:rFonts w:ascii="Times New Roman" w:eastAsia="Times" w:hAnsi="Times New Roman" w:cs="Times New Roman"/>
        </w:rPr>
        <w:t xml:space="preserve">, </w:t>
      </w:r>
      <w:r w:rsidR="00773639">
        <w:rPr>
          <w:rFonts w:ascii="Times New Roman" w:eastAsia="Times" w:hAnsi="Times New Roman" w:cs="Times New Roman"/>
        </w:rPr>
        <w:t>Mark Lyngbæk,</w:t>
      </w:r>
      <w:r w:rsidR="007B2006">
        <w:rPr>
          <w:rFonts w:ascii="Times New Roman" w:eastAsia="Times" w:hAnsi="Times New Roman" w:cs="Times New Roman"/>
        </w:rPr>
        <w:t xml:space="preserve"> Julie Lyng Forman,</w:t>
      </w:r>
      <w:r w:rsidR="00827555">
        <w:rPr>
          <w:rFonts w:ascii="Times New Roman" w:eastAsia="Times" w:hAnsi="Times New Roman" w:cs="Times New Roman"/>
        </w:rPr>
        <w:t xml:space="preserve"> Anna A. Lützen, </w:t>
      </w:r>
      <w:r w:rsidR="00C061A1">
        <w:rPr>
          <w:rFonts w:ascii="Times New Roman" w:eastAsia="Times" w:hAnsi="Times New Roman" w:cs="Times New Roman"/>
        </w:rPr>
        <w:t>Kanwal Zahid Siddiqi,</w:t>
      </w:r>
      <w:r w:rsidR="007B2006">
        <w:rPr>
          <w:rFonts w:ascii="Times New Roman" w:eastAsia="Times" w:hAnsi="Times New Roman" w:cs="Times New Roman"/>
        </w:rPr>
        <w:t xml:space="preserve"> Helga Ellingsgaard, Phillip Hasbak,</w:t>
      </w:r>
      <w:r w:rsidR="00C061A1">
        <w:rPr>
          <w:rFonts w:ascii="Times New Roman" w:eastAsia="Times" w:hAnsi="Times New Roman" w:cs="Times New Roman"/>
        </w:rPr>
        <w:t xml:space="preserve">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180"/>
      <w:r w:rsidR="004747C9">
        <w:rPr>
          <w:rStyle w:val="CommentReference"/>
          <w:rFonts w:ascii="Cambria" w:eastAsia="Cambria" w:hAnsi="Cambria" w:cs="Cambria"/>
          <w:color w:val="000000"/>
        </w:rPr>
        <w:commentReference w:id="180"/>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2FF40EE3"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 xml:space="preserve">We would like to thank the patient panel (in alphabetical order, last names omitted to preserve anonymity): Anne-Maren, </w:t>
      </w:r>
      <w:proofErr w:type="spellStart"/>
      <w:r>
        <w:rPr>
          <w:rFonts w:ascii="Times New Roman" w:eastAsia="Times" w:hAnsi="Times New Roman" w:cs="Times New Roman"/>
        </w:rPr>
        <w:t>Ea</w:t>
      </w:r>
      <w:proofErr w:type="spellEnd"/>
      <w:r>
        <w:rPr>
          <w:rFonts w:ascii="Times New Roman" w:eastAsia="Times" w:hAnsi="Times New Roman" w:cs="Times New Roman"/>
        </w:rPr>
        <w:t>,</w:t>
      </w:r>
      <w:r w:rsidR="00BC0AF1">
        <w:rPr>
          <w:rFonts w:ascii="Times New Roman" w:eastAsia="Times" w:hAnsi="Times New Roman" w:cs="Times New Roman"/>
        </w:rPr>
        <w:t xml:space="preserve"> Julie,</w:t>
      </w:r>
      <w:r>
        <w:rPr>
          <w:rFonts w:ascii="Times New Roman" w:eastAsia="Times" w:hAnsi="Times New Roman" w:cs="Times New Roman"/>
        </w:rPr>
        <w:t xml:space="preserve">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1A3623B3" w:rsidR="000B5C56" w:rsidRPr="009616A0" w:rsidRDefault="000B5C56" w:rsidP="007114CF">
      <w:pPr>
        <w:pStyle w:val="Heading2"/>
      </w:pPr>
      <w:bookmarkStart w:id="181" w:name="_Toc165628314"/>
      <w:r w:rsidRPr="009616A0">
        <w:lastRenderedPageBreak/>
        <w:t xml:space="preserve">EXPECTED OUTLINE OF </w:t>
      </w:r>
      <w:r w:rsidR="00966147">
        <w:t>REPORTS</w:t>
      </w:r>
      <w:bookmarkEnd w:id="181"/>
      <w:r w:rsidRPr="009616A0">
        <w:t xml:space="preserve"> </w:t>
      </w:r>
    </w:p>
    <w:p w14:paraId="7BA77FC4" w14:textId="480E8EE6" w:rsidR="000B5C56" w:rsidRDefault="000B5C56" w:rsidP="000B5C56">
      <w:pPr>
        <w:pStyle w:val="CommentTex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w:t>
      </w:r>
      <w:r w:rsidR="009F68DF">
        <w:rPr>
          <w:rFonts w:ascii="Times New Roman" w:hAnsi="Times New Roman" w:cs="Times New Roman"/>
          <w:sz w:val="22"/>
          <w:szCs w:val="22"/>
        </w:rPr>
        <w:t xml:space="preserve"> </w:t>
      </w:r>
      <w:r w:rsidR="001D230B">
        <w:rPr>
          <w:rFonts w:ascii="Times New Roman" w:hAnsi="Times New Roman" w:cs="Times New Roman"/>
          <w:sz w:val="22"/>
          <w:szCs w:val="22"/>
        </w:rPr>
        <w:t>publication</w:t>
      </w:r>
      <w:r w:rsidR="009F68DF">
        <w:rPr>
          <w:rFonts w:ascii="Times New Roman" w:hAnsi="Times New Roman" w:cs="Times New Roman"/>
          <w:sz w:val="22"/>
          <w:szCs w:val="22"/>
        </w:rPr>
        <w:t xml:space="preserve"> in</w:t>
      </w:r>
      <w:r w:rsidRPr="009616A0">
        <w:rPr>
          <w:rFonts w:ascii="Times New Roman" w:hAnsi="Times New Roman" w:cs="Times New Roman"/>
          <w:sz w:val="22"/>
          <w:szCs w:val="22"/>
        </w:rPr>
        <w:t xml:space="preserve"> clinical </w:t>
      </w:r>
      <w:proofErr w:type="gramStart"/>
      <w:r w:rsidRPr="009616A0">
        <w:rPr>
          <w:rFonts w:ascii="Times New Roman" w:hAnsi="Times New Roman" w:cs="Times New Roman"/>
          <w:sz w:val="22"/>
          <w:szCs w:val="22"/>
        </w:rPr>
        <w:t>journal</w:t>
      </w:r>
      <w:r w:rsidR="009F68DF">
        <w:rPr>
          <w:rFonts w:ascii="Times New Roman" w:hAnsi="Times New Roman" w:cs="Times New Roman"/>
          <w:sz w:val="22"/>
          <w:szCs w:val="22"/>
        </w:rPr>
        <w:t>s</w:t>
      </w:r>
      <w:r w:rsidRPr="009616A0">
        <w:rPr>
          <w:rFonts w:ascii="Times New Roman" w:hAnsi="Times New Roman" w:cs="Times New Roman"/>
          <w:sz w:val="22"/>
          <w:szCs w:val="22"/>
        </w:rPr>
        <w:t>,</w:t>
      </w:r>
      <w:proofErr w:type="gramEnd"/>
      <w:r w:rsidRPr="009616A0">
        <w:rPr>
          <w:rFonts w:ascii="Times New Roman" w:hAnsi="Times New Roman" w:cs="Times New Roman"/>
          <w:sz w:val="22"/>
          <w:szCs w:val="22"/>
        </w:rPr>
        <w:t xml:space="preserve"> thus </w:t>
      </w:r>
      <w:r w:rsidR="009F68DF">
        <w:rPr>
          <w:rFonts w:ascii="Times New Roman" w:hAnsi="Times New Roman" w:cs="Times New Roman"/>
          <w:sz w:val="22"/>
          <w:szCs w:val="22"/>
        </w:rPr>
        <w:t>each</w:t>
      </w:r>
      <w:r w:rsidRPr="009616A0">
        <w:rPr>
          <w:rFonts w:ascii="Times New Roman" w:hAnsi="Times New Roman" w:cs="Times New Roman"/>
          <w:sz w:val="22"/>
          <w:szCs w:val="22"/>
        </w:rPr>
        <w:t xml:space="preserve"> report will contain 3500-4000 words and 4 to 6 main figures and tables depending on the journal.</w:t>
      </w:r>
    </w:p>
    <w:p w14:paraId="06D3DCBE" w14:textId="2459EEFB" w:rsidR="009F68DF" w:rsidRPr="009616A0" w:rsidRDefault="009F68DF" w:rsidP="000B5C56">
      <w:pPr>
        <w:pStyle w:val="CommentText"/>
        <w:spacing w:line="360" w:lineRule="auto"/>
        <w:jc w:val="both"/>
        <w:rPr>
          <w:rFonts w:ascii="Times New Roman" w:hAnsi="Times New Roman" w:cs="Times New Roman"/>
          <w:sz w:val="22"/>
          <w:szCs w:val="22"/>
        </w:rPr>
      </w:pPr>
      <w:r>
        <w:rPr>
          <w:rFonts w:ascii="Times New Roman" w:hAnsi="Times New Roman" w:cs="Times New Roman"/>
          <w:sz w:val="22"/>
          <w:szCs w:val="22"/>
        </w:rPr>
        <w:t>The primary end</w:t>
      </w:r>
      <w:r w:rsidR="00D03D7A">
        <w:rPr>
          <w:rFonts w:ascii="Times New Roman" w:hAnsi="Times New Roman" w:cs="Times New Roman"/>
          <w:sz w:val="22"/>
          <w:szCs w:val="22"/>
        </w:rPr>
        <w:t>p</w:t>
      </w:r>
      <w:r>
        <w:rPr>
          <w:rFonts w:ascii="Times New Roman" w:hAnsi="Times New Roman" w:cs="Times New Roman"/>
          <w:sz w:val="22"/>
          <w:szCs w:val="22"/>
        </w:rPr>
        <w:t xml:space="preserve">oints and the secondary endpoints, along with relevant related exploratory endpoints will be published in one paper. </w:t>
      </w:r>
      <w:r w:rsidR="00F36477">
        <w:rPr>
          <w:rFonts w:ascii="Times New Roman" w:hAnsi="Times New Roman" w:cs="Times New Roman"/>
          <w:sz w:val="22"/>
          <w:szCs w:val="22"/>
        </w:rPr>
        <w:t>Planned publication scopes t</w:t>
      </w:r>
      <w:r>
        <w:rPr>
          <w:rFonts w:ascii="Times New Roman" w:hAnsi="Times New Roman" w:cs="Times New Roman"/>
          <w:sz w:val="22"/>
          <w:szCs w:val="22"/>
        </w:rPr>
        <w:t xml:space="preserve">he </w:t>
      </w:r>
      <w:r w:rsidR="00066EC0">
        <w:rPr>
          <w:rFonts w:ascii="Times New Roman" w:hAnsi="Times New Roman" w:cs="Times New Roman"/>
          <w:sz w:val="22"/>
          <w:szCs w:val="22"/>
        </w:rPr>
        <w:t xml:space="preserve">cardiometabolic outcomes, such as </w:t>
      </w:r>
      <w:r w:rsidR="00F36477">
        <w:rPr>
          <w:rFonts w:ascii="Times New Roman" w:hAnsi="Times New Roman" w:cs="Times New Roman"/>
          <w:sz w:val="22"/>
          <w:szCs w:val="22"/>
        </w:rPr>
        <w:t xml:space="preserve">results from the 82-Rb-Pet-CTs and the echocardiographic outcomes as a second paper. The </w:t>
      </w:r>
      <w:r w:rsidR="00D24F42">
        <w:rPr>
          <w:rFonts w:ascii="Times New Roman" w:hAnsi="Times New Roman" w:cs="Times New Roman"/>
          <w:sz w:val="22"/>
          <w:szCs w:val="22"/>
        </w:rPr>
        <w:t>behavioral</w:t>
      </w:r>
      <w:r w:rsidR="00F36477">
        <w:rPr>
          <w:rFonts w:ascii="Times New Roman" w:hAnsi="Times New Roman" w:cs="Times New Roman"/>
          <w:sz w:val="22"/>
          <w:szCs w:val="22"/>
        </w:rPr>
        <w:t xml:space="preserve"> changes from exercise, such as the diet diaries, the activity measurements, </w:t>
      </w:r>
      <w:r w:rsidR="00B21509">
        <w:rPr>
          <w:rFonts w:ascii="Times New Roman" w:hAnsi="Times New Roman" w:cs="Times New Roman"/>
          <w:sz w:val="22"/>
          <w:szCs w:val="22"/>
        </w:rPr>
        <w:t>the adaptations to the singular exercise bout</w:t>
      </w:r>
      <w:r w:rsidR="005767FB">
        <w:rPr>
          <w:rFonts w:ascii="Times New Roman" w:hAnsi="Times New Roman" w:cs="Times New Roman"/>
          <w:sz w:val="22"/>
          <w:szCs w:val="22"/>
        </w:rPr>
        <w:t xml:space="preserve"> and capillaroscopic changes</w:t>
      </w:r>
      <w:r w:rsidR="00B21509">
        <w:rPr>
          <w:rFonts w:ascii="Times New Roman" w:hAnsi="Times New Roman" w:cs="Times New Roman"/>
          <w:sz w:val="22"/>
          <w:szCs w:val="22"/>
        </w:rPr>
        <w:t xml:space="preserve"> will likely make up a third paper.</w:t>
      </w:r>
      <w:r w:rsidR="00D24F42">
        <w:rPr>
          <w:rFonts w:ascii="Times New Roman" w:hAnsi="Times New Roman" w:cs="Times New Roman"/>
          <w:sz w:val="22"/>
          <w:szCs w:val="22"/>
        </w:rPr>
        <w:t xml:space="preserve"> Relevant end points to include in each paper will be further discussed by the writing committee</w:t>
      </w:r>
      <w:r w:rsidR="00EC2F96">
        <w:rPr>
          <w:rFonts w:ascii="Times New Roman" w:hAnsi="Times New Roman" w:cs="Times New Roman"/>
          <w:sz w:val="22"/>
          <w:szCs w:val="22"/>
        </w:rPr>
        <w:t xml:space="preserve"> and therefore this outline of contents is not complete but may change between papers</w:t>
      </w:r>
      <w:r w:rsidR="0094256F">
        <w:rPr>
          <w:rFonts w:ascii="Times New Roman" w:hAnsi="Times New Roman" w:cs="Times New Roman"/>
          <w:sz w:val="22"/>
          <w:szCs w:val="22"/>
        </w:rPr>
        <w:t>.</w:t>
      </w:r>
    </w:p>
    <w:p w14:paraId="63DD8507"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7F9EA42F" w14:textId="1F85C780" w:rsidR="00D43A12" w:rsidRDefault="000B5C56" w:rsidP="000B5C56">
      <w:pPr>
        <w:pStyle w:val="Heading2"/>
        <w:rPr>
          <w:rFonts w:ascii="Times New Roman" w:hAnsi="Times New Roman" w:cs="Times New Roman"/>
        </w:rPr>
      </w:pPr>
      <w:bookmarkStart w:id="182" w:name="_Toc165628315"/>
      <w:r w:rsidRPr="009616A0">
        <w:rPr>
          <w:rFonts w:ascii="Times New Roman" w:hAnsi="Times New Roman" w:cs="Times New Roman"/>
        </w:rPr>
        <w:t xml:space="preserve">OVERVIEW OF CONTENT </w:t>
      </w:r>
      <w:r w:rsidR="00966147">
        <w:rPr>
          <w:rFonts w:ascii="Times New Roman" w:hAnsi="Times New Roman" w:cs="Times New Roman"/>
        </w:rPr>
        <w:t>IN REPORTS</w:t>
      </w:r>
      <w:bookmarkEnd w:id="182"/>
    </w:p>
    <w:p w14:paraId="44453D14" w14:textId="2B5BE64B" w:rsidR="000B5C56" w:rsidRPr="009616A0" w:rsidRDefault="000B5C56" w:rsidP="00D43A12">
      <w:r w:rsidRPr="009616A0">
        <w:t>(Unformatted tables with specific variables are placed at the end of the text)</w:t>
      </w:r>
    </w:p>
    <w:p w14:paraId="2F44F272" w14:textId="77777777" w:rsidR="000B5C56" w:rsidRPr="009616A0" w:rsidRDefault="000B5C56" w:rsidP="000B5C56">
      <w:pPr>
        <w:rPr>
          <w:rFonts w:ascii="Times New Roman" w:hAnsi="Times New Roman" w:cs="Times New Roman"/>
        </w:rPr>
      </w:pPr>
    </w:p>
    <w:p w14:paraId="0315D283" w14:textId="0A5172F5" w:rsidR="000B5C56" w:rsidRDefault="0094256F" w:rsidP="000B5C56">
      <w:pPr>
        <w:pStyle w:val="Heading2"/>
        <w:rPr>
          <w:rFonts w:ascii="Times New Roman" w:hAnsi="Times New Roman" w:cs="Times New Roman"/>
        </w:rPr>
      </w:pPr>
      <w:bookmarkStart w:id="183" w:name="_Toc165628316"/>
      <w:r>
        <w:rPr>
          <w:rFonts w:ascii="Times New Roman" w:hAnsi="Times New Roman" w:cs="Times New Roman"/>
        </w:rPr>
        <w:t>Paper 1</w:t>
      </w:r>
      <w:r w:rsidR="00BD3B8C">
        <w:rPr>
          <w:rFonts w:ascii="Times New Roman" w:hAnsi="Times New Roman" w:cs="Times New Roman"/>
        </w:rPr>
        <w:t xml:space="preserve"> – Primary </w:t>
      </w:r>
      <w:r w:rsidR="00C871E5">
        <w:rPr>
          <w:rFonts w:ascii="Times New Roman" w:hAnsi="Times New Roman" w:cs="Times New Roman"/>
        </w:rPr>
        <w:t xml:space="preserve">&amp; Key Secondary </w:t>
      </w:r>
      <w:r w:rsidR="00BD3B8C">
        <w:rPr>
          <w:rFonts w:ascii="Times New Roman" w:hAnsi="Times New Roman" w:cs="Times New Roman"/>
        </w:rPr>
        <w:t>outcomes</w:t>
      </w:r>
      <w:bookmarkEnd w:id="183"/>
    </w:p>
    <w:p w14:paraId="511A335E" w14:textId="09A53F40" w:rsidR="00915B1A" w:rsidRDefault="0094256F" w:rsidP="0094256F">
      <w:r>
        <w:t xml:space="preserve">Working title: </w:t>
      </w:r>
      <w:r w:rsidR="00915B1A">
        <w:t xml:space="preserve">Adaptations in </w:t>
      </w:r>
      <w:r w:rsidR="00487957">
        <w:t>aerobic capacity</w:t>
      </w:r>
      <w:r w:rsidR="00915B1A">
        <w:t xml:space="preserve"> and fatigue induced by 4x4 HIIT in systemic lupus erythematosus patients is [not] modulated by type 1 Interferon gene signature on exercise. – A</w:t>
      </w:r>
      <w:r w:rsidR="00A01E3E">
        <w:t>n outcome assessor blinded</w:t>
      </w:r>
      <w:r w:rsidR="00915B1A">
        <w:t xml:space="preserve"> randomized controlled single-blinded clinical trial.</w:t>
      </w:r>
    </w:p>
    <w:p w14:paraId="16C32E6C" w14:textId="1F148A58" w:rsidR="00BD3B8C" w:rsidRPr="0094256F" w:rsidRDefault="00BD3B8C" w:rsidP="0094256F">
      <w:r>
        <w:t xml:space="preserve">Words in </w:t>
      </w:r>
      <w:proofErr w:type="gramStart"/>
      <w:r>
        <w:t>[ ]</w:t>
      </w:r>
      <w:proofErr w:type="gramEnd"/>
      <w:r>
        <w:t xml:space="preserve"> brackets included based on the outcome on the primary analysis</w:t>
      </w:r>
      <w:r w:rsidR="001A056D">
        <w:t>. If they differ the title will be edited accordingly</w:t>
      </w:r>
      <w:r w:rsidR="006E05FA">
        <w:t xml:space="preserve"> (e.g. adaptations in aerobic capacity but not fatigue (…)).</w:t>
      </w:r>
    </w:p>
    <w:p w14:paraId="7739AFEC" w14:textId="1F2E4230" w:rsidR="000B5C56" w:rsidRPr="009616A0" w:rsidRDefault="003B22DC" w:rsidP="003B22DC">
      <w:pPr>
        <w:pStyle w:val="Heading3"/>
      </w:pPr>
      <w:bookmarkStart w:id="184" w:name="_Toc165628317"/>
      <w:r>
        <w:t>Tables</w:t>
      </w:r>
      <w:r w:rsidR="007631BC">
        <w:t xml:space="preserve"> in paper</w:t>
      </w:r>
      <w:bookmarkEnd w:id="184"/>
    </w:p>
    <w:p w14:paraId="7B1EE3C0" w14:textId="48237E66" w:rsidR="000B5C56" w:rsidRDefault="000B5C56" w:rsidP="00340BA1">
      <w:pPr>
        <w:pStyle w:val="CommentText"/>
        <w:numPr>
          <w:ilvl w:val="0"/>
          <w:numId w:val="7"/>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604BCD">
        <w:rPr>
          <w:rFonts w:ascii="Times New Roman" w:hAnsi="Times New Roman" w:cs="Times New Roman"/>
          <w:sz w:val="22"/>
          <w:szCs w:val="22"/>
        </w:rPr>
        <w:t xml:space="preserve"> </w:t>
      </w:r>
      <w:commentRangeStart w:id="185"/>
      <w:r w:rsidR="00604BCD">
        <w:rPr>
          <w:rFonts w:ascii="Times New Roman" w:hAnsi="Times New Roman" w:cs="Times New Roman"/>
          <w:sz w:val="22"/>
          <w:szCs w:val="22"/>
        </w:rPr>
        <w:t>not separated by randomization group as we assume a constrained baseline for the primary analysis</w:t>
      </w:r>
      <w:commentRangeEnd w:id="185"/>
      <w:r w:rsidR="00606D48">
        <w:rPr>
          <w:rStyle w:val="CommentReference"/>
        </w:rPr>
        <w:commentReference w:id="185"/>
      </w:r>
      <w:r w:rsidR="008C702D">
        <w:rPr>
          <w:rFonts w:ascii="Times New Roman" w:hAnsi="Times New Roman" w:cs="Times New Roman"/>
          <w:sz w:val="22"/>
          <w:szCs w:val="22"/>
        </w:rPr>
        <w:t xml:space="preserve">. </w:t>
      </w:r>
      <w:r w:rsidR="000F51CF">
        <w:rPr>
          <w:rFonts w:ascii="Times New Roman" w:hAnsi="Times New Roman" w:cs="Times New Roman"/>
          <w:sz w:val="22"/>
          <w:szCs w:val="22"/>
        </w:rPr>
        <w:t>Aerobic capacity</w:t>
      </w:r>
      <w:r w:rsidR="008C702D">
        <w:rPr>
          <w:rFonts w:ascii="Times New Roman" w:hAnsi="Times New Roman" w:cs="Times New Roman"/>
          <w:sz w:val="22"/>
          <w:szCs w:val="22"/>
        </w:rPr>
        <w:t xml:space="preserve"> </w:t>
      </w:r>
      <w:r w:rsidR="0056654C">
        <w:rPr>
          <w:rFonts w:ascii="Times New Roman" w:hAnsi="Times New Roman" w:cs="Times New Roman"/>
          <w:sz w:val="22"/>
          <w:szCs w:val="22"/>
        </w:rPr>
        <w:t xml:space="preserve">&amp; weight </w:t>
      </w:r>
      <w:r w:rsidR="008C702D">
        <w:rPr>
          <w:rFonts w:ascii="Times New Roman" w:hAnsi="Times New Roman" w:cs="Times New Roman"/>
          <w:sz w:val="22"/>
          <w:szCs w:val="22"/>
        </w:rPr>
        <w:t xml:space="preserve">separated by </w:t>
      </w:r>
      <w:r w:rsidR="000F51CF">
        <w:rPr>
          <w:rFonts w:ascii="Times New Roman" w:hAnsi="Times New Roman" w:cs="Times New Roman"/>
          <w:sz w:val="22"/>
          <w:szCs w:val="22"/>
        </w:rPr>
        <w:t>screening/baseline.</w:t>
      </w:r>
    </w:p>
    <w:p w14:paraId="57F2E9EA" w14:textId="602983BB" w:rsidR="00144196" w:rsidRDefault="00E67354" w:rsidP="00144196">
      <w:pPr>
        <w:pStyle w:val="CommentText"/>
        <w:numPr>
          <w:ilvl w:val="0"/>
          <w:numId w:val="7"/>
        </w:numPr>
        <w:spacing w:line="360" w:lineRule="auto"/>
        <w:jc w:val="both"/>
        <w:rPr>
          <w:rFonts w:ascii="Times New Roman" w:hAnsi="Times New Roman" w:cs="Times New Roman"/>
          <w:sz w:val="22"/>
          <w:szCs w:val="22"/>
        </w:rPr>
      </w:pPr>
      <w:commentRangeStart w:id="186"/>
      <w:r>
        <w:rPr>
          <w:rFonts w:ascii="Times New Roman" w:hAnsi="Times New Roman" w:cs="Times New Roman"/>
          <w:sz w:val="22"/>
          <w:szCs w:val="22"/>
        </w:rPr>
        <w:t>P</w:t>
      </w:r>
      <w:r w:rsidR="00144196" w:rsidRPr="009616A0">
        <w:rPr>
          <w:rFonts w:ascii="Times New Roman" w:hAnsi="Times New Roman" w:cs="Times New Roman"/>
          <w:sz w:val="22"/>
          <w:szCs w:val="22"/>
        </w:rPr>
        <w:t xml:space="preserve">rimary and </w:t>
      </w:r>
      <w:r w:rsidR="002605A9">
        <w:rPr>
          <w:rFonts w:ascii="Times New Roman" w:hAnsi="Times New Roman" w:cs="Times New Roman"/>
          <w:sz w:val="22"/>
          <w:szCs w:val="22"/>
        </w:rPr>
        <w:t>key</w:t>
      </w:r>
      <w:r w:rsidR="00144196" w:rsidRPr="009616A0">
        <w:rPr>
          <w:rFonts w:ascii="Times New Roman" w:hAnsi="Times New Roman" w:cs="Times New Roman"/>
          <w:sz w:val="22"/>
          <w:szCs w:val="22"/>
        </w:rPr>
        <w:t xml:space="preserve"> secondary outcomes</w:t>
      </w:r>
      <w:r w:rsidR="0049749B">
        <w:rPr>
          <w:rFonts w:ascii="Times New Roman" w:hAnsi="Times New Roman" w:cs="Times New Roman"/>
          <w:sz w:val="22"/>
          <w:szCs w:val="22"/>
        </w:rPr>
        <w:t xml:space="preserve"> grouped by randomization group</w:t>
      </w:r>
      <w:r>
        <w:rPr>
          <w:rFonts w:ascii="Times New Roman" w:hAnsi="Times New Roman" w:cs="Times New Roman"/>
          <w:sz w:val="22"/>
          <w:szCs w:val="22"/>
        </w:rPr>
        <w:t xml:space="preserve"> </w:t>
      </w:r>
      <w:r w:rsidR="002B5E38">
        <w:rPr>
          <w:rFonts w:ascii="Times New Roman" w:hAnsi="Times New Roman" w:cs="Times New Roman"/>
          <w:sz w:val="22"/>
          <w:szCs w:val="22"/>
        </w:rPr>
        <w:t>at</w:t>
      </w:r>
      <w:r>
        <w:rPr>
          <w:rFonts w:ascii="Times New Roman" w:hAnsi="Times New Roman" w:cs="Times New Roman"/>
          <w:sz w:val="22"/>
          <w:szCs w:val="22"/>
        </w:rPr>
        <w:t xml:space="preserve"> </w:t>
      </w:r>
      <w:proofErr w:type="spellStart"/>
      <w:r>
        <w:rPr>
          <w:rFonts w:ascii="Times New Roman" w:hAnsi="Times New Roman" w:cs="Times New Roman"/>
          <w:sz w:val="22"/>
          <w:szCs w:val="22"/>
        </w:rPr>
        <w:t>followup</w:t>
      </w:r>
      <w:commentRangeEnd w:id="186"/>
      <w:proofErr w:type="spellEnd"/>
      <w:r w:rsidR="00606D48">
        <w:rPr>
          <w:rStyle w:val="CommentReference"/>
        </w:rPr>
        <w:commentReference w:id="186"/>
      </w:r>
      <w:r w:rsidR="006E6223">
        <w:rPr>
          <w:rFonts w:ascii="Times New Roman" w:hAnsi="Times New Roman" w:cs="Times New Roman"/>
          <w:sz w:val="22"/>
          <w:szCs w:val="22"/>
        </w:rPr>
        <w:t>.</w:t>
      </w:r>
    </w:p>
    <w:p w14:paraId="0F1BBB7E" w14:textId="16F7C143" w:rsidR="006E6223" w:rsidRDefault="00161FBA" w:rsidP="00144196">
      <w:pPr>
        <w:pStyle w:val="CommentTex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As table 2 but</w:t>
      </w:r>
      <w:r w:rsidR="00A3457A">
        <w:rPr>
          <w:rFonts w:ascii="Times New Roman" w:hAnsi="Times New Roman" w:cs="Times New Roman"/>
          <w:sz w:val="22"/>
          <w:szCs w:val="22"/>
        </w:rPr>
        <w:t xml:space="preserve"> with baseline and</w:t>
      </w:r>
      <w:r>
        <w:rPr>
          <w:rFonts w:ascii="Times New Roman" w:hAnsi="Times New Roman" w:cs="Times New Roman"/>
          <w:sz w:val="22"/>
          <w:szCs w:val="22"/>
        </w:rPr>
        <w:t xml:space="preserve"> randomization groups </w:t>
      </w:r>
      <w:proofErr w:type="spellStart"/>
      <w:r>
        <w:rPr>
          <w:rFonts w:ascii="Times New Roman" w:hAnsi="Times New Roman" w:cs="Times New Roman"/>
          <w:sz w:val="22"/>
          <w:szCs w:val="22"/>
        </w:rPr>
        <w:t>subgrouped</w:t>
      </w:r>
      <w:proofErr w:type="spellEnd"/>
      <w:r>
        <w:rPr>
          <w:rFonts w:ascii="Times New Roman" w:hAnsi="Times New Roman" w:cs="Times New Roman"/>
          <w:sz w:val="22"/>
          <w:szCs w:val="22"/>
        </w:rPr>
        <w:t xml:space="preserve"> into </w:t>
      </w:r>
      <w:r w:rsidR="006E6223">
        <w:rPr>
          <w:rFonts w:ascii="Times New Roman" w:hAnsi="Times New Roman" w:cs="Times New Roman"/>
          <w:sz w:val="22"/>
          <w:szCs w:val="22"/>
        </w:rPr>
        <w:t xml:space="preserve">lowest 25% quartile of IFN-score, mid 50% quartile of IFN-score and highest </w:t>
      </w:r>
      <w:r w:rsidR="007829C0">
        <w:rPr>
          <w:rFonts w:ascii="Times New Roman" w:hAnsi="Times New Roman" w:cs="Times New Roman"/>
          <w:sz w:val="22"/>
          <w:szCs w:val="22"/>
        </w:rPr>
        <w:t>2</w:t>
      </w:r>
      <w:r w:rsidR="006E6223">
        <w:rPr>
          <w:rFonts w:ascii="Times New Roman" w:hAnsi="Times New Roman" w:cs="Times New Roman"/>
          <w:sz w:val="22"/>
          <w:szCs w:val="22"/>
        </w:rPr>
        <w:t>5% quartile of IFN-score.</w:t>
      </w:r>
    </w:p>
    <w:p w14:paraId="1EBE7053" w14:textId="5D4CB48C" w:rsidR="0033363D" w:rsidRPr="000336A5" w:rsidRDefault="00606D48" w:rsidP="000336A5">
      <w:pPr>
        <w:pStyle w:val="CommentText"/>
        <w:numPr>
          <w:ilvl w:val="0"/>
          <w:numId w:val="7"/>
        </w:numPr>
        <w:spacing w:line="360" w:lineRule="auto"/>
        <w:jc w:val="both"/>
        <w:rPr>
          <w:rFonts w:ascii="Times New Roman" w:hAnsi="Times New Roman" w:cs="Times New Roman"/>
          <w:sz w:val="22"/>
          <w:szCs w:val="22"/>
        </w:rPr>
      </w:pPr>
      <w:ins w:id="187" w:author="Julie Lyng Forman" w:date="2024-05-21T15:42:00Z" w16du:dateUtc="2024-05-21T13:42:00Z">
        <w:r>
          <w:rPr>
            <w:rFonts w:ascii="Times New Roman" w:hAnsi="Times New Roman" w:cs="Times New Roman"/>
            <w:sz w:val="22"/>
            <w:szCs w:val="22"/>
          </w:rPr>
          <w:t xml:space="preserve">As table 2 for </w:t>
        </w:r>
      </w:ins>
      <w:del w:id="188" w:author="Julie Lyng Forman" w:date="2024-05-21T15:42:00Z" w16du:dateUtc="2024-05-21T13:42:00Z">
        <w:r w:rsidR="007829C0" w:rsidDel="00606D48">
          <w:rPr>
            <w:rFonts w:ascii="Times New Roman" w:hAnsi="Times New Roman" w:cs="Times New Roman"/>
            <w:sz w:val="22"/>
            <w:szCs w:val="22"/>
          </w:rPr>
          <w:delText>O</w:delText>
        </w:r>
      </w:del>
      <w:ins w:id="189" w:author="Julie Lyng Forman" w:date="2024-05-21T15:42:00Z" w16du:dateUtc="2024-05-21T13:42:00Z">
        <w:r>
          <w:rPr>
            <w:rFonts w:ascii="Times New Roman" w:hAnsi="Times New Roman" w:cs="Times New Roman"/>
            <w:sz w:val="22"/>
            <w:szCs w:val="22"/>
          </w:rPr>
          <w:t>o</w:t>
        </w:r>
      </w:ins>
      <w:r w:rsidR="007829C0">
        <w:rPr>
          <w:rFonts w:ascii="Times New Roman" w:hAnsi="Times New Roman" w:cs="Times New Roman"/>
          <w:sz w:val="22"/>
          <w:szCs w:val="22"/>
        </w:rPr>
        <w:t>ther</w:t>
      </w:r>
      <w:r w:rsidR="00166C8D">
        <w:rPr>
          <w:rFonts w:ascii="Times New Roman" w:hAnsi="Times New Roman" w:cs="Times New Roman"/>
          <w:sz w:val="22"/>
          <w:szCs w:val="22"/>
        </w:rPr>
        <w:t xml:space="preserve"> outcomes</w:t>
      </w:r>
      <w:del w:id="190" w:author="Julie Lyng Forman" w:date="2024-05-21T15:42:00Z" w16du:dateUtc="2024-05-21T13:42:00Z">
        <w:r w:rsidR="00166C8D" w:rsidDel="00606D48">
          <w:rPr>
            <w:rFonts w:ascii="Times New Roman" w:hAnsi="Times New Roman" w:cs="Times New Roman"/>
            <w:sz w:val="22"/>
            <w:szCs w:val="22"/>
          </w:rPr>
          <w:delText xml:space="preserve"> grouped by randomization group</w:delText>
        </w:r>
      </w:del>
      <w:r w:rsidR="00166C8D">
        <w:rPr>
          <w:rFonts w:ascii="Times New Roman" w:hAnsi="Times New Roman" w:cs="Times New Roman"/>
          <w:sz w:val="22"/>
          <w:szCs w:val="22"/>
        </w:rPr>
        <w:t>.</w:t>
      </w:r>
    </w:p>
    <w:p w14:paraId="633B23E7"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6EDD423D" w14:textId="2C37EB05" w:rsidR="000B5C56" w:rsidRPr="009616A0" w:rsidRDefault="000B5C56" w:rsidP="007631BC">
      <w:pPr>
        <w:pStyle w:val="Heading3"/>
      </w:pPr>
      <w:bookmarkStart w:id="191" w:name="_Toc165628318"/>
      <w:commentRangeStart w:id="192"/>
      <w:r w:rsidRPr="009616A0">
        <w:t>F</w:t>
      </w:r>
      <w:r w:rsidR="007631BC">
        <w:t>igures in paper</w:t>
      </w:r>
      <w:bookmarkEnd w:id="191"/>
      <w:commentRangeEnd w:id="192"/>
      <w:r w:rsidR="00606D48">
        <w:rPr>
          <w:rStyle w:val="CommentReference"/>
          <w:rFonts w:ascii="Cambria" w:eastAsia="Cambria" w:hAnsi="Cambria" w:cs="Cambria"/>
          <w:color w:val="000000"/>
        </w:rPr>
        <w:commentReference w:id="192"/>
      </w:r>
    </w:p>
    <w:p w14:paraId="39430F87" w14:textId="77777777" w:rsidR="000B5C56" w:rsidRPr="009616A0" w:rsidRDefault="000B5C56" w:rsidP="000B5C56">
      <w:pPr>
        <w:spacing w:after="0" w:line="360" w:lineRule="auto"/>
        <w:jc w:val="both"/>
        <w:rPr>
          <w:rFonts w:ascii="Times New Roman" w:hAnsi="Times New Roman" w:cs="Times New Roman"/>
          <w:bCs/>
        </w:rPr>
      </w:pPr>
    </w:p>
    <w:p w14:paraId="01DFA4D9" w14:textId="54477673" w:rsidR="00244578" w:rsidRDefault="00C5724E" w:rsidP="00340BA1">
      <w:pPr>
        <w:pStyle w:val="CommentTex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2 graphs</w:t>
      </w:r>
      <w:r w:rsidR="00CD5E4C">
        <w:rPr>
          <w:rFonts w:ascii="Times New Roman" w:hAnsi="Times New Roman" w:cs="Times New Roman"/>
          <w:sz w:val="22"/>
          <w:szCs w:val="22"/>
        </w:rPr>
        <w:t xml:space="preserve">: </w:t>
      </w:r>
      <w:r w:rsidR="00382D70">
        <w:rPr>
          <w:rFonts w:ascii="Times New Roman" w:hAnsi="Times New Roman" w:cs="Times New Roman"/>
          <w:sz w:val="22"/>
          <w:szCs w:val="22"/>
        </w:rPr>
        <w:t>2 Spaghetti-plots with lines for 10 individuals sampled at random</w:t>
      </w:r>
      <w:r w:rsidR="009203F5">
        <w:rPr>
          <w:rFonts w:ascii="Times New Roman" w:hAnsi="Times New Roman" w:cs="Times New Roman"/>
          <w:sz w:val="22"/>
          <w:szCs w:val="22"/>
        </w:rPr>
        <w:t xml:space="preserve"> from each intervention group</w:t>
      </w:r>
      <w:r w:rsidR="00382D70">
        <w:rPr>
          <w:rFonts w:ascii="Times New Roman" w:hAnsi="Times New Roman" w:cs="Times New Roman"/>
          <w:sz w:val="22"/>
          <w:szCs w:val="22"/>
        </w:rPr>
        <w:t xml:space="preserve"> depicting the primary outcomes</w:t>
      </w:r>
      <w:r w:rsidR="009203F5">
        <w:rPr>
          <w:rFonts w:ascii="Times New Roman" w:hAnsi="Times New Roman" w:cs="Times New Roman"/>
          <w:sz w:val="22"/>
          <w:szCs w:val="22"/>
        </w:rPr>
        <w:t>, colored by intervention group</w:t>
      </w:r>
      <w:r w:rsidR="00910F43">
        <w:rPr>
          <w:rFonts w:ascii="Times New Roman" w:hAnsi="Times New Roman" w:cs="Times New Roman"/>
          <w:sz w:val="22"/>
          <w:szCs w:val="22"/>
        </w:rPr>
        <w:t xml:space="preserve">. </w:t>
      </w:r>
    </w:p>
    <w:p w14:paraId="2EF1AC48" w14:textId="1A369EF0" w:rsidR="009A07D5" w:rsidRDefault="00910F43" w:rsidP="00244578">
      <w:pPr>
        <w:pStyle w:val="CommentTex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2 model plots with the constrained baseline linear mixed model estimations and Bonferroni-adjusted 95% CI for the primary outcomes</w:t>
      </w:r>
      <w:r w:rsidR="0097774C">
        <w:rPr>
          <w:rFonts w:ascii="Times New Roman" w:hAnsi="Times New Roman" w:cs="Times New Roman"/>
          <w:sz w:val="22"/>
          <w:szCs w:val="22"/>
        </w:rPr>
        <w:t>. Possibly with the individual data points</w:t>
      </w:r>
      <w:r w:rsidR="00C34B44">
        <w:rPr>
          <w:rFonts w:ascii="Times New Roman" w:hAnsi="Times New Roman" w:cs="Times New Roman"/>
          <w:sz w:val="22"/>
          <w:szCs w:val="22"/>
        </w:rPr>
        <w:t>.</w:t>
      </w:r>
    </w:p>
    <w:p w14:paraId="24BC0320" w14:textId="4EEB987C" w:rsidR="00AC3DCA" w:rsidRDefault="00AC3DCA" w:rsidP="00AC3DCA">
      <w:pPr>
        <w:pStyle w:val="CommentTex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lastRenderedPageBreak/>
        <w:t xml:space="preserve">2 </w:t>
      </w:r>
      <w:r w:rsidR="00244578">
        <w:rPr>
          <w:rFonts w:ascii="Times New Roman" w:hAnsi="Times New Roman" w:cs="Times New Roman"/>
          <w:sz w:val="22"/>
          <w:szCs w:val="22"/>
        </w:rPr>
        <w:t>plots with change in Primary Outcome against IFN-signature</w:t>
      </w:r>
      <w:r w:rsidR="00B12642">
        <w:rPr>
          <w:rFonts w:ascii="Times New Roman" w:hAnsi="Times New Roman" w:cs="Times New Roman"/>
          <w:sz w:val="22"/>
          <w:szCs w:val="22"/>
        </w:rPr>
        <w:t xml:space="preserve"> as individual data points with a regression line from </w:t>
      </w:r>
      <w:r w:rsidR="00B12AF5">
        <w:rPr>
          <w:rFonts w:ascii="Times New Roman" w:hAnsi="Times New Roman" w:cs="Times New Roman"/>
          <w:sz w:val="22"/>
          <w:szCs w:val="22"/>
        </w:rPr>
        <w:t>the interaction in the appropriate linear mixed effect model.</w:t>
      </w:r>
    </w:p>
    <w:p w14:paraId="4F7F2CD2" w14:textId="0D70848A" w:rsidR="009D13A2" w:rsidRDefault="00911246" w:rsidP="009D13A2">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VO2Max, X = </w:t>
      </w:r>
      <w:proofErr w:type="gramStart"/>
      <w:r w:rsidR="00933408">
        <w:rPr>
          <w:rFonts w:ascii="Times New Roman" w:hAnsi="Times New Roman" w:cs="Times New Roman"/>
          <w:sz w:val="22"/>
          <w:szCs w:val="22"/>
        </w:rPr>
        <w:t>Timepoint(</w:t>
      </w:r>
      <w:proofErr w:type="gramEnd"/>
      <w:r>
        <w:rPr>
          <w:rFonts w:ascii="Times New Roman" w:hAnsi="Times New Roman" w:cs="Times New Roman"/>
          <w:sz w:val="22"/>
          <w:szCs w:val="22"/>
        </w:rPr>
        <w:t xml:space="preserve">Screening visit, 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w:t>
      </w:r>
      <w:r w:rsidR="00933408">
        <w:rPr>
          <w:rFonts w:ascii="Times New Roman" w:hAnsi="Times New Roman" w:cs="Times New Roman"/>
          <w:sz w:val="22"/>
          <w:szCs w:val="22"/>
        </w:rPr>
        <w:t>)</w:t>
      </w:r>
      <w:r>
        <w:rPr>
          <w:rFonts w:ascii="Times New Roman" w:hAnsi="Times New Roman" w:cs="Times New Roman"/>
          <w:sz w:val="22"/>
          <w:szCs w:val="22"/>
        </w:rPr>
        <w:t>. Colored by</w:t>
      </w:r>
      <w:r w:rsidR="008205D9">
        <w:rPr>
          <w:rFonts w:ascii="Times New Roman" w:hAnsi="Times New Roman" w:cs="Times New Roman"/>
          <w:sz w:val="22"/>
          <w:szCs w:val="22"/>
        </w:rPr>
        <w:t xml:space="preserve"> intervention (e</w:t>
      </w:r>
      <w:r>
        <w:rPr>
          <w:rFonts w:ascii="Times New Roman" w:hAnsi="Times New Roman" w:cs="Times New Roman"/>
          <w:sz w:val="22"/>
          <w:szCs w:val="22"/>
        </w:rPr>
        <w:t>xercise or control</w:t>
      </w:r>
      <w:r w:rsidR="008205D9">
        <w:rPr>
          <w:rFonts w:ascii="Times New Roman" w:hAnsi="Times New Roman" w:cs="Times New Roman"/>
          <w:sz w:val="22"/>
          <w:szCs w:val="22"/>
        </w:rPr>
        <w:t>)</w:t>
      </w:r>
      <w:r>
        <w:rPr>
          <w:rFonts w:ascii="Times New Roman" w:hAnsi="Times New Roman" w:cs="Times New Roman"/>
          <w:sz w:val="22"/>
          <w:szCs w:val="22"/>
        </w:rPr>
        <w:t xml:space="preserve"> group.</w:t>
      </w:r>
      <w:r w:rsidR="00910F43">
        <w:rPr>
          <w:rFonts w:ascii="Times New Roman" w:hAnsi="Times New Roman" w:cs="Times New Roman"/>
          <w:sz w:val="22"/>
          <w:szCs w:val="22"/>
        </w:rPr>
        <w:t xml:space="preserve"> As a point plot with lines connecting ID.</w:t>
      </w:r>
    </w:p>
    <w:p w14:paraId="3CA8FF1E" w14:textId="123DC975" w:rsidR="00910F43" w:rsidRDefault="00910F43" w:rsidP="009D13A2">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5922AA">
        <w:rPr>
          <w:rFonts w:ascii="Times New Roman" w:hAnsi="Times New Roman" w:cs="Times New Roman"/>
          <w:sz w:val="22"/>
          <w:szCs w:val="22"/>
        </w:rPr>
        <w:t>Estimated VO2max</w:t>
      </w:r>
      <w:r w:rsidR="00F22B79">
        <w:rPr>
          <w:rFonts w:ascii="Times New Roman" w:hAnsi="Times New Roman" w:cs="Times New Roman"/>
          <w:sz w:val="22"/>
          <w:szCs w:val="22"/>
        </w:rPr>
        <w:t xml:space="preserve"> with 95% CI</w:t>
      </w:r>
      <w:r w:rsidR="005922AA">
        <w:rPr>
          <w:rFonts w:ascii="Times New Roman" w:hAnsi="Times New Roman" w:cs="Times New Roman"/>
          <w:sz w:val="22"/>
          <w:szCs w:val="22"/>
        </w:rPr>
        <w:t>, averaged over sex</w:t>
      </w:r>
      <w:r w:rsidR="00933408">
        <w:rPr>
          <w:rFonts w:ascii="Times New Roman" w:hAnsi="Times New Roman" w:cs="Times New Roman"/>
          <w:sz w:val="22"/>
          <w:szCs w:val="22"/>
        </w:rPr>
        <w:t>,</w:t>
      </w:r>
      <w:r w:rsidR="005922AA">
        <w:rPr>
          <w:rFonts w:ascii="Times New Roman" w:hAnsi="Times New Roman" w:cs="Times New Roman"/>
          <w:sz w:val="22"/>
          <w:szCs w:val="22"/>
        </w:rPr>
        <w:t xml:space="preserve"> X = </w:t>
      </w:r>
      <w:r w:rsidR="00933408">
        <w:rPr>
          <w:rFonts w:ascii="Times New Roman" w:hAnsi="Times New Roman" w:cs="Times New Roman"/>
          <w:sz w:val="22"/>
          <w:szCs w:val="22"/>
        </w:rPr>
        <w:t xml:space="preserve">Timepoint, </w:t>
      </w:r>
      <w:r w:rsidR="008205D9">
        <w:rPr>
          <w:rFonts w:ascii="Times New Roman" w:hAnsi="Times New Roman" w:cs="Times New Roman"/>
          <w:sz w:val="22"/>
          <w:szCs w:val="22"/>
        </w:rPr>
        <w:t>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7E3446FB" w14:textId="00D2E4BD" w:rsidR="00B71227" w:rsidRDefault="005A6779" w:rsidP="005A6779">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FSS-Score, X = 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 Colored by Exercise or control group.</w:t>
      </w:r>
      <w:r w:rsidR="005922AA" w:rsidRPr="005922AA">
        <w:rPr>
          <w:rFonts w:ascii="Times New Roman" w:hAnsi="Times New Roman" w:cs="Times New Roman"/>
          <w:sz w:val="22"/>
          <w:szCs w:val="22"/>
        </w:rPr>
        <w:t xml:space="preserve"> </w:t>
      </w:r>
      <w:r w:rsidR="005922AA">
        <w:rPr>
          <w:rFonts w:ascii="Times New Roman" w:hAnsi="Times New Roman" w:cs="Times New Roman"/>
          <w:sz w:val="22"/>
          <w:szCs w:val="22"/>
        </w:rPr>
        <w:t>As a point plot with lines connecting ID.</w:t>
      </w:r>
    </w:p>
    <w:p w14:paraId="037E65A0" w14:textId="4D13D2E6" w:rsidR="00590EDB" w:rsidRDefault="00590EDB" w:rsidP="00590EDB">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Estimated FSS with 95% CI, averaged over sex, X = Timepoint, 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359DD843" w14:textId="3A01D9F6" w:rsidR="00590EDB" w:rsidRDefault="00AC3DCA" w:rsidP="005A6779">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VO2Max, </w:t>
      </w:r>
      <w:r w:rsidR="000033BA">
        <w:rPr>
          <w:rFonts w:ascii="Times New Roman" w:hAnsi="Times New Roman" w:cs="Times New Roman"/>
          <w:sz w:val="22"/>
          <w:szCs w:val="22"/>
        </w:rPr>
        <w:t xml:space="preserve">X = IFN-Signature, colored by intervention group. </w:t>
      </w:r>
      <w:r w:rsidR="00DE2599">
        <w:rPr>
          <w:rFonts w:ascii="Times New Roman" w:hAnsi="Times New Roman" w:cs="Times New Roman"/>
          <w:sz w:val="22"/>
          <w:szCs w:val="22"/>
        </w:rPr>
        <w:t xml:space="preserve">With a linear regression </w:t>
      </w:r>
      <w:r w:rsidR="000B7DF1">
        <w:rPr>
          <w:rFonts w:ascii="Times New Roman" w:hAnsi="Times New Roman" w:cs="Times New Roman"/>
          <w:sz w:val="22"/>
          <w:szCs w:val="22"/>
        </w:rPr>
        <w:t>line (and confidence intervals for this)</w:t>
      </w:r>
      <w:r w:rsidR="00DE2599">
        <w:rPr>
          <w:rFonts w:ascii="Times New Roman" w:hAnsi="Times New Roman" w:cs="Times New Roman"/>
          <w:sz w:val="22"/>
          <w:szCs w:val="22"/>
        </w:rPr>
        <w:t xml:space="preserve"> from the linear mixed model IFN-signature coefficient.</w:t>
      </w:r>
    </w:p>
    <w:p w14:paraId="69DA391F" w14:textId="5E0261D1" w:rsidR="000B7DF1" w:rsidRPr="00246E31" w:rsidRDefault="000B7DF1" w:rsidP="00246E31">
      <w:pPr>
        <w:pStyle w:val="CommentTex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w:t>
      </w:r>
      <w:r w:rsidR="00AF5310">
        <w:rPr>
          <w:rFonts w:ascii="Times New Roman" w:hAnsi="Times New Roman" w:cs="Times New Roman"/>
          <w:sz w:val="22"/>
          <w:szCs w:val="22"/>
        </w:rPr>
        <w:t>FSS</w:t>
      </w:r>
      <w:r>
        <w:rPr>
          <w:rFonts w:ascii="Times New Roman" w:hAnsi="Times New Roman" w:cs="Times New Roman"/>
          <w:sz w:val="22"/>
          <w:szCs w:val="22"/>
        </w:rPr>
        <w:t>, X = IFN-Signature, colored by intervention group. With a linear regression model from the linear mixed model IFN-signature coefficient.</w:t>
      </w:r>
    </w:p>
    <w:p w14:paraId="6D4722CF" w14:textId="3977AAEE" w:rsidR="000B5C56" w:rsidRDefault="00191AE0" w:rsidP="00F26429">
      <w:pPr>
        <w:pStyle w:val="CommentText"/>
        <w:numPr>
          <w:ilvl w:val="0"/>
          <w:numId w:val="5"/>
        </w:numPr>
        <w:spacing w:line="360" w:lineRule="auto"/>
        <w:jc w:val="both"/>
        <w:rPr>
          <w:rFonts w:ascii="Times New Roman" w:hAnsi="Times New Roman" w:cs="Times New Roman"/>
          <w:sz w:val="22"/>
          <w:szCs w:val="22"/>
        </w:rPr>
      </w:pPr>
      <w:r w:rsidRPr="00F54538">
        <w:rPr>
          <w:rFonts w:ascii="Times New Roman" w:hAnsi="Times New Roman" w:cs="Times New Roman"/>
          <w:sz w:val="22"/>
          <w:szCs w:val="22"/>
        </w:rPr>
        <w:t>Key s</w:t>
      </w:r>
      <w:r w:rsidR="007E646A" w:rsidRPr="00F54538">
        <w:rPr>
          <w:rFonts w:ascii="Times New Roman" w:hAnsi="Times New Roman" w:cs="Times New Roman"/>
          <w:sz w:val="22"/>
          <w:szCs w:val="22"/>
        </w:rPr>
        <w:t xml:space="preserve">econdary outcomes </w:t>
      </w:r>
      <w:r w:rsidR="002D0439" w:rsidRPr="00F54538">
        <w:rPr>
          <w:rFonts w:ascii="Times New Roman" w:hAnsi="Times New Roman" w:cs="Times New Roman"/>
          <w:sz w:val="22"/>
          <w:szCs w:val="22"/>
        </w:rPr>
        <w:t xml:space="preserve">depicted as constrained baseline models, </w:t>
      </w:r>
      <w:r w:rsidR="00292070" w:rsidRPr="00F54538">
        <w:rPr>
          <w:rFonts w:ascii="Times New Roman" w:hAnsi="Times New Roman" w:cs="Times New Roman"/>
          <w:sz w:val="22"/>
          <w:szCs w:val="22"/>
        </w:rPr>
        <w:t>with three different percentiles of IFN-score depicted as well.</w:t>
      </w:r>
    </w:p>
    <w:p w14:paraId="3EE53704" w14:textId="77777777" w:rsidR="00F54538" w:rsidRPr="00F54538" w:rsidRDefault="00F54538" w:rsidP="00A35D72">
      <w:pPr>
        <w:pStyle w:val="CommentText"/>
        <w:spacing w:line="360" w:lineRule="auto"/>
        <w:jc w:val="both"/>
        <w:rPr>
          <w:rFonts w:ascii="Times New Roman" w:hAnsi="Times New Roman" w:cs="Times New Roman"/>
          <w:sz w:val="22"/>
          <w:szCs w:val="22"/>
        </w:rPr>
      </w:pPr>
    </w:p>
    <w:p w14:paraId="5D0F5C41" w14:textId="4A2B44F1" w:rsidR="000B5C56" w:rsidRPr="009616A0" w:rsidRDefault="007631BC" w:rsidP="007631BC">
      <w:pPr>
        <w:pStyle w:val="Heading3"/>
      </w:pPr>
      <w:bookmarkStart w:id="193" w:name="_Toc165628319"/>
      <w:r>
        <w:t>Tables in supplement</w:t>
      </w:r>
      <w:bookmarkEnd w:id="193"/>
    </w:p>
    <w:p w14:paraId="31530999"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77891BAE" w14:textId="378CE6CB" w:rsidR="000B5C56" w:rsidRPr="00056C85" w:rsidRDefault="00B1399A" w:rsidP="00340BA1">
      <w:pPr>
        <w:pStyle w:val="ListParagraph"/>
        <w:numPr>
          <w:ilvl w:val="0"/>
          <w:numId w:val="4"/>
        </w:numPr>
        <w:spacing w:after="0" w:line="360" w:lineRule="auto"/>
        <w:jc w:val="both"/>
        <w:rPr>
          <w:rFonts w:ascii="Times New Roman" w:hAnsi="Times New Roman" w:cs="Times New Roman"/>
          <w:bCs/>
        </w:rPr>
      </w:pPr>
      <w:commentRangeStart w:id="194"/>
      <w:r>
        <w:rPr>
          <w:rFonts w:ascii="Times New Roman" w:hAnsi="Times New Roman" w:cs="Times New Roman"/>
        </w:rPr>
        <w:t>Adherence to prescribed exercise</w:t>
      </w:r>
      <w:commentRangeEnd w:id="194"/>
      <w:r w:rsidR="00D2678B">
        <w:rPr>
          <w:rStyle w:val="CommentReference"/>
          <w:rFonts w:ascii="Cambria" w:eastAsia="Cambria" w:hAnsi="Cambria" w:cs="Cambria"/>
          <w:color w:val="000000"/>
        </w:rPr>
        <w:commentReference w:id="194"/>
      </w:r>
      <w:r w:rsidR="00CD019A">
        <w:rPr>
          <w:rFonts w:ascii="Times New Roman" w:hAnsi="Times New Roman" w:cs="Times New Roman"/>
        </w:rPr>
        <w:t>.</w:t>
      </w:r>
    </w:p>
    <w:p w14:paraId="7DB8B813" w14:textId="337ED1A3" w:rsidR="007631BC" w:rsidRPr="00CD019A" w:rsidRDefault="00056C85" w:rsidP="007631BC">
      <w:pPr>
        <w:pStyle w:val="ListParagraph"/>
        <w:numPr>
          <w:ilvl w:val="0"/>
          <w:numId w:val="4"/>
        </w:numPr>
        <w:spacing w:after="0" w:line="360" w:lineRule="auto"/>
        <w:jc w:val="both"/>
      </w:pPr>
      <w:r w:rsidRPr="007631BC">
        <w:rPr>
          <w:rFonts w:ascii="Times New Roman" w:hAnsi="Times New Roman" w:cs="Times New Roman"/>
        </w:rPr>
        <w:t>Adverse reactions &amp; events following randomization</w:t>
      </w:r>
      <w:r w:rsidR="00E77433">
        <w:rPr>
          <w:rFonts w:ascii="Times New Roman" w:hAnsi="Times New Roman" w:cs="Times New Roman"/>
        </w:rPr>
        <w:t>.</w:t>
      </w:r>
    </w:p>
    <w:p w14:paraId="233D3687" w14:textId="5ACA5BEC" w:rsidR="00CD019A" w:rsidRPr="00395BC4" w:rsidRDefault="00CD019A" w:rsidP="007631BC">
      <w:pPr>
        <w:pStyle w:val="ListParagraph"/>
        <w:numPr>
          <w:ilvl w:val="0"/>
          <w:numId w:val="4"/>
        </w:numPr>
        <w:spacing w:after="0" w:line="360" w:lineRule="auto"/>
        <w:jc w:val="both"/>
      </w:pPr>
      <w:r>
        <w:rPr>
          <w:rFonts w:ascii="Times New Roman" w:hAnsi="Times New Roman" w:cs="Times New Roman"/>
        </w:rPr>
        <w:t>Other relevant characteristics</w:t>
      </w:r>
      <w:r w:rsidR="00EA41FB">
        <w:rPr>
          <w:rFonts w:ascii="Times New Roman" w:hAnsi="Times New Roman" w:cs="Times New Roman"/>
        </w:rPr>
        <w:t xml:space="preserve"> measured at screening, baseline and </w:t>
      </w:r>
      <w:proofErr w:type="spellStart"/>
      <w:proofErr w:type="gramStart"/>
      <w:r w:rsidR="00EA41FB">
        <w:rPr>
          <w:rFonts w:ascii="Times New Roman" w:hAnsi="Times New Roman" w:cs="Times New Roman"/>
        </w:rPr>
        <w:t>followup</w:t>
      </w:r>
      <w:proofErr w:type="spellEnd"/>
      <w:proofErr w:type="gramEnd"/>
      <w:r w:rsidR="00031189">
        <w:rPr>
          <w:rFonts w:ascii="Times New Roman" w:hAnsi="Times New Roman" w:cs="Times New Roman"/>
        </w:rPr>
        <w:t xml:space="preserve">, separated by intervention group at </w:t>
      </w:r>
      <w:proofErr w:type="spellStart"/>
      <w:r w:rsidR="00031189">
        <w:rPr>
          <w:rFonts w:ascii="Times New Roman" w:hAnsi="Times New Roman" w:cs="Times New Roman"/>
        </w:rPr>
        <w:t>followup</w:t>
      </w:r>
      <w:proofErr w:type="spellEnd"/>
      <w:r w:rsidR="00EA41FB">
        <w:rPr>
          <w:rFonts w:ascii="Times New Roman" w:hAnsi="Times New Roman" w:cs="Times New Roman"/>
        </w:rPr>
        <w:t>.</w:t>
      </w:r>
    </w:p>
    <w:p w14:paraId="203559FB" w14:textId="4698B805" w:rsidR="00395BC4" w:rsidRPr="007631BC" w:rsidRDefault="00395BC4" w:rsidP="007631BC">
      <w:pPr>
        <w:pStyle w:val="ListParagraph"/>
        <w:numPr>
          <w:ilvl w:val="0"/>
          <w:numId w:val="4"/>
        </w:numPr>
        <w:spacing w:after="0" w:line="360" w:lineRule="auto"/>
        <w:jc w:val="both"/>
      </w:pPr>
      <w:r>
        <w:rPr>
          <w:rFonts w:ascii="Times New Roman" w:hAnsi="Times New Roman" w:cs="Times New Roman"/>
        </w:rPr>
        <w:t>Baseline data group</w:t>
      </w:r>
      <w:r w:rsidR="005E0F1D">
        <w:rPr>
          <w:rFonts w:ascii="Times New Roman" w:hAnsi="Times New Roman" w:cs="Times New Roman"/>
        </w:rPr>
        <w:t>ed</w:t>
      </w:r>
      <w:r>
        <w:rPr>
          <w:rFonts w:ascii="Times New Roman" w:hAnsi="Times New Roman" w:cs="Times New Roman"/>
        </w:rPr>
        <w:t xml:space="preserve"> into </w:t>
      </w:r>
      <w:r w:rsidR="004A7A11">
        <w:rPr>
          <w:rFonts w:ascii="Times New Roman" w:hAnsi="Times New Roman" w:cs="Times New Roman"/>
        </w:rPr>
        <w:t>quartiles</w:t>
      </w:r>
      <w:r>
        <w:rPr>
          <w:rFonts w:ascii="Times New Roman" w:hAnsi="Times New Roman" w:cs="Times New Roman"/>
        </w:rPr>
        <w:t xml:space="preserve"> of the IFN-score.</w:t>
      </w:r>
    </w:p>
    <w:p w14:paraId="0FF01F32" w14:textId="77777777" w:rsidR="007631BC" w:rsidRDefault="007631BC" w:rsidP="007631BC">
      <w:pPr>
        <w:spacing w:after="0" w:line="360" w:lineRule="auto"/>
        <w:jc w:val="both"/>
      </w:pPr>
    </w:p>
    <w:p w14:paraId="29806AB7" w14:textId="53AC07F3" w:rsidR="000B5C56" w:rsidRPr="009616A0" w:rsidRDefault="007631BC" w:rsidP="007631BC">
      <w:pPr>
        <w:pStyle w:val="Heading3"/>
      </w:pPr>
      <w:bookmarkStart w:id="195" w:name="_Toc165628320"/>
      <w:r>
        <w:t>Figures in supplement</w:t>
      </w:r>
      <w:bookmarkEnd w:id="195"/>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35B18BC4" w:rsidR="000B5C56" w:rsidRDefault="00DB4F63" w:rsidP="00340BA1">
      <w:pPr>
        <w:pStyle w:val="CommentTex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r w:rsidR="00020D74">
        <w:rPr>
          <w:rFonts w:ascii="Times New Roman" w:hAnsi="Times New Roman" w:cs="Times New Roman"/>
          <w:sz w:val="22"/>
          <w:szCs w:val="22"/>
        </w:rPr>
        <w:t>.</w:t>
      </w:r>
    </w:p>
    <w:p w14:paraId="774BC0E1" w14:textId="0B90FF66" w:rsidR="0037275F" w:rsidRDefault="00E46F3D" w:rsidP="00340BA1">
      <w:pPr>
        <w:pStyle w:val="CommentTex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Volcano plots </w:t>
      </w:r>
      <w:proofErr w:type="gramStart"/>
      <w:r>
        <w:rPr>
          <w:rFonts w:ascii="Times New Roman" w:hAnsi="Times New Roman" w:cs="Times New Roman"/>
          <w:sz w:val="22"/>
          <w:szCs w:val="22"/>
        </w:rPr>
        <w:t>depicting</w:t>
      </w:r>
      <w:proofErr w:type="gramEnd"/>
      <w:r>
        <w:rPr>
          <w:rFonts w:ascii="Times New Roman" w:hAnsi="Times New Roman" w:cs="Times New Roman"/>
          <w:sz w:val="22"/>
          <w:szCs w:val="22"/>
        </w:rPr>
        <w:t xml:space="preserve"> change in gene counts from baseline to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in both intervention groups.</w:t>
      </w:r>
    </w:p>
    <w:p w14:paraId="54A2903E" w14:textId="37D7DCB6" w:rsidR="00A006D8" w:rsidRDefault="00A006D8" w:rsidP="00A006D8">
      <w:pPr>
        <w:pStyle w:val="CommentTex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Intervention group changes in genes</w:t>
      </w:r>
    </w:p>
    <w:p w14:paraId="4A17C2D8" w14:textId="23D87A05" w:rsidR="00A006D8" w:rsidRDefault="00A006D8" w:rsidP="00A006D8">
      <w:pPr>
        <w:pStyle w:val="CommentTex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Control group changes in </w:t>
      </w:r>
      <w:proofErr w:type="gramStart"/>
      <w:r>
        <w:rPr>
          <w:rFonts w:ascii="Times New Roman" w:hAnsi="Times New Roman" w:cs="Times New Roman"/>
          <w:sz w:val="22"/>
          <w:szCs w:val="22"/>
        </w:rPr>
        <w:t>genes</w:t>
      </w:r>
      <w:proofErr w:type="gramEnd"/>
    </w:p>
    <w:p w14:paraId="1C3B7E47" w14:textId="67665256" w:rsidR="00EB16BD" w:rsidRDefault="00755894" w:rsidP="00340BA1">
      <w:pPr>
        <w:pStyle w:val="CommentTex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 xml:space="preserve">Outcomes from the </w:t>
      </w:r>
      <w:proofErr w:type="spellStart"/>
      <w:r>
        <w:rPr>
          <w:rFonts w:ascii="Times New Roman" w:hAnsi="Times New Roman" w:cs="Times New Roman"/>
          <w:sz w:val="22"/>
          <w:szCs w:val="22"/>
        </w:rPr>
        <w:t>Vagus</w:t>
      </w:r>
      <w:proofErr w:type="spellEnd"/>
      <w:r>
        <w:rPr>
          <w:rFonts w:ascii="Times New Roman" w:hAnsi="Times New Roman" w:cs="Times New Roman"/>
          <w:sz w:val="22"/>
          <w:szCs w:val="22"/>
        </w:rPr>
        <w:t>™ measurements at the specific timepoints</w:t>
      </w:r>
    </w:p>
    <w:p w14:paraId="5B7190BF" w14:textId="46BC839F" w:rsidR="00465656" w:rsidRDefault="00465656" w:rsidP="00465656">
      <w:pPr>
        <w:pStyle w:val="CommentTex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esting heart rate</w:t>
      </w:r>
    </w:p>
    <w:p w14:paraId="491232B1" w14:textId="471928EE" w:rsidR="00465656" w:rsidRDefault="00465656" w:rsidP="00465656">
      <w:pPr>
        <w:pStyle w:val="CommentTex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ise from supine heart rate variability (HRV)</w:t>
      </w:r>
    </w:p>
    <w:p w14:paraId="2B440C87" w14:textId="313E4CB3" w:rsidR="00465656" w:rsidRDefault="00465656" w:rsidP="00465656">
      <w:pPr>
        <w:pStyle w:val="CommentTex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Expiratory/inspiratory HRV</w:t>
      </w:r>
    </w:p>
    <w:p w14:paraId="7F63402C" w14:textId="25E6E39E" w:rsidR="00EB16BD" w:rsidRPr="0012128E" w:rsidRDefault="002418D0" w:rsidP="00340BA1">
      <w:pPr>
        <w:pStyle w:val="CommentTex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Overview of the intervention.</w:t>
      </w:r>
    </w:p>
    <w:p w14:paraId="40EDF84A" w14:textId="63BCA2AF" w:rsidR="00984613" w:rsidRPr="00984613" w:rsidRDefault="00984613" w:rsidP="00340BA1">
      <w:pPr>
        <w:pStyle w:val="CommentTex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 of secondary endpoints – Histogram of p-values</w:t>
      </w:r>
      <w:r w:rsidR="005E6880">
        <w:rPr>
          <w:rFonts w:ascii="Times New Roman" w:eastAsiaTheme="minorHAnsi" w:hAnsi="Times New Roman" w:cs="Times New Roman"/>
          <w:bCs/>
          <w:color w:val="auto"/>
          <w:sz w:val="22"/>
          <w:szCs w:val="22"/>
        </w:rPr>
        <w:t>.</w:t>
      </w:r>
    </w:p>
    <w:p w14:paraId="5B60C223" w14:textId="31429E38" w:rsidR="00984613" w:rsidRPr="009616A0" w:rsidRDefault="00984613" w:rsidP="00340BA1">
      <w:pPr>
        <w:pStyle w:val="CommentTex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w:t>
      </w:r>
      <w:r w:rsidR="000E0B20">
        <w:rPr>
          <w:rFonts w:ascii="Times New Roman" w:eastAsiaTheme="minorHAnsi" w:hAnsi="Times New Roman" w:cs="Times New Roman"/>
          <w:bCs/>
          <w:color w:val="auto"/>
          <w:sz w:val="22"/>
          <w:szCs w:val="22"/>
        </w:rPr>
        <w:t>l</w:t>
      </w:r>
      <w:r>
        <w:rPr>
          <w:rFonts w:ascii="Times New Roman" w:eastAsiaTheme="minorHAnsi" w:hAnsi="Times New Roman" w:cs="Times New Roman"/>
          <w:bCs/>
          <w:color w:val="auto"/>
          <w:sz w:val="22"/>
          <w:szCs w:val="22"/>
        </w:rPr>
        <w:t>se discovery rate of exploratory endpoint</w:t>
      </w:r>
      <w:r w:rsidR="005E6880">
        <w:rPr>
          <w:rFonts w:ascii="Times New Roman" w:eastAsiaTheme="minorHAnsi" w:hAnsi="Times New Roman" w:cs="Times New Roman"/>
          <w:bCs/>
          <w:color w:val="auto"/>
          <w:sz w:val="22"/>
          <w:szCs w:val="22"/>
        </w:rPr>
        <w:t>s</w:t>
      </w:r>
      <w:r>
        <w:rPr>
          <w:rFonts w:ascii="Times New Roman" w:eastAsiaTheme="minorHAnsi" w:hAnsi="Times New Roman" w:cs="Times New Roman"/>
          <w:bCs/>
          <w:color w:val="auto"/>
          <w:sz w:val="22"/>
          <w:szCs w:val="22"/>
        </w:rPr>
        <w:t xml:space="preserve"> – Histogram of p-values</w:t>
      </w:r>
      <w:r w:rsidR="005E6880">
        <w:rPr>
          <w:rFonts w:ascii="Times New Roman" w:eastAsiaTheme="minorHAnsi" w:hAnsi="Times New Roman" w:cs="Times New Roman"/>
          <w:bCs/>
          <w:color w:val="auto"/>
          <w:sz w:val="22"/>
          <w:szCs w:val="22"/>
        </w:rPr>
        <w:t>.</w:t>
      </w:r>
    </w:p>
    <w:p w14:paraId="4F814E2B"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666CFAE0" w14:textId="5E2D1961" w:rsidR="00DB5FFA" w:rsidRDefault="00DB5FFA" w:rsidP="00DB5FFA">
      <w:pPr>
        <w:pStyle w:val="Heading2"/>
        <w:rPr>
          <w:rFonts w:ascii="Times New Roman" w:hAnsi="Times New Roman" w:cs="Times New Roman"/>
        </w:rPr>
      </w:pPr>
      <w:bookmarkStart w:id="196" w:name="_Toc165628321"/>
      <w:commentRangeStart w:id="197"/>
      <w:r>
        <w:rPr>
          <w:rFonts w:ascii="Times New Roman" w:hAnsi="Times New Roman" w:cs="Times New Roman"/>
        </w:rPr>
        <w:t>Paper 2</w:t>
      </w:r>
      <w:commentRangeEnd w:id="197"/>
      <w:r w:rsidR="00D2678B">
        <w:rPr>
          <w:rStyle w:val="CommentReference"/>
          <w:rFonts w:ascii="Cambria" w:eastAsia="Cambria" w:hAnsi="Cambria" w:cs="Cambria"/>
          <w:color w:val="000000"/>
        </w:rPr>
        <w:commentReference w:id="197"/>
      </w:r>
      <w:r>
        <w:rPr>
          <w:rFonts w:ascii="Times New Roman" w:hAnsi="Times New Roman" w:cs="Times New Roman"/>
        </w:rPr>
        <w:t xml:space="preserve"> – </w:t>
      </w:r>
      <w:r w:rsidR="0072347B">
        <w:rPr>
          <w:rFonts w:ascii="Times New Roman" w:hAnsi="Times New Roman" w:cs="Times New Roman"/>
        </w:rPr>
        <w:t>Cardiopulmonary outcomes</w:t>
      </w:r>
      <w:bookmarkEnd w:id="196"/>
    </w:p>
    <w:p w14:paraId="7DE14095" w14:textId="770326F6" w:rsidR="00DB5FFA" w:rsidRDefault="00DB5FFA" w:rsidP="00DB5FFA">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on exercise. – A </w:t>
      </w:r>
      <w:r w:rsidR="00291E31">
        <w:t>secondary analysis of a</w:t>
      </w:r>
      <w:r w:rsidR="00AA0FA7">
        <w:t xml:space="preserve">n outcome assessor blinded </w:t>
      </w:r>
      <w:r>
        <w:t>randomized controlled clinical trial.</w:t>
      </w:r>
    </w:p>
    <w:p w14:paraId="457792D5" w14:textId="77777777" w:rsidR="00DB5FFA" w:rsidRPr="0094256F" w:rsidRDefault="00DB5FFA" w:rsidP="00DB5FFA">
      <w:r>
        <w:t xml:space="preserve">Words in </w:t>
      </w:r>
      <w:proofErr w:type="gramStart"/>
      <w:r>
        <w:t>[ ]</w:t>
      </w:r>
      <w:proofErr w:type="gramEnd"/>
      <w:r>
        <w:t xml:space="preserve"> brackets included based on the outcome on the primary analysis </w:t>
      </w:r>
    </w:p>
    <w:p w14:paraId="1748D537" w14:textId="77777777" w:rsidR="00DB5FFA" w:rsidRPr="009616A0" w:rsidRDefault="00DB5FFA" w:rsidP="00DB5FFA">
      <w:pPr>
        <w:pStyle w:val="Heading3"/>
      </w:pPr>
      <w:bookmarkStart w:id="198" w:name="_Toc165628322"/>
      <w:r>
        <w:t>Tables in paper</w:t>
      </w:r>
      <w:bookmarkEnd w:id="198"/>
    </w:p>
    <w:p w14:paraId="60285EAB" w14:textId="77777777" w:rsidR="00DB5FFA" w:rsidRDefault="00DB5FFA" w:rsidP="008C25DF">
      <w:pPr>
        <w:pStyle w:val="CommentText"/>
        <w:numPr>
          <w:ilvl w:val="0"/>
          <w:numId w:val="21"/>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07C4AF19" w14:textId="6AEF5F68" w:rsidR="00DB5FFA" w:rsidRPr="009616A0" w:rsidRDefault="00CE5F56" w:rsidP="008C25DF">
      <w:pPr>
        <w:pStyle w:val="CommentText"/>
        <w:numPr>
          <w:ilvl w:val="0"/>
          <w:numId w:val="21"/>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82-Rb-Rest/Stress-PET-CT, Echocardiography and Lung Function findings at baseline and </w:t>
      </w:r>
      <w:proofErr w:type="spellStart"/>
      <w:proofErr w:type="gramStart"/>
      <w:r>
        <w:rPr>
          <w:rFonts w:ascii="Times New Roman" w:hAnsi="Times New Roman" w:cs="Times New Roman"/>
          <w:sz w:val="22"/>
          <w:szCs w:val="22"/>
        </w:rPr>
        <w:t>followup</w:t>
      </w:r>
      <w:proofErr w:type="spellEnd"/>
      <w:proofErr w:type="gramEnd"/>
      <w:r>
        <w:rPr>
          <w:rFonts w:ascii="Times New Roman" w:hAnsi="Times New Roman" w:cs="Times New Roman"/>
          <w:sz w:val="22"/>
          <w:szCs w:val="22"/>
        </w:rPr>
        <w:t xml:space="preserve">. Separated by intervention group at </w:t>
      </w:r>
      <w:proofErr w:type="spellStart"/>
      <w:proofErr w:type="gramStart"/>
      <w:r>
        <w:rPr>
          <w:rFonts w:ascii="Times New Roman" w:hAnsi="Times New Roman" w:cs="Times New Roman"/>
          <w:sz w:val="22"/>
          <w:szCs w:val="22"/>
        </w:rPr>
        <w:t>followup</w:t>
      </w:r>
      <w:proofErr w:type="spellEnd"/>
      <w:proofErr w:type="gramEnd"/>
      <w:r>
        <w:rPr>
          <w:rFonts w:ascii="Times New Roman" w:hAnsi="Times New Roman" w:cs="Times New Roman"/>
          <w:sz w:val="22"/>
          <w:szCs w:val="22"/>
        </w:rPr>
        <w:t>.</w:t>
      </w:r>
    </w:p>
    <w:p w14:paraId="1F7E17EB" w14:textId="77777777" w:rsidR="00DB5FFA" w:rsidRPr="009616A0" w:rsidRDefault="00DB5FFA" w:rsidP="00DB5FFA">
      <w:pPr>
        <w:pStyle w:val="CommentText"/>
        <w:spacing w:line="360" w:lineRule="auto"/>
        <w:jc w:val="both"/>
        <w:rPr>
          <w:rFonts w:ascii="Times New Roman" w:hAnsi="Times New Roman" w:cs="Times New Roman"/>
          <w:sz w:val="22"/>
          <w:szCs w:val="22"/>
        </w:rPr>
      </w:pPr>
    </w:p>
    <w:p w14:paraId="436850F0" w14:textId="77777777" w:rsidR="00DB5FFA" w:rsidRPr="009616A0" w:rsidRDefault="00DB5FFA" w:rsidP="00DB5FFA">
      <w:pPr>
        <w:pStyle w:val="Heading3"/>
      </w:pPr>
      <w:bookmarkStart w:id="199" w:name="_Toc165628323"/>
      <w:r w:rsidRPr="009616A0">
        <w:t>F</w:t>
      </w:r>
      <w:r>
        <w:t>igures in paper</w:t>
      </w:r>
      <w:bookmarkEnd w:id="199"/>
    </w:p>
    <w:p w14:paraId="13F5D45E" w14:textId="77777777" w:rsidR="00DB5FFA" w:rsidRPr="009616A0" w:rsidRDefault="00DB5FFA" w:rsidP="00DB5FFA">
      <w:pPr>
        <w:spacing w:after="0" w:line="360" w:lineRule="auto"/>
        <w:jc w:val="both"/>
        <w:rPr>
          <w:rFonts w:ascii="Times New Roman" w:hAnsi="Times New Roman" w:cs="Times New Roman"/>
          <w:bCs/>
        </w:rPr>
      </w:pPr>
    </w:p>
    <w:p w14:paraId="62AD60BA" w14:textId="7E7AD6F2" w:rsidR="00A31C21" w:rsidRDefault="00A31C21" w:rsidP="00A31C21">
      <w:pPr>
        <w:pStyle w:val="CommentTex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w:t>
      </w:r>
      <w:r w:rsidR="00CA6AB3">
        <w:rPr>
          <w:rFonts w:ascii="Times New Roman" w:hAnsi="Times New Roman" w:cs="Times New Roman"/>
          <w:sz w:val="22"/>
          <w:szCs w:val="22"/>
        </w:rPr>
        <w:t>1</w:t>
      </w:r>
      <w:r>
        <w:rPr>
          <w:rFonts w:ascii="Times New Roman" w:hAnsi="Times New Roman" w:cs="Times New Roman"/>
          <w:sz w:val="22"/>
          <w:szCs w:val="22"/>
        </w:rPr>
        <w:t xml:space="preserve"> graphs: </w:t>
      </w:r>
      <w:proofErr w:type="gramStart"/>
      <w:r w:rsidR="00CA6AB3">
        <w:rPr>
          <w:rFonts w:ascii="Times New Roman" w:hAnsi="Times New Roman" w:cs="Times New Roman"/>
          <w:sz w:val="22"/>
          <w:szCs w:val="22"/>
        </w:rPr>
        <w:t>a s</w:t>
      </w:r>
      <w:r>
        <w:rPr>
          <w:rFonts w:ascii="Times New Roman" w:hAnsi="Times New Roman" w:cs="Times New Roman"/>
          <w:sz w:val="22"/>
          <w:szCs w:val="22"/>
        </w:rPr>
        <w:t>paghetti</w:t>
      </w:r>
      <w:proofErr w:type="gramEnd"/>
      <w:r>
        <w:rPr>
          <w:rFonts w:ascii="Times New Roman" w:hAnsi="Times New Roman" w:cs="Times New Roman"/>
          <w:sz w:val="22"/>
          <w:szCs w:val="22"/>
        </w:rPr>
        <w:t xml:space="preserve">-plots with lines for 10 individuals sampled at random depicting the </w:t>
      </w:r>
      <w:r w:rsidR="00EC7978">
        <w:rPr>
          <w:rFonts w:ascii="Times New Roman" w:hAnsi="Times New Roman" w:cs="Times New Roman"/>
          <w:sz w:val="22"/>
          <w:szCs w:val="22"/>
        </w:rPr>
        <w:t>PET-CT</w:t>
      </w:r>
      <w:r>
        <w:rPr>
          <w:rFonts w:ascii="Times New Roman" w:hAnsi="Times New Roman" w:cs="Times New Roman"/>
          <w:sz w:val="22"/>
          <w:szCs w:val="22"/>
        </w:rPr>
        <w:t xml:space="preserve"> outcomes. </w:t>
      </w:r>
    </w:p>
    <w:p w14:paraId="3064A27A" w14:textId="2136530A" w:rsidR="00A31C21" w:rsidRDefault="00FE0D00" w:rsidP="00A31C21">
      <w:pPr>
        <w:pStyle w:val="CommentTex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model plot with the constrained baseline linear mixed model estimations and </w:t>
      </w:r>
      <w:r w:rsidR="00CA6AB3">
        <w:rPr>
          <w:rFonts w:ascii="Times New Roman" w:hAnsi="Times New Roman" w:cs="Times New Roman"/>
          <w:sz w:val="22"/>
          <w:szCs w:val="22"/>
        </w:rPr>
        <w:t>un</w:t>
      </w:r>
      <w:r w:rsidR="00A31C21">
        <w:rPr>
          <w:rFonts w:ascii="Times New Roman" w:hAnsi="Times New Roman" w:cs="Times New Roman"/>
          <w:sz w:val="22"/>
          <w:szCs w:val="22"/>
        </w:rPr>
        <w:t>adjusted 95% CI</w:t>
      </w:r>
    </w:p>
    <w:p w14:paraId="1FB9F32C" w14:textId="4CF9B007" w:rsidR="00A31C21" w:rsidRDefault="00FE0D00" w:rsidP="00A31C21">
      <w:pPr>
        <w:pStyle w:val="CommentTex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plot with change in </w:t>
      </w:r>
      <w:r w:rsidR="00C34B44">
        <w:rPr>
          <w:rFonts w:ascii="Times New Roman" w:hAnsi="Times New Roman" w:cs="Times New Roman"/>
          <w:sz w:val="22"/>
          <w:szCs w:val="22"/>
        </w:rPr>
        <w:t>MFR</w:t>
      </w:r>
      <w:r w:rsidR="00A31C21">
        <w:rPr>
          <w:rFonts w:ascii="Times New Roman" w:hAnsi="Times New Roman" w:cs="Times New Roman"/>
          <w:sz w:val="22"/>
          <w:szCs w:val="22"/>
        </w:rPr>
        <w:t xml:space="preserve"> against IFN-signature as individual data points with a regression line from the interaction in the appropriate linear mixed effect model.</w:t>
      </w:r>
    </w:p>
    <w:p w14:paraId="3BB29216" w14:textId="3BEC34C9" w:rsidR="00A31C21" w:rsidRDefault="00A31C21" w:rsidP="00A31C21">
      <w:pPr>
        <w:pStyle w:val="CommentTex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7D789A">
        <w:rPr>
          <w:rFonts w:ascii="Times New Roman" w:hAnsi="Times New Roman" w:cs="Times New Roman"/>
          <w:sz w:val="22"/>
          <w:szCs w:val="22"/>
        </w:rPr>
        <w:t>Myocardial Flow Reserve (MFR)</w:t>
      </w:r>
      <w:r>
        <w:rPr>
          <w:rFonts w:ascii="Times New Roman" w:hAnsi="Times New Roman" w:cs="Times New Roman"/>
          <w:sz w:val="22"/>
          <w:szCs w:val="22"/>
        </w:rPr>
        <w:t>, X = Timepoint</w:t>
      </w:r>
      <w:r w:rsidR="00CA6AB3">
        <w:rPr>
          <w:rFonts w:ascii="Times New Roman" w:hAnsi="Times New Roman" w:cs="Times New Roman"/>
          <w:sz w:val="22"/>
          <w:szCs w:val="22"/>
        </w:rPr>
        <w:t xml:space="preserve"> </w:t>
      </w:r>
      <w:r>
        <w:rPr>
          <w:rFonts w:ascii="Times New Roman" w:hAnsi="Times New Roman" w:cs="Times New Roman"/>
          <w:sz w:val="22"/>
          <w:szCs w:val="22"/>
        </w:rPr>
        <w:t xml:space="preserve">(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 Colored by intervention (exercise or control) group. As a point plot with lines connecting ID.</w:t>
      </w:r>
    </w:p>
    <w:p w14:paraId="4C9B2B2F" w14:textId="2018C2DA" w:rsidR="00A31C21" w:rsidRDefault="00A31C21" w:rsidP="00A31C21">
      <w:pPr>
        <w:pStyle w:val="CommentTex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Estimated </w:t>
      </w:r>
      <w:r w:rsidR="007D789A">
        <w:rPr>
          <w:rFonts w:ascii="Times New Roman" w:hAnsi="Times New Roman" w:cs="Times New Roman"/>
          <w:sz w:val="22"/>
          <w:szCs w:val="22"/>
        </w:rPr>
        <w:t>MFR</w:t>
      </w:r>
      <w:r>
        <w:rPr>
          <w:rFonts w:ascii="Times New Roman" w:hAnsi="Times New Roman" w:cs="Times New Roman"/>
          <w:sz w:val="22"/>
          <w:szCs w:val="22"/>
        </w:rPr>
        <w:t xml:space="preserve"> with 95% CI, averaged over sex, X = Timepoint, Colored by intervention group. Three different percentiles of IFN-score depicted as well.</w:t>
      </w:r>
    </w:p>
    <w:p w14:paraId="5D73C595" w14:textId="0528B9DA" w:rsidR="00A31C21" w:rsidRPr="00246E31" w:rsidRDefault="0089332A" w:rsidP="00D55D77">
      <w:pPr>
        <w:pStyle w:val="CommentTex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Y = Change in MFR</w:t>
      </w:r>
      <w:r w:rsidR="007F2778">
        <w:rPr>
          <w:rFonts w:ascii="Times New Roman" w:hAnsi="Times New Roman" w:cs="Times New Roman"/>
          <w:sz w:val="22"/>
          <w:szCs w:val="22"/>
        </w:rPr>
        <w:t>;</w:t>
      </w:r>
      <w:r>
        <w:rPr>
          <w:rFonts w:ascii="Times New Roman" w:hAnsi="Times New Roman" w:cs="Times New Roman"/>
          <w:sz w:val="22"/>
          <w:szCs w:val="22"/>
        </w:rPr>
        <w:t xml:space="preserve"> X = IFN-Signature, colored by intervention group. With a linear regression model from the linear mixed model IFN-signature coefficient.</w:t>
      </w:r>
    </w:p>
    <w:p w14:paraId="43C17ED9" w14:textId="29B5B5A8" w:rsidR="00DB5FFA" w:rsidRDefault="00370A1F" w:rsidP="008C25DF">
      <w:pPr>
        <w:pStyle w:val="CommentTex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Graphs depicting change in diffusing capacity </w:t>
      </w:r>
      <w:proofErr w:type="gramStart"/>
      <w:r>
        <w:rPr>
          <w:rFonts w:ascii="Times New Roman" w:hAnsi="Times New Roman" w:cs="Times New Roman"/>
          <w:sz w:val="22"/>
          <w:szCs w:val="22"/>
        </w:rPr>
        <w:t>similarly</w:t>
      </w:r>
      <w:proofErr w:type="gramEnd"/>
      <w:r>
        <w:rPr>
          <w:rFonts w:ascii="Times New Roman" w:hAnsi="Times New Roman" w:cs="Times New Roman"/>
          <w:sz w:val="22"/>
          <w:szCs w:val="22"/>
        </w:rPr>
        <w:t xml:space="preserve"> to figure 1.</w:t>
      </w:r>
    </w:p>
    <w:p w14:paraId="712C2677" w14:textId="16BFF0E2" w:rsidR="00DB5FFA" w:rsidRDefault="00E960BE" w:rsidP="008C25DF">
      <w:pPr>
        <w:pStyle w:val="CommentTex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Graphs depicting changes to stroke volume similarly to figure 1.</w:t>
      </w:r>
    </w:p>
    <w:p w14:paraId="45CCA90D" w14:textId="77777777" w:rsidR="00DB5FFA" w:rsidRDefault="00DB5FFA" w:rsidP="00DB5FFA">
      <w:pPr>
        <w:pStyle w:val="CommentText"/>
        <w:spacing w:line="360" w:lineRule="auto"/>
        <w:jc w:val="both"/>
        <w:rPr>
          <w:rFonts w:ascii="Times New Roman" w:hAnsi="Times New Roman" w:cs="Times New Roman"/>
          <w:sz w:val="22"/>
          <w:szCs w:val="22"/>
        </w:rPr>
      </w:pPr>
    </w:p>
    <w:p w14:paraId="577E4172" w14:textId="77777777" w:rsidR="00DB5FFA" w:rsidRPr="009616A0" w:rsidRDefault="00DB5FFA" w:rsidP="00DB5FFA">
      <w:pPr>
        <w:pStyle w:val="CommentText"/>
        <w:spacing w:line="360" w:lineRule="auto"/>
        <w:jc w:val="both"/>
        <w:rPr>
          <w:rFonts w:ascii="Times New Roman" w:hAnsi="Times New Roman" w:cs="Times New Roman"/>
          <w:sz w:val="22"/>
          <w:szCs w:val="22"/>
        </w:rPr>
      </w:pPr>
    </w:p>
    <w:p w14:paraId="21A19792" w14:textId="77777777" w:rsidR="00DB5FFA" w:rsidRPr="009616A0" w:rsidRDefault="00DB5FFA" w:rsidP="00DB5FFA">
      <w:pPr>
        <w:pStyle w:val="CommentText"/>
        <w:spacing w:line="360" w:lineRule="auto"/>
        <w:jc w:val="both"/>
        <w:rPr>
          <w:rFonts w:ascii="Times New Roman" w:hAnsi="Times New Roman" w:cs="Times New Roman"/>
          <w:sz w:val="22"/>
          <w:szCs w:val="22"/>
        </w:rPr>
      </w:pPr>
    </w:p>
    <w:p w14:paraId="4F4077C2" w14:textId="77777777" w:rsidR="00DB5FFA" w:rsidRPr="009616A0" w:rsidRDefault="00DB5FFA" w:rsidP="00DB5FFA">
      <w:pPr>
        <w:pStyle w:val="CommentText"/>
        <w:spacing w:line="360" w:lineRule="auto"/>
        <w:jc w:val="both"/>
        <w:rPr>
          <w:rFonts w:ascii="Times New Roman" w:hAnsi="Times New Roman" w:cs="Times New Roman"/>
          <w:sz w:val="22"/>
          <w:szCs w:val="22"/>
        </w:rPr>
      </w:pPr>
    </w:p>
    <w:p w14:paraId="773F1E65" w14:textId="77777777" w:rsidR="00DB5FFA" w:rsidRPr="009616A0" w:rsidRDefault="00DB5FFA" w:rsidP="00DB5FFA">
      <w:pPr>
        <w:pStyle w:val="Heading3"/>
      </w:pPr>
      <w:bookmarkStart w:id="200" w:name="_Toc165628324"/>
      <w:r>
        <w:t>Tables in supplement</w:t>
      </w:r>
      <w:bookmarkEnd w:id="200"/>
    </w:p>
    <w:p w14:paraId="4B7E0F7D" w14:textId="77777777" w:rsidR="00DB5FFA" w:rsidRPr="009616A0" w:rsidRDefault="00DB5FFA" w:rsidP="00DB5FFA">
      <w:pPr>
        <w:pStyle w:val="CommentText"/>
        <w:spacing w:line="360" w:lineRule="auto"/>
        <w:jc w:val="both"/>
        <w:rPr>
          <w:rFonts w:ascii="Times New Roman" w:hAnsi="Times New Roman" w:cs="Times New Roman"/>
          <w:sz w:val="22"/>
          <w:szCs w:val="22"/>
        </w:rPr>
      </w:pPr>
    </w:p>
    <w:p w14:paraId="3E24FF8F" w14:textId="77777777" w:rsidR="00DB5FFA" w:rsidRPr="00056C85" w:rsidRDefault="00DB5FFA" w:rsidP="008C25DF">
      <w:pPr>
        <w:pStyle w:val="ListParagraph"/>
        <w:numPr>
          <w:ilvl w:val="0"/>
          <w:numId w:val="23"/>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C6CDFED" w14:textId="77777777" w:rsidR="00DB5FFA" w:rsidRPr="007631BC" w:rsidRDefault="00DB5FFA" w:rsidP="008C25DF">
      <w:pPr>
        <w:pStyle w:val="ListParagraph"/>
        <w:numPr>
          <w:ilvl w:val="0"/>
          <w:numId w:val="23"/>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7D74BCE" w14:textId="77777777" w:rsidR="00DB5FFA" w:rsidRDefault="00DB5FFA" w:rsidP="00DB5FFA">
      <w:pPr>
        <w:spacing w:after="0" w:line="360" w:lineRule="auto"/>
        <w:jc w:val="both"/>
      </w:pPr>
    </w:p>
    <w:p w14:paraId="49840D54" w14:textId="77777777" w:rsidR="00DB5FFA" w:rsidRPr="009616A0" w:rsidRDefault="00DB5FFA" w:rsidP="00DB5FFA">
      <w:pPr>
        <w:pStyle w:val="Heading3"/>
      </w:pPr>
      <w:bookmarkStart w:id="201" w:name="_Toc165628325"/>
      <w:r>
        <w:t>Figures in supplement</w:t>
      </w:r>
      <w:bookmarkEnd w:id="201"/>
    </w:p>
    <w:p w14:paraId="6A003424" w14:textId="77777777" w:rsidR="00DB5FFA" w:rsidRPr="009616A0" w:rsidRDefault="00DB5FFA" w:rsidP="00DB5FFA">
      <w:pPr>
        <w:spacing w:after="0" w:line="360" w:lineRule="auto"/>
        <w:jc w:val="both"/>
        <w:rPr>
          <w:rFonts w:ascii="Times New Roman" w:hAnsi="Times New Roman" w:cs="Times New Roman"/>
          <w:bCs/>
        </w:rPr>
      </w:pPr>
    </w:p>
    <w:p w14:paraId="3D6B3F94" w14:textId="79397305" w:rsidR="00DB5FFA" w:rsidRPr="00984613" w:rsidRDefault="00DB5FFA" w:rsidP="008C25DF">
      <w:pPr>
        <w:pStyle w:val="CommentText"/>
        <w:numPr>
          <w:ilvl w:val="0"/>
          <w:numId w:val="24"/>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220F91">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A0B0BF"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71FBDFF1" w14:textId="2521A3D6" w:rsidR="00397491" w:rsidRDefault="00397491" w:rsidP="00397491">
      <w:pPr>
        <w:pStyle w:val="Heading2"/>
        <w:rPr>
          <w:rFonts w:ascii="Times New Roman" w:hAnsi="Times New Roman" w:cs="Times New Roman"/>
        </w:rPr>
      </w:pPr>
      <w:bookmarkStart w:id="202" w:name="_Toc165628326"/>
      <w:commentRangeStart w:id="203"/>
      <w:r>
        <w:rPr>
          <w:rFonts w:ascii="Times New Roman" w:hAnsi="Times New Roman" w:cs="Times New Roman"/>
        </w:rPr>
        <w:t xml:space="preserve">Paper </w:t>
      </w:r>
      <w:r w:rsidR="0072347B">
        <w:rPr>
          <w:rFonts w:ascii="Times New Roman" w:hAnsi="Times New Roman" w:cs="Times New Roman"/>
        </w:rPr>
        <w:t>3</w:t>
      </w:r>
      <w:r>
        <w:rPr>
          <w:rFonts w:ascii="Times New Roman" w:hAnsi="Times New Roman" w:cs="Times New Roman"/>
        </w:rPr>
        <w:t xml:space="preserve"> </w:t>
      </w:r>
      <w:commentRangeEnd w:id="203"/>
      <w:r w:rsidR="00D2678B">
        <w:rPr>
          <w:rStyle w:val="CommentReference"/>
          <w:rFonts w:ascii="Cambria" w:eastAsia="Cambria" w:hAnsi="Cambria" w:cs="Cambria"/>
          <w:color w:val="000000"/>
        </w:rPr>
        <w:commentReference w:id="203"/>
      </w:r>
      <w:r>
        <w:rPr>
          <w:rFonts w:ascii="Times New Roman" w:hAnsi="Times New Roman" w:cs="Times New Roman"/>
        </w:rPr>
        <w:t xml:space="preserve">– </w:t>
      </w:r>
      <w:r w:rsidR="00BD4AEA">
        <w:rPr>
          <w:rFonts w:ascii="Times New Roman" w:hAnsi="Times New Roman" w:cs="Times New Roman"/>
        </w:rPr>
        <w:t xml:space="preserve">Dietary and </w:t>
      </w:r>
      <w:r w:rsidR="00A64C7F">
        <w:rPr>
          <w:rFonts w:ascii="Times New Roman" w:hAnsi="Times New Roman" w:cs="Times New Roman"/>
        </w:rPr>
        <w:t>physical activity outcomes</w:t>
      </w:r>
      <w:bookmarkEnd w:id="202"/>
    </w:p>
    <w:p w14:paraId="012B7761" w14:textId="3A87DEB5" w:rsidR="00FD0425" w:rsidRDefault="00397491" w:rsidP="00FD0425">
      <w:r>
        <w:t xml:space="preserve">Working title: Adaptations in </w:t>
      </w:r>
      <w:r w:rsidR="009A7A2E">
        <w:rPr>
          <w:b/>
          <w:bCs/>
        </w:rPr>
        <w:t xml:space="preserve">daily diet, physical activity and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on exercise. – </w:t>
      </w:r>
      <w:r w:rsidR="00FD0425">
        <w:t>A tertiary analysis of an outcome assessor blinded randomized controlled clinical trial.</w:t>
      </w:r>
    </w:p>
    <w:p w14:paraId="169821C3" w14:textId="140805AF" w:rsidR="00397491" w:rsidRPr="0094256F" w:rsidRDefault="00397491" w:rsidP="00397491">
      <w:r>
        <w:t xml:space="preserve">Words in </w:t>
      </w:r>
      <w:proofErr w:type="gramStart"/>
      <w:r>
        <w:t>[ ]</w:t>
      </w:r>
      <w:proofErr w:type="gramEnd"/>
      <w:r>
        <w:t xml:space="preserve"> brackets included based on the outcome</w:t>
      </w:r>
      <w:r w:rsidR="000C77D3">
        <w:t>.</w:t>
      </w:r>
    </w:p>
    <w:p w14:paraId="6553ED6F" w14:textId="77777777" w:rsidR="00397491" w:rsidRPr="009616A0" w:rsidRDefault="00397491" w:rsidP="00397491">
      <w:pPr>
        <w:pStyle w:val="Heading3"/>
      </w:pPr>
      <w:bookmarkStart w:id="204" w:name="_Toc165628327"/>
      <w:r>
        <w:t>Tables in paper</w:t>
      </w:r>
      <w:bookmarkEnd w:id="204"/>
    </w:p>
    <w:p w14:paraId="5FC8B2FC" w14:textId="65A8415D" w:rsidR="00397491" w:rsidRDefault="00397491" w:rsidP="00B1399A">
      <w:pPr>
        <w:pStyle w:val="CommentText"/>
        <w:numPr>
          <w:ilvl w:val="0"/>
          <w:numId w:val="25"/>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E12973">
        <w:rPr>
          <w:rFonts w:ascii="Times New Roman" w:hAnsi="Times New Roman" w:cs="Times New Roman"/>
          <w:sz w:val="22"/>
          <w:szCs w:val="22"/>
        </w:rPr>
        <w:t xml:space="preserve"> </w:t>
      </w:r>
      <w:r w:rsidR="00CC1B96">
        <w:rPr>
          <w:rFonts w:ascii="Times New Roman" w:hAnsi="Times New Roman" w:cs="Times New Roman"/>
          <w:sz w:val="22"/>
          <w:szCs w:val="22"/>
        </w:rPr>
        <w:t>– constrained between randomization groups.</w:t>
      </w:r>
    </w:p>
    <w:p w14:paraId="31874A76" w14:textId="6006969E" w:rsidR="00397491" w:rsidRDefault="00B6282B" w:rsidP="00B1399A">
      <w:pPr>
        <w:pStyle w:val="CommentTex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Caloric and macronutrient intake</w:t>
      </w:r>
      <w:r w:rsidR="000C77D3">
        <w:rPr>
          <w:rFonts w:ascii="Times New Roman" w:hAnsi="Times New Roman" w:cs="Times New Roman"/>
          <w:sz w:val="22"/>
          <w:szCs w:val="22"/>
        </w:rPr>
        <w:t xml:space="preserve">, physical activity measured in steps/calories burned and </w:t>
      </w:r>
      <w:proofErr w:type="gramStart"/>
      <w:r w:rsidR="000C77D3">
        <w:rPr>
          <w:rFonts w:ascii="Times New Roman" w:hAnsi="Times New Roman" w:cs="Times New Roman"/>
          <w:sz w:val="22"/>
          <w:szCs w:val="22"/>
        </w:rPr>
        <w:t xml:space="preserve">METs </w:t>
      </w:r>
      <w:r>
        <w:rPr>
          <w:rFonts w:ascii="Times New Roman" w:hAnsi="Times New Roman" w:cs="Times New Roman"/>
          <w:sz w:val="22"/>
          <w:szCs w:val="22"/>
        </w:rPr>
        <w:t xml:space="preserve"> in</w:t>
      </w:r>
      <w:proofErr w:type="gramEnd"/>
      <w:r>
        <w:rPr>
          <w:rFonts w:ascii="Times New Roman" w:hAnsi="Times New Roman" w:cs="Times New Roman"/>
          <w:sz w:val="22"/>
          <w:szCs w:val="22"/>
        </w:rPr>
        <w:t xml:space="preserve"> the randomization groups at </w:t>
      </w:r>
      <w:proofErr w:type="spellStart"/>
      <w:proofErr w:type="gramStart"/>
      <w:r w:rsidR="00B11CD9">
        <w:rPr>
          <w:rFonts w:ascii="Times New Roman" w:hAnsi="Times New Roman" w:cs="Times New Roman"/>
          <w:sz w:val="22"/>
          <w:szCs w:val="22"/>
        </w:rPr>
        <w:t>followup</w:t>
      </w:r>
      <w:proofErr w:type="spellEnd"/>
      <w:proofErr w:type="gramEnd"/>
      <w:r w:rsidR="00B11CD9">
        <w:rPr>
          <w:rFonts w:ascii="Times New Roman" w:hAnsi="Times New Roman" w:cs="Times New Roman"/>
          <w:sz w:val="22"/>
          <w:szCs w:val="22"/>
        </w:rPr>
        <w:t>.</w:t>
      </w:r>
    </w:p>
    <w:p w14:paraId="77CD14E5" w14:textId="079F3D96" w:rsidR="00AA35FB" w:rsidRPr="009616A0" w:rsidRDefault="00AA35FB" w:rsidP="00B1399A">
      <w:pPr>
        <w:pStyle w:val="CommentTex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Estimated marginal means</w:t>
      </w:r>
      <w:r w:rsidR="00E144D6">
        <w:rPr>
          <w:rFonts w:ascii="Times New Roman" w:hAnsi="Times New Roman" w:cs="Times New Roman"/>
          <w:sz w:val="22"/>
          <w:szCs w:val="22"/>
        </w:rPr>
        <w:t xml:space="preserve"> of blood sample</w:t>
      </w:r>
      <w:r w:rsidR="00774C07">
        <w:rPr>
          <w:rFonts w:ascii="Times New Roman" w:hAnsi="Times New Roman" w:cs="Times New Roman"/>
          <w:sz w:val="22"/>
          <w:szCs w:val="22"/>
        </w:rPr>
        <w:t xml:space="preserve"> concentration with 95%CI</w:t>
      </w:r>
      <w:r w:rsidR="00E144D6">
        <w:rPr>
          <w:rFonts w:ascii="Times New Roman" w:hAnsi="Times New Roman" w:cs="Times New Roman"/>
          <w:sz w:val="22"/>
          <w:szCs w:val="22"/>
        </w:rPr>
        <w:t xml:space="preserve"> </w:t>
      </w:r>
      <w:r>
        <w:rPr>
          <w:rFonts w:ascii="Times New Roman" w:hAnsi="Times New Roman" w:cs="Times New Roman"/>
          <w:sz w:val="22"/>
          <w:szCs w:val="22"/>
        </w:rPr>
        <w:t>from the 9 timepoints in the acute exercise bout.</w:t>
      </w:r>
    </w:p>
    <w:p w14:paraId="2E404D56" w14:textId="77777777" w:rsidR="00397491" w:rsidRPr="009616A0" w:rsidRDefault="00397491" w:rsidP="00397491">
      <w:pPr>
        <w:pStyle w:val="CommentText"/>
        <w:spacing w:line="360" w:lineRule="auto"/>
        <w:jc w:val="both"/>
        <w:rPr>
          <w:rFonts w:ascii="Times New Roman" w:hAnsi="Times New Roman" w:cs="Times New Roman"/>
          <w:sz w:val="22"/>
          <w:szCs w:val="22"/>
        </w:rPr>
      </w:pPr>
    </w:p>
    <w:p w14:paraId="73E3A61E" w14:textId="77777777" w:rsidR="00397491" w:rsidRPr="009616A0" w:rsidRDefault="00397491" w:rsidP="00397491">
      <w:pPr>
        <w:pStyle w:val="Heading3"/>
      </w:pPr>
      <w:bookmarkStart w:id="205" w:name="_Toc165628328"/>
      <w:r w:rsidRPr="009616A0">
        <w:t>F</w:t>
      </w:r>
      <w:r>
        <w:t>igures in paper</w:t>
      </w:r>
      <w:bookmarkEnd w:id="205"/>
    </w:p>
    <w:p w14:paraId="7F68D0D8" w14:textId="77777777" w:rsidR="00397491" w:rsidRPr="009616A0" w:rsidRDefault="00397491" w:rsidP="00397491">
      <w:pPr>
        <w:spacing w:after="0" w:line="360" w:lineRule="auto"/>
        <w:jc w:val="both"/>
        <w:rPr>
          <w:rFonts w:ascii="Times New Roman" w:hAnsi="Times New Roman" w:cs="Times New Roman"/>
          <w:bCs/>
        </w:rPr>
      </w:pPr>
    </w:p>
    <w:p w14:paraId="50B356C4" w14:textId="5C860C18" w:rsidR="00397491" w:rsidRDefault="00143A32" w:rsidP="00B1399A">
      <w:pPr>
        <w:pStyle w:val="CommentText"/>
        <w:numPr>
          <w:ilvl w:val="0"/>
          <w:numId w:val="2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Acute-Bout domain: </w:t>
      </w:r>
      <w:r w:rsidR="00D42520">
        <w:rPr>
          <w:rFonts w:ascii="Times New Roman" w:hAnsi="Times New Roman" w:cs="Times New Roman"/>
          <w:sz w:val="22"/>
          <w:szCs w:val="22"/>
        </w:rPr>
        <w:t>tableau of multiple</w:t>
      </w:r>
      <w:r w:rsidR="002D35D7">
        <w:rPr>
          <w:rFonts w:ascii="Times New Roman" w:hAnsi="Times New Roman" w:cs="Times New Roman"/>
          <w:sz w:val="22"/>
          <w:szCs w:val="22"/>
        </w:rPr>
        <w:t xml:space="preserve"> graphs, </w:t>
      </w:r>
      <w:r w:rsidR="00D42520">
        <w:rPr>
          <w:rFonts w:ascii="Times New Roman" w:hAnsi="Times New Roman" w:cs="Times New Roman"/>
          <w:sz w:val="22"/>
          <w:szCs w:val="22"/>
        </w:rPr>
        <w:t>Y = Cytokine (or leukocyte) concentration in plasma</w:t>
      </w:r>
      <w:r w:rsidR="00341649">
        <w:rPr>
          <w:rFonts w:ascii="Times New Roman" w:hAnsi="Times New Roman" w:cs="Times New Roman"/>
          <w:sz w:val="22"/>
          <w:szCs w:val="22"/>
        </w:rPr>
        <w:t xml:space="preserve"> </w:t>
      </w:r>
      <w:r w:rsidR="002D35D7">
        <w:rPr>
          <w:rFonts w:ascii="Times New Roman" w:hAnsi="Times New Roman" w:cs="Times New Roman"/>
          <w:sz w:val="22"/>
          <w:szCs w:val="22"/>
        </w:rPr>
        <w:t>with 95% C</w:t>
      </w:r>
      <w:r w:rsidR="00650504">
        <w:rPr>
          <w:rFonts w:ascii="Times New Roman" w:hAnsi="Times New Roman" w:cs="Times New Roman"/>
          <w:sz w:val="22"/>
          <w:szCs w:val="22"/>
        </w:rPr>
        <w:t>I</w:t>
      </w:r>
      <w:r w:rsidR="002D35D7">
        <w:rPr>
          <w:rFonts w:ascii="Times New Roman" w:hAnsi="Times New Roman" w:cs="Times New Roman"/>
          <w:sz w:val="22"/>
          <w:szCs w:val="22"/>
        </w:rPr>
        <w:t>s</w:t>
      </w:r>
      <w:r w:rsidR="00D42520">
        <w:rPr>
          <w:rFonts w:ascii="Times New Roman" w:hAnsi="Times New Roman" w:cs="Times New Roman"/>
          <w:sz w:val="22"/>
          <w:szCs w:val="22"/>
        </w:rPr>
        <w:t xml:space="preserve"> X =</w:t>
      </w:r>
      <w:r w:rsidR="00341649">
        <w:rPr>
          <w:rFonts w:ascii="Times New Roman" w:hAnsi="Times New Roman" w:cs="Times New Roman"/>
          <w:sz w:val="22"/>
          <w:szCs w:val="22"/>
        </w:rPr>
        <w:t xml:space="preserve"> </w:t>
      </w:r>
      <w:r w:rsidR="00984F67">
        <w:rPr>
          <w:rFonts w:ascii="Times New Roman" w:hAnsi="Times New Roman" w:cs="Times New Roman"/>
          <w:sz w:val="22"/>
          <w:szCs w:val="22"/>
        </w:rPr>
        <w:t xml:space="preserve">Timepoint (from 0 to 105), Colored by baseline (pooled), </w:t>
      </w:r>
      <w:proofErr w:type="spellStart"/>
      <w:proofErr w:type="gramStart"/>
      <w:r w:rsidR="00984F67">
        <w:rPr>
          <w:rFonts w:ascii="Times New Roman" w:hAnsi="Times New Roman" w:cs="Times New Roman"/>
          <w:sz w:val="22"/>
          <w:szCs w:val="22"/>
        </w:rPr>
        <w:t>followup</w:t>
      </w:r>
      <w:proofErr w:type="spellEnd"/>
      <w:proofErr w:type="gramEnd"/>
      <w:r w:rsidR="00984F67">
        <w:rPr>
          <w:rFonts w:ascii="Times New Roman" w:hAnsi="Times New Roman" w:cs="Times New Roman"/>
          <w:sz w:val="22"/>
          <w:szCs w:val="22"/>
        </w:rPr>
        <w:t xml:space="preserve"> exercise or </w:t>
      </w:r>
      <w:proofErr w:type="spellStart"/>
      <w:r w:rsidR="00984F67">
        <w:rPr>
          <w:rFonts w:ascii="Times New Roman" w:hAnsi="Times New Roman" w:cs="Times New Roman"/>
          <w:sz w:val="22"/>
          <w:szCs w:val="22"/>
        </w:rPr>
        <w:t>followup</w:t>
      </w:r>
      <w:proofErr w:type="spellEnd"/>
      <w:r w:rsidR="00984F67">
        <w:rPr>
          <w:rFonts w:ascii="Times New Roman" w:hAnsi="Times New Roman" w:cs="Times New Roman"/>
          <w:sz w:val="22"/>
          <w:szCs w:val="22"/>
        </w:rPr>
        <w:t xml:space="preserve"> control.</w:t>
      </w:r>
    </w:p>
    <w:p w14:paraId="65D990DC" w14:textId="1615BE04" w:rsidR="00397491" w:rsidRPr="008E18BD" w:rsidRDefault="00650504" w:rsidP="00C15E25">
      <w:pPr>
        <w:pStyle w:val="CommentText"/>
        <w:numPr>
          <w:ilvl w:val="0"/>
          <w:numId w:val="26"/>
        </w:numPr>
        <w:spacing w:line="360" w:lineRule="auto"/>
        <w:jc w:val="both"/>
        <w:rPr>
          <w:rFonts w:ascii="Times New Roman" w:hAnsi="Times New Roman" w:cs="Times New Roman"/>
          <w:sz w:val="22"/>
          <w:szCs w:val="22"/>
        </w:rPr>
      </w:pPr>
      <w:r w:rsidRPr="008E18BD">
        <w:rPr>
          <w:rFonts w:ascii="Times New Roman" w:hAnsi="Times New Roman" w:cs="Times New Roman"/>
          <w:sz w:val="22"/>
          <w:szCs w:val="22"/>
        </w:rPr>
        <w:t xml:space="preserve">OGTT domain: 3 graphs Y = insulin, </w:t>
      </w:r>
      <w:proofErr w:type="gramStart"/>
      <w:r w:rsidRPr="008E18BD">
        <w:rPr>
          <w:rFonts w:ascii="Times New Roman" w:hAnsi="Times New Roman" w:cs="Times New Roman"/>
          <w:sz w:val="22"/>
          <w:szCs w:val="22"/>
        </w:rPr>
        <w:t>glucose</w:t>
      </w:r>
      <w:proofErr w:type="gramEnd"/>
      <w:r w:rsidRPr="008E18BD">
        <w:rPr>
          <w:rFonts w:ascii="Times New Roman" w:hAnsi="Times New Roman" w:cs="Times New Roman"/>
          <w:sz w:val="22"/>
          <w:szCs w:val="22"/>
        </w:rPr>
        <w:t xml:space="preserve"> and pro-insulin. X = Timepoint. </w:t>
      </w:r>
      <w:r w:rsidR="008E18BD">
        <w:rPr>
          <w:rFonts w:ascii="Times New Roman" w:hAnsi="Times New Roman" w:cs="Times New Roman"/>
          <w:sz w:val="22"/>
          <w:szCs w:val="22"/>
        </w:rPr>
        <w:t xml:space="preserve">Colored by </w:t>
      </w:r>
      <w:r w:rsidR="008E18BD">
        <w:rPr>
          <w:rFonts w:ascii="Times New Roman" w:hAnsi="Times New Roman" w:cs="Times New Roman"/>
          <w:sz w:val="22"/>
          <w:szCs w:val="22"/>
        </w:rPr>
        <w:lastRenderedPageBreak/>
        <w:t xml:space="preserve">baseline (pooled), </w:t>
      </w:r>
      <w:proofErr w:type="spellStart"/>
      <w:r w:rsidR="008E18BD">
        <w:rPr>
          <w:rFonts w:ascii="Times New Roman" w:hAnsi="Times New Roman" w:cs="Times New Roman"/>
          <w:sz w:val="22"/>
          <w:szCs w:val="22"/>
        </w:rPr>
        <w:t>followup</w:t>
      </w:r>
      <w:proofErr w:type="spellEnd"/>
      <w:r w:rsidR="008E18BD">
        <w:rPr>
          <w:rFonts w:ascii="Times New Roman" w:hAnsi="Times New Roman" w:cs="Times New Roman"/>
          <w:sz w:val="22"/>
          <w:szCs w:val="22"/>
        </w:rPr>
        <w:t xml:space="preserve"> exercise or </w:t>
      </w:r>
      <w:proofErr w:type="spellStart"/>
      <w:r w:rsidR="008E18BD">
        <w:rPr>
          <w:rFonts w:ascii="Times New Roman" w:hAnsi="Times New Roman" w:cs="Times New Roman"/>
          <w:sz w:val="22"/>
          <w:szCs w:val="22"/>
        </w:rPr>
        <w:t>followup</w:t>
      </w:r>
      <w:proofErr w:type="spellEnd"/>
      <w:r w:rsidR="008E18BD">
        <w:rPr>
          <w:rFonts w:ascii="Times New Roman" w:hAnsi="Times New Roman" w:cs="Times New Roman"/>
          <w:sz w:val="22"/>
          <w:szCs w:val="22"/>
        </w:rPr>
        <w:t xml:space="preserve"> control.</w:t>
      </w:r>
    </w:p>
    <w:p w14:paraId="669721FC" w14:textId="77777777" w:rsidR="00397491" w:rsidRPr="009616A0" w:rsidRDefault="00397491" w:rsidP="00397491">
      <w:pPr>
        <w:pStyle w:val="CommentText"/>
        <w:spacing w:line="360" w:lineRule="auto"/>
        <w:jc w:val="both"/>
        <w:rPr>
          <w:rFonts w:ascii="Times New Roman" w:hAnsi="Times New Roman" w:cs="Times New Roman"/>
          <w:sz w:val="22"/>
          <w:szCs w:val="22"/>
        </w:rPr>
      </w:pPr>
    </w:p>
    <w:p w14:paraId="4EFFA720" w14:textId="77777777" w:rsidR="00397491" w:rsidRPr="009616A0" w:rsidRDefault="00397491" w:rsidP="00397491">
      <w:pPr>
        <w:pStyle w:val="CommentText"/>
        <w:spacing w:line="360" w:lineRule="auto"/>
        <w:jc w:val="both"/>
        <w:rPr>
          <w:rFonts w:ascii="Times New Roman" w:hAnsi="Times New Roman" w:cs="Times New Roman"/>
          <w:sz w:val="22"/>
          <w:szCs w:val="22"/>
        </w:rPr>
      </w:pPr>
    </w:p>
    <w:p w14:paraId="40BB43A7" w14:textId="77777777" w:rsidR="00397491" w:rsidRPr="009616A0" w:rsidRDefault="00397491" w:rsidP="00397491">
      <w:pPr>
        <w:pStyle w:val="Heading3"/>
      </w:pPr>
      <w:bookmarkStart w:id="206" w:name="_Toc165628329"/>
      <w:r>
        <w:t>Tables in supplement</w:t>
      </w:r>
      <w:bookmarkEnd w:id="206"/>
    </w:p>
    <w:p w14:paraId="6B1F2D04" w14:textId="77777777" w:rsidR="00397491" w:rsidRPr="009616A0" w:rsidRDefault="00397491" w:rsidP="00397491">
      <w:pPr>
        <w:pStyle w:val="CommentText"/>
        <w:spacing w:line="360" w:lineRule="auto"/>
        <w:jc w:val="both"/>
        <w:rPr>
          <w:rFonts w:ascii="Times New Roman" w:hAnsi="Times New Roman" w:cs="Times New Roman"/>
          <w:sz w:val="22"/>
          <w:szCs w:val="22"/>
        </w:rPr>
      </w:pPr>
    </w:p>
    <w:p w14:paraId="260EDA02" w14:textId="77777777" w:rsidR="00397491" w:rsidRPr="00056C85" w:rsidRDefault="00397491" w:rsidP="00B1399A">
      <w:pPr>
        <w:pStyle w:val="ListParagraph"/>
        <w:numPr>
          <w:ilvl w:val="0"/>
          <w:numId w:val="27"/>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2CE3367" w14:textId="49C001C1" w:rsidR="00397491" w:rsidRPr="003371E4" w:rsidRDefault="00397491" w:rsidP="00B1399A">
      <w:pPr>
        <w:pStyle w:val="ListParagraph"/>
        <w:numPr>
          <w:ilvl w:val="0"/>
          <w:numId w:val="27"/>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610280C" w14:textId="6CF63592" w:rsidR="003371E4" w:rsidRPr="007631BC" w:rsidRDefault="003371E4" w:rsidP="00B1399A">
      <w:pPr>
        <w:pStyle w:val="ListParagraph"/>
        <w:numPr>
          <w:ilvl w:val="0"/>
          <w:numId w:val="27"/>
        </w:numPr>
        <w:spacing w:after="0" w:line="360" w:lineRule="auto"/>
        <w:jc w:val="both"/>
      </w:pPr>
      <w:r>
        <w:rPr>
          <w:rFonts w:ascii="Times New Roman" w:hAnsi="Times New Roman" w:cs="Times New Roman"/>
        </w:rPr>
        <w:t>Estimated marginal means of all the blood samples measured at all timepoints during the acute exercise bout.</w:t>
      </w:r>
    </w:p>
    <w:p w14:paraId="5B96C47E" w14:textId="77777777" w:rsidR="00397491" w:rsidRDefault="00397491" w:rsidP="00397491">
      <w:pPr>
        <w:spacing w:after="0" w:line="360" w:lineRule="auto"/>
        <w:jc w:val="both"/>
      </w:pPr>
    </w:p>
    <w:p w14:paraId="41FCF9F4" w14:textId="77777777" w:rsidR="00397491" w:rsidRPr="009616A0" w:rsidRDefault="00397491" w:rsidP="00397491">
      <w:pPr>
        <w:pStyle w:val="Heading3"/>
      </w:pPr>
      <w:bookmarkStart w:id="207" w:name="_Toc165628330"/>
      <w:r>
        <w:t>Figures in supplement</w:t>
      </w:r>
      <w:bookmarkEnd w:id="207"/>
    </w:p>
    <w:p w14:paraId="210DD9DD" w14:textId="77777777" w:rsidR="00397491" w:rsidRPr="009616A0" w:rsidRDefault="00397491" w:rsidP="00397491">
      <w:pPr>
        <w:spacing w:after="0" w:line="360" w:lineRule="auto"/>
        <w:jc w:val="both"/>
        <w:rPr>
          <w:rFonts w:ascii="Times New Roman" w:hAnsi="Times New Roman" w:cs="Times New Roman"/>
          <w:bCs/>
        </w:rPr>
      </w:pPr>
    </w:p>
    <w:p w14:paraId="5CDACDA6" w14:textId="77777777" w:rsidR="00397491" w:rsidRPr="00984613" w:rsidRDefault="00397491" w:rsidP="00B1399A">
      <w:pPr>
        <w:pStyle w:val="CommentTex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65A96328" w14:textId="3486C1D1" w:rsidR="000B5C56" w:rsidRPr="009616A0" w:rsidRDefault="00397491" w:rsidP="00755894">
      <w:pPr>
        <w:pStyle w:val="CommentTex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755894">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4DD238" w14:textId="77777777" w:rsidR="000B5C56" w:rsidRPr="009616A0" w:rsidRDefault="000B5C56" w:rsidP="000B5C56">
      <w:pPr>
        <w:pStyle w:val="CommentTex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054D2">
      <w:pPr>
        <w:pStyle w:val="Heading2"/>
        <w:rPr>
          <w:rFonts w:eastAsiaTheme="minorHAnsi"/>
          <w:b/>
          <w:bCs/>
          <w:noProof/>
          <w:color w:val="000000"/>
          <w:sz w:val="22"/>
          <w:szCs w:val="24"/>
        </w:rPr>
      </w:pPr>
      <w:bookmarkStart w:id="208" w:name="_Toc165628331"/>
      <w:r w:rsidRPr="009616A0">
        <w:t>REFERENCES</w:t>
      </w:r>
      <w:bookmarkEnd w:id="208"/>
    </w:p>
    <w:p w14:paraId="4E19E61E" w14:textId="4CAF667B" w:rsidR="0019617B" w:rsidRPr="0019617B" w:rsidRDefault="005054D2" w:rsidP="0019617B">
      <w:pPr>
        <w:widowControl w:val="0"/>
        <w:autoSpaceDE w:val="0"/>
        <w:autoSpaceDN w:val="0"/>
        <w:adjustRightInd w:val="0"/>
        <w:spacing w:after="0" w:line="36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9617B" w:rsidRPr="0019617B">
        <w:rPr>
          <w:rFonts w:ascii="Times New Roman" w:hAnsi="Times New Roman" w:cs="Times New Roman"/>
          <w:noProof/>
          <w:szCs w:val="24"/>
        </w:rPr>
        <w:t xml:space="preserve">1. </w:t>
      </w:r>
      <w:r w:rsidR="0019617B" w:rsidRPr="0019617B">
        <w:rPr>
          <w:rFonts w:ascii="Times New Roman" w:hAnsi="Times New Roman" w:cs="Times New Roman"/>
          <w:noProof/>
          <w:szCs w:val="24"/>
        </w:rPr>
        <w:tab/>
        <w:t xml:space="preserve">Hermansen MLF, Lindhardsen J, Torp-Pedersen C, Faurschou M, Jacobsen S. Incidence of systemic lupus erythematosus and lupus nephritis in Denmark: A nationwide cohort study. </w:t>
      </w:r>
      <w:r w:rsidR="0019617B" w:rsidRPr="0019617B">
        <w:rPr>
          <w:rFonts w:ascii="Times New Roman" w:hAnsi="Times New Roman" w:cs="Times New Roman"/>
          <w:i/>
          <w:iCs/>
          <w:noProof/>
          <w:szCs w:val="24"/>
        </w:rPr>
        <w:t>J Rheumatol</w:t>
      </w:r>
      <w:r w:rsidR="0019617B" w:rsidRPr="0019617B">
        <w:rPr>
          <w:rFonts w:ascii="Times New Roman" w:hAnsi="Times New Roman" w:cs="Times New Roman"/>
          <w:noProof/>
          <w:szCs w:val="24"/>
        </w:rPr>
        <w:t>. 2016;43(7):1335-1339. doi:10.3899/jrheum.151221</w:t>
      </w:r>
    </w:p>
    <w:p w14:paraId="529DF06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 </w:t>
      </w:r>
      <w:r w:rsidRPr="0019617B">
        <w:rPr>
          <w:rFonts w:ascii="Times New Roman" w:hAnsi="Times New Roman" w:cs="Times New Roman"/>
          <w:noProof/>
          <w:szCs w:val="24"/>
        </w:rPr>
        <w:tab/>
        <w:t xml:space="preserve">Rönnblom L, Leonard D. Interferon pathway in SLE: One key to unlocking the mystery of the disease.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19;6(1):270. doi:10.1136/lupus-2018-000270</w:t>
      </w:r>
    </w:p>
    <w:p w14:paraId="101C81A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 </w:t>
      </w:r>
      <w:r w:rsidRPr="0019617B">
        <w:rPr>
          <w:rFonts w:ascii="Times New Roman" w:hAnsi="Times New Roman" w:cs="Times New Roman"/>
          <w:noProof/>
          <w:szCs w:val="24"/>
        </w:rPr>
        <w:tab/>
        <w:t xml:space="preserve">Kaul A, Gordon C, Crow MK, et al. Systemic lupus erythematosus. </w:t>
      </w:r>
      <w:r w:rsidRPr="0019617B">
        <w:rPr>
          <w:rFonts w:ascii="Times New Roman" w:hAnsi="Times New Roman" w:cs="Times New Roman"/>
          <w:i/>
          <w:iCs/>
          <w:noProof/>
          <w:szCs w:val="24"/>
        </w:rPr>
        <w:t>Nat Rev Dis Prim</w:t>
      </w:r>
      <w:r w:rsidRPr="0019617B">
        <w:rPr>
          <w:rFonts w:ascii="Times New Roman" w:hAnsi="Times New Roman" w:cs="Times New Roman"/>
          <w:noProof/>
          <w:szCs w:val="24"/>
        </w:rPr>
        <w:t>. 2016;2. doi:10.1038/NRDP.2016.39</w:t>
      </w:r>
    </w:p>
    <w:p w14:paraId="30A69C2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 </w:t>
      </w:r>
      <w:r w:rsidRPr="0019617B">
        <w:rPr>
          <w:rFonts w:ascii="Times New Roman" w:hAnsi="Times New Roman" w:cs="Times New Roman"/>
          <w:noProof/>
          <w:szCs w:val="24"/>
        </w:rPr>
        <w:tab/>
        <w:t xml:space="preserve">Hansen RB, Simard JF, Faurschou M, Jacobsen S. Distinct patterns of comorbidity prior to diagnosis of incident systemic lupus erythematosus in the Danish population. </w:t>
      </w:r>
      <w:r w:rsidRPr="0019617B">
        <w:rPr>
          <w:rFonts w:ascii="Times New Roman" w:hAnsi="Times New Roman" w:cs="Times New Roman"/>
          <w:i/>
          <w:iCs/>
          <w:noProof/>
          <w:szCs w:val="24"/>
        </w:rPr>
        <w:t>J Autoimmun</w:t>
      </w:r>
      <w:r w:rsidRPr="0019617B">
        <w:rPr>
          <w:rFonts w:ascii="Times New Roman" w:hAnsi="Times New Roman" w:cs="Times New Roman"/>
          <w:noProof/>
          <w:szCs w:val="24"/>
        </w:rPr>
        <w:t>. 2021;123. doi:10.1016/J.JAUT.2021.102692</w:t>
      </w:r>
    </w:p>
    <w:p w14:paraId="02C1CF7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5. </w:t>
      </w:r>
      <w:r w:rsidRPr="0019617B">
        <w:rPr>
          <w:rFonts w:ascii="Times New Roman" w:hAnsi="Times New Roman" w:cs="Times New Roman"/>
          <w:noProof/>
          <w:szCs w:val="24"/>
        </w:rPr>
        <w:tab/>
        <w:t xml:space="preserve">Petrocchi V, Visintini E, De Marchi G, Quartuccio L, Palese A. Patient Experiences of Systemic Lupus Erythematosus: Findings From a Systematic Review, Meta-Summary, and Meta-Synthesis. </w:t>
      </w:r>
      <w:r w:rsidRPr="0019617B">
        <w:rPr>
          <w:rFonts w:ascii="Times New Roman" w:hAnsi="Times New Roman" w:cs="Times New Roman"/>
          <w:i/>
          <w:iCs/>
          <w:noProof/>
          <w:szCs w:val="24"/>
        </w:rPr>
        <w:t>Arthritis Care Res</w:t>
      </w:r>
      <w:r w:rsidRPr="0019617B">
        <w:rPr>
          <w:rFonts w:ascii="Times New Roman" w:hAnsi="Times New Roman" w:cs="Times New Roman"/>
          <w:noProof/>
          <w:szCs w:val="24"/>
        </w:rPr>
        <w:t>. 2022;74(11):1813-1821. doi:10.1002/ACR.24639/ABSTRACT</w:t>
      </w:r>
    </w:p>
    <w:p w14:paraId="6040409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6. </w:t>
      </w:r>
      <w:r w:rsidRPr="0019617B">
        <w:rPr>
          <w:rFonts w:ascii="Times New Roman" w:hAnsi="Times New Roman" w:cs="Times New Roman"/>
          <w:noProof/>
          <w:szCs w:val="24"/>
        </w:rPr>
        <w:tab/>
        <w:t xml:space="preserve">Tench C, McCarthy J, McCurdie I, White P, D’Cruz D. Fatigue in systemic lupus erythematosus: a randomized controlled trial of exercise. </w:t>
      </w:r>
      <w:r w:rsidRPr="0019617B">
        <w:rPr>
          <w:rFonts w:ascii="Times New Roman" w:hAnsi="Times New Roman" w:cs="Times New Roman"/>
          <w:i/>
          <w:iCs/>
          <w:noProof/>
          <w:szCs w:val="24"/>
        </w:rPr>
        <w:t>Rheumatology (Oxford)</w:t>
      </w:r>
      <w:r w:rsidRPr="0019617B">
        <w:rPr>
          <w:rFonts w:ascii="Times New Roman" w:hAnsi="Times New Roman" w:cs="Times New Roman"/>
          <w:noProof/>
          <w:szCs w:val="24"/>
        </w:rPr>
        <w:t>. 2003;42(9):1050-1054. doi:10.1093/RHEUMATOLOGY/KEG289</w:t>
      </w:r>
    </w:p>
    <w:p w14:paraId="1BFB14E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7. </w:t>
      </w:r>
      <w:r w:rsidRPr="0019617B">
        <w:rPr>
          <w:rFonts w:ascii="Times New Roman" w:hAnsi="Times New Roman" w:cs="Times New Roman"/>
          <w:noProof/>
          <w:szCs w:val="24"/>
        </w:rPr>
        <w:tab/>
        <w:t xml:space="preserve">O’Dwyer T, Durcan L, Wilson F. Exercise and physical activity in systemic lupus erythematosus: A systematic review with meta-analyses. </w:t>
      </w:r>
      <w:r w:rsidRPr="0019617B">
        <w:rPr>
          <w:rFonts w:ascii="Times New Roman" w:hAnsi="Times New Roman" w:cs="Times New Roman"/>
          <w:i/>
          <w:iCs/>
          <w:noProof/>
          <w:szCs w:val="24"/>
        </w:rPr>
        <w:t>Semin Arthritis Rheum</w:t>
      </w:r>
      <w:r w:rsidRPr="0019617B">
        <w:rPr>
          <w:rFonts w:ascii="Times New Roman" w:hAnsi="Times New Roman" w:cs="Times New Roman"/>
          <w:noProof/>
          <w:szCs w:val="24"/>
        </w:rPr>
        <w:t>. 2017;47(2):204-215. doi:10.1016/j.semarthrit.2017.04.003</w:t>
      </w:r>
    </w:p>
    <w:p w14:paraId="0A5E0BA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8. </w:t>
      </w:r>
      <w:r w:rsidRPr="0019617B">
        <w:rPr>
          <w:rFonts w:ascii="Times New Roman" w:hAnsi="Times New Roman" w:cs="Times New Roman"/>
          <w:noProof/>
          <w:szCs w:val="24"/>
        </w:rPr>
        <w:tab/>
        <w:t xml:space="preserve">Kahlenberg JM, Kaplan MJ, Kahlenberg JM KM. </w:t>
      </w:r>
      <w:r w:rsidRPr="0019617B">
        <w:rPr>
          <w:rFonts w:ascii="Times New Roman" w:hAnsi="Times New Roman" w:cs="Times New Roman"/>
          <w:i/>
          <w:iCs/>
          <w:noProof/>
          <w:szCs w:val="24"/>
        </w:rPr>
        <w:t>The Interplay of Inflammation and Cardiovascular Disease in Systemic Lupus Erythematosus</w:t>
      </w:r>
      <w:r w:rsidRPr="0019617B">
        <w:rPr>
          <w:rFonts w:ascii="Times New Roman" w:hAnsi="Times New Roman" w:cs="Times New Roman"/>
          <w:noProof/>
          <w:szCs w:val="24"/>
        </w:rPr>
        <w:t>. Vol 13. BioMed Central; 2011:203. doi:10.1186/ar3264</w:t>
      </w:r>
    </w:p>
    <w:p w14:paraId="54F1094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9. </w:t>
      </w:r>
      <w:r w:rsidRPr="0019617B">
        <w:rPr>
          <w:rFonts w:ascii="Times New Roman" w:hAnsi="Times New Roman" w:cs="Times New Roman"/>
          <w:noProof/>
          <w:szCs w:val="24"/>
        </w:rPr>
        <w:tab/>
        <w:t xml:space="preserve">L Celeste Robb-Nicholson, Daltroy L, Eaton H, et al. Effects of Aerobic Conditioning in Lupus Fatigue: A Pilot Study. </w:t>
      </w:r>
      <w:r w:rsidRPr="0019617B">
        <w:rPr>
          <w:rFonts w:ascii="Times New Roman" w:hAnsi="Times New Roman" w:cs="Times New Roman"/>
          <w:i/>
          <w:iCs/>
          <w:noProof/>
          <w:szCs w:val="24"/>
        </w:rPr>
        <w:t>Br J Rheumatol</w:t>
      </w:r>
      <w:r w:rsidRPr="0019617B">
        <w:rPr>
          <w:rFonts w:ascii="Times New Roman" w:hAnsi="Times New Roman" w:cs="Times New Roman"/>
          <w:noProof/>
          <w:szCs w:val="24"/>
        </w:rPr>
        <w:t>. 1989;28(6):500-505. doi:10.1093/rheumatology/28.6.500</w:t>
      </w:r>
    </w:p>
    <w:p w14:paraId="3DFE21A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0. </w:t>
      </w:r>
      <w:r w:rsidRPr="0019617B">
        <w:rPr>
          <w:rFonts w:ascii="Times New Roman" w:hAnsi="Times New Roman" w:cs="Times New Roman"/>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19617B">
        <w:rPr>
          <w:rFonts w:ascii="Times New Roman" w:hAnsi="Times New Roman" w:cs="Times New Roman"/>
          <w:i/>
          <w:iCs/>
          <w:noProof/>
          <w:szCs w:val="24"/>
        </w:rPr>
        <w:t>Am J Cardiol</w:t>
      </w:r>
      <w:r w:rsidRPr="0019617B">
        <w:rPr>
          <w:rFonts w:ascii="Times New Roman" w:hAnsi="Times New Roman" w:cs="Times New Roman"/>
          <w:noProof/>
          <w:szCs w:val="24"/>
        </w:rPr>
        <w:t>. 2013;111(10):1466-1469. doi:10.1016/J.AMJCARD.2013.01.303</w:t>
      </w:r>
    </w:p>
    <w:p w14:paraId="595D6E8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1. </w:t>
      </w:r>
      <w:r w:rsidRPr="0019617B">
        <w:rPr>
          <w:rFonts w:ascii="Times New Roman" w:hAnsi="Times New Roman" w:cs="Times New Roman"/>
          <w:noProof/>
          <w:szCs w:val="24"/>
        </w:rPr>
        <w:tab/>
        <w:t xml:space="preserve">Lavín-Pérez AM, Collado-Mateo D, Mayo X, et al. High-intensity exercise to improve cardiorespiratory fitness in cancer patients and survivors: A systematic review and meta-analysis. </w:t>
      </w:r>
      <w:r w:rsidRPr="0019617B">
        <w:rPr>
          <w:rFonts w:ascii="Times New Roman" w:hAnsi="Times New Roman" w:cs="Times New Roman"/>
          <w:i/>
          <w:iCs/>
          <w:noProof/>
          <w:szCs w:val="24"/>
        </w:rPr>
        <w:t>Scand J Med Sci Sports</w:t>
      </w:r>
      <w:r w:rsidRPr="0019617B">
        <w:rPr>
          <w:rFonts w:ascii="Times New Roman" w:hAnsi="Times New Roman" w:cs="Times New Roman"/>
          <w:noProof/>
          <w:szCs w:val="24"/>
        </w:rPr>
        <w:t>. 2021;31(2):265-294. doi:10.1111/SMS.13861</w:t>
      </w:r>
    </w:p>
    <w:p w14:paraId="7066756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2. </w:t>
      </w:r>
      <w:r w:rsidRPr="0019617B">
        <w:rPr>
          <w:rFonts w:ascii="Times New Roman" w:hAnsi="Times New Roman" w:cs="Times New Roman"/>
          <w:noProof/>
          <w:szCs w:val="24"/>
        </w:rPr>
        <w:tab/>
        <w:t xml:space="preserve">Wang C, Xing J, Zhao B, et al. The Effects of High-Intensity Interval Training on Exercise Capacity and Prognosis in Heart Failure and Coronary Artery Disease: A Systematic Review and Meta-Analysis. </w:t>
      </w:r>
      <w:r w:rsidRPr="0019617B">
        <w:rPr>
          <w:rFonts w:ascii="Times New Roman" w:hAnsi="Times New Roman" w:cs="Times New Roman"/>
          <w:noProof/>
          <w:szCs w:val="24"/>
        </w:rPr>
        <w:lastRenderedPageBreak/>
        <w:t>Published online 2022. doi:10.1155/2022/4273809</w:t>
      </w:r>
    </w:p>
    <w:p w14:paraId="25B3D9E0"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3. </w:t>
      </w:r>
      <w:r w:rsidRPr="0019617B">
        <w:rPr>
          <w:rFonts w:ascii="Times New Roman" w:hAnsi="Times New Roman" w:cs="Times New Roman"/>
          <w:noProof/>
          <w:szCs w:val="24"/>
        </w:rPr>
        <w:tab/>
        <w:t xml:space="preserve">Milanović Z, Sporiš G, Weston M. Effectiveness of High-Intensity Interval Training (HIT) and Continuous Endurance Training for VO2max Improvements: A Systematic Review and Meta-Analysis of Controlled Trials. </w:t>
      </w:r>
      <w:r w:rsidRPr="00303CA3">
        <w:rPr>
          <w:rFonts w:ascii="Times New Roman" w:hAnsi="Times New Roman" w:cs="Times New Roman"/>
          <w:i/>
          <w:iCs/>
          <w:noProof/>
          <w:szCs w:val="24"/>
          <w:lang w:val="da-DK"/>
        </w:rPr>
        <w:t>Sports Med</w:t>
      </w:r>
      <w:r w:rsidRPr="00303CA3">
        <w:rPr>
          <w:rFonts w:ascii="Times New Roman" w:hAnsi="Times New Roman" w:cs="Times New Roman"/>
          <w:noProof/>
          <w:szCs w:val="24"/>
          <w:lang w:val="da-DK"/>
        </w:rPr>
        <w:t>. 2015;45(10):1469-1481. doi:10.1007/S40279-015-0365-0</w:t>
      </w:r>
    </w:p>
    <w:p w14:paraId="7FBA22D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14. </w:t>
      </w:r>
      <w:r w:rsidRPr="00303CA3">
        <w:rPr>
          <w:rFonts w:ascii="Times New Roman" w:hAnsi="Times New Roman" w:cs="Times New Roman"/>
          <w:noProof/>
          <w:szCs w:val="24"/>
          <w:lang w:val="da-DK"/>
        </w:rPr>
        <w:tab/>
        <w:t xml:space="preserve">Helgerud J, Høydal K, Wang E, et al. </w:t>
      </w:r>
      <w:r w:rsidRPr="0019617B">
        <w:rPr>
          <w:rFonts w:ascii="Times New Roman" w:hAnsi="Times New Roman" w:cs="Times New Roman"/>
          <w:noProof/>
          <w:szCs w:val="24"/>
        </w:rPr>
        <w:t xml:space="preserve">Aerobic high-intensity intervals improve V̇O2max more than moderate training. </w:t>
      </w:r>
      <w:r w:rsidRPr="0019617B">
        <w:rPr>
          <w:rFonts w:ascii="Times New Roman" w:hAnsi="Times New Roman" w:cs="Times New Roman"/>
          <w:i/>
          <w:iCs/>
          <w:noProof/>
          <w:szCs w:val="24"/>
        </w:rPr>
        <w:t>Med Sci Sports Exerc</w:t>
      </w:r>
      <w:r w:rsidRPr="0019617B">
        <w:rPr>
          <w:rFonts w:ascii="Times New Roman" w:hAnsi="Times New Roman" w:cs="Times New Roman"/>
          <w:noProof/>
          <w:szCs w:val="24"/>
        </w:rPr>
        <w:t>. 2007;39(4):665-671. doi:10.1249/mss.0b013e3180304570</w:t>
      </w:r>
    </w:p>
    <w:p w14:paraId="22D7825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5. </w:t>
      </w:r>
      <w:r w:rsidRPr="0019617B">
        <w:rPr>
          <w:rFonts w:ascii="Times New Roman" w:hAnsi="Times New Roman" w:cs="Times New Roman"/>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3;20(6):4741. doi:10.3390/IJERPH20064741</w:t>
      </w:r>
    </w:p>
    <w:p w14:paraId="40B06E11"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6. </w:t>
      </w:r>
      <w:r w:rsidRPr="0019617B">
        <w:rPr>
          <w:rFonts w:ascii="Times New Roman" w:hAnsi="Times New Roman" w:cs="Times New Roman"/>
          <w:noProof/>
          <w:szCs w:val="24"/>
        </w:rPr>
        <w:tab/>
        <w:t xml:space="preserve">Rohmansyah NA, Ka Praja R, Phanpheng Y, Hiruntrakul A. High-Intensity Interval Training Versus Moderate-Intensity Continuous Training for Improving Physical Health in Elderly Women. </w:t>
      </w:r>
      <w:r w:rsidRPr="0019617B">
        <w:rPr>
          <w:rFonts w:ascii="Times New Roman" w:hAnsi="Times New Roman" w:cs="Times New Roman"/>
          <w:i/>
          <w:iCs/>
          <w:noProof/>
          <w:szCs w:val="24"/>
        </w:rPr>
        <w:t>Inquiry</w:t>
      </w:r>
      <w:r w:rsidRPr="0019617B">
        <w:rPr>
          <w:rFonts w:ascii="Times New Roman" w:hAnsi="Times New Roman" w:cs="Times New Roman"/>
          <w:noProof/>
          <w:szCs w:val="24"/>
        </w:rPr>
        <w:t>. 2023;60. doi:10.1177/00469580231172870</w:t>
      </w:r>
    </w:p>
    <w:p w14:paraId="4B7B64E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7. </w:t>
      </w:r>
      <w:r w:rsidRPr="0019617B">
        <w:rPr>
          <w:rFonts w:ascii="Times New Roman" w:hAnsi="Times New Roman" w:cs="Times New Roman"/>
          <w:noProof/>
          <w:szCs w:val="24"/>
        </w:rPr>
        <w:tab/>
        <w:t xml:space="preserve">Jiménez-García JD, Hita-Contreras F, de la Torre-Cruz MJ, et al. Effects of HIIT and MIIT Suspension Training Programs on Sleep Quality and Fatigue in Older Adults: Randomized Controlled Clinical Trial.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1;18(3):1-12. doi:10.3390/IJERPH18031211</w:t>
      </w:r>
    </w:p>
    <w:p w14:paraId="57DBE7B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8. </w:t>
      </w:r>
      <w:r w:rsidRPr="0019617B">
        <w:rPr>
          <w:rFonts w:ascii="Times New Roman" w:hAnsi="Times New Roman" w:cs="Times New Roman"/>
          <w:noProof/>
          <w:szCs w:val="24"/>
        </w:rPr>
        <w:tab/>
        <w:t xml:space="preserve">Chang M, Wang J, Hashim HA, Xie S, Malik AA. Effect of high-intensity interval training on aerobic capacity and fatigue among patients with prostate cancer: a meta-analysis. </w:t>
      </w:r>
      <w:r w:rsidRPr="0019617B">
        <w:rPr>
          <w:rFonts w:ascii="Times New Roman" w:hAnsi="Times New Roman" w:cs="Times New Roman"/>
          <w:i/>
          <w:iCs/>
          <w:noProof/>
          <w:szCs w:val="24"/>
        </w:rPr>
        <w:t>World J Surg Oncol</w:t>
      </w:r>
      <w:r w:rsidRPr="0019617B">
        <w:rPr>
          <w:rFonts w:ascii="Times New Roman" w:hAnsi="Times New Roman" w:cs="Times New Roman"/>
          <w:noProof/>
          <w:szCs w:val="24"/>
        </w:rPr>
        <w:t>. 2022;20(1). doi:10.1186/S12957-022-02807-8</w:t>
      </w:r>
    </w:p>
    <w:p w14:paraId="2A55F901"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9. </w:t>
      </w:r>
      <w:r w:rsidRPr="0019617B">
        <w:rPr>
          <w:rFonts w:ascii="Times New Roman" w:hAnsi="Times New Roman" w:cs="Times New Roman"/>
          <w:noProof/>
          <w:szCs w:val="24"/>
        </w:rPr>
        <w:tab/>
        <w:t xml:space="preserve">Spinelli FR, Berti R, Farina G, Ceccarelli F, Conti F, Crescioli C. Exercise-induced modulation of Interferon-signature: a therapeutic route toward management of Systemic Lupus Erythematosus.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23;22(10). doi:10.1016/J.AUTREV.2023.103412</w:t>
      </w:r>
    </w:p>
    <w:p w14:paraId="3F3E6FC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0. </w:t>
      </w:r>
      <w:r w:rsidRPr="00303CA3">
        <w:rPr>
          <w:rFonts w:ascii="Times New Roman" w:hAnsi="Times New Roman" w:cs="Times New Roman"/>
          <w:noProof/>
          <w:szCs w:val="24"/>
          <w:lang w:val="da-DK"/>
        </w:rPr>
        <w:tab/>
        <w:t xml:space="preserve">Sandling JK, Pucholt P, Hultin Rosenberg L, et al. </w:t>
      </w:r>
      <w:r w:rsidRPr="0019617B">
        <w:rPr>
          <w:rFonts w:ascii="Times New Roman" w:hAnsi="Times New Roman" w:cs="Times New Roman"/>
          <w:noProof/>
          <w:szCs w:val="24"/>
        </w:rPr>
        <w:t xml:space="preserve">Molecular pathways in patients with systemic lupus erythematosus revealed by gene-centred DNA sequencing. </w:t>
      </w:r>
      <w:r w:rsidRPr="0019617B">
        <w:rPr>
          <w:rFonts w:ascii="Times New Roman" w:hAnsi="Times New Roman" w:cs="Times New Roman"/>
          <w:i/>
          <w:iCs/>
          <w:noProof/>
          <w:szCs w:val="24"/>
        </w:rPr>
        <w:t>Ann Rheum Dis</w:t>
      </w:r>
      <w:r w:rsidRPr="0019617B">
        <w:rPr>
          <w:rFonts w:ascii="Times New Roman" w:hAnsi="Times New Roman" w:cs="Times New Roman"/>
          <w:noProof/>
          <w:szCs w:val="24"/>
        </w:rPr>
        <w:t>. 2021;80(1):109-117. doi:10.1136/ANNRHEUMDIS-2020-218636</w:t>
      </w:r>
    </w:p>
    <w:p w14:paraId="595426D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1. </w:t>
      </w:r>
      <w:r w:rsidRPr="0019617B">
        <w:rPr>
          <w:rFonts w:ascii="Times New Roman" w:hAnsi="Times New Roman" w:cs="Times New Roman"/>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19617B">
        <w:rPr>
          <w:rFonts w:ascii="Times New Roman" w:hAnsi="Times New Roman" w:cs="Times New Roman"/>
          <w:i/>
          <w:iCs/>
          <w:noProof/>
          <w:szCs w:val="24"/>
        </w:rPr>
        <w:t>Transl Res</w:t>
      </w:r>
      <w:r w:rsidRPr="0019617B">
        <w:rPr>
          <w:rFonts w:ascii="Times New Roman" w:hAnsi="Times New Roman" w:cs="Times New Roman"/>
          <w:noProof/>
          <w:szCs w:val="24"/>
        </w:rPr>
        <w:t>. 2021;238:63-75. doi:10.1016/J.TRSL.2021.07.006</w:t>
      </w:r>
    </w:p>
    <w:p w14:paraId="0C642E9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2. </w:t>
      </w:r>
      <w:r w:rsidRPr="00303CA3">
        <w:rPr>
          <w:rFonts w:ascii="Times New Roman" w:hAnsi="Times New Roman" w:cs="Times New Roman"/>
          <w:noProof/>
          <w:szCs w:val="24"/>
          <w:lang w:val="da-DK"/>
        </w:rPr>
        <w:tab/>
        <w:t xml:space="preserve">Thyrell L, Arulampalam V, Hjortsberg L, Farnebo M, Grandér D, Tamm KP. </w:t>
      </w:r>
      <w:r w:rsidRPr="0019617B">
        <w:rPr>
          <w:rFonts w:ascii="Times New Roman" w:hAnsi="Times New Roman" w:cs="Times New Roman"/>
          <w:noProof/>
          <w:szCs w:val="24"/>
        </w:rPr>
        <w:t>Interferon alpha induces cell death through interference with interleukin 6 signaling and inhibition of STAT3 activity. Published online 2007. doi:10.1016/j.yexcr.2007.08.007</w:t>
      </w:r>
    </w:p>
    <w:p w14:paraId="7A5B970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3. </w:t>
      </w:r>
      <w:r w:rsidRPr="0019617B">
        <w:rPr>
          <w:rFonts w:ascii="Times New Roman" w:hAnsi="Times New Roman" w:cs="Times New Roman"/>
          <w:noProof/>
          <w:szCs w:val="24"/>
        </w:rPr>
        <w:tab/>
        <w:t xml:space="preserve">Berger LC, Hawley RG. Interferon-β Interrupts Interleukin-6–Dependent Signaling Events in Myeloma </w:t>
      </w:r>
      <w:r w:rsidRPr="0019617B">
        <w:rPr>
          <w:rFonts w:ascii="Times New Roman" w:hAnsi="Times New Roman" w:cs="Times New Roman"/>
          <w:noProof/>
          <w:szCs w:val="24"/>
        </w:rPr>
        <w:lastRenderedPageBreak/>
        <w:t xml:space="preserve">Cells.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7;89(1):261-271. doi:10.1182/blood.v89.1.261</w:t>
      </w:r>
    </w:p>
    <w:p w14:paraId="26BD579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4. </w:t>
      </w:r>
      <w:r w:rsidRPr="0019617B">
        <w:rPr>
          <w:rFonts w:ascii="Times New Roman" w:hAnsi="Times New Roman" w:cs="Times New Roman"/>
          <w:noProof/>
          <w:szCs w:val="24"/>
        </w:rPr>
        <w:tab/>
        <w:t xml:space="preserve">Pedersen BK. Anti-inflammatory effects of exercise: role in diabetes and cardiovascular disease. </w:t>
      </w:r>
      <w:r w:rsidRPr="0019617B">
        <w:rPr>
          <w:rFonts w:ascii="Times New Roman" w:hAnsi="Times New Roman" w:cs="Times New Roman"/>
          <w:i/>
          <w:iCs/>
          <w:noProof/>
          <w:szCs w:val="24"/>
        </w:rPr>
        <w:t>Eur J Clin Invest</w:t>
      </w:r>
      <w:r w:rsidRPr="0019617B">
        <w:rPr>
          <w:rFonts w:ascii="Times New Roman" w:hAnsi="Times New Roman" w:cs="Times New Roman"/>
          <w:noProof/>
          <w:szCs w:val="24"/>
        </w:rPr>
        <w:t>. 2017;47(8):600-611. doi:10.1111/eci.12781</w:t>
      </w:r>
    </w:p>
    <w:p w14:paraId="48D5D4F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5. </w:t>
      </w:r>
      <w:r w:rsidRPr="0019617B">
        <w:rPr>
          <w:rFonts w:ascii="Times New Roman" w:hAnsi="Times New Roman" w:cs="Times New Roman"/>
          <w:noProof/>
          <w:szCs w:val="24"/>
        </w:rPr>
        <w:tab/>
        <w:t xml:space="preserve">Hall G Van, Steensberg A, Sacchetti M, et al. Interleukin-6 Stimulates Lipolysis and Fat Oxidation in Humans. </w:t>
      </w:r>
      <w:r w:rsidRPr="0019617B">
        <w:rPr>
          <w:rFonts w:ascii="Times New Roman" w:hAnsi="Times New Roman" w:cs="Times New Roman"/>
          <w:i/>
          <w:iCs/>
          <w:noProof/>
          <w:szCs w:val="24"/>
        </w:rPr>
        <w:t>J Clin Endocrinol Metab</w:t>
      </w:r>
      <w:r w:rsidRPr="0019617B">
        <w:rPr>
          <w:rFonts w:ascii="Times New Roman" w:hAnsi="Times New Roman" w:cs="Times New Roman"/>
          <w:noProof/>
          <w:szCs w:val="24"/>
        </w:rPr>
        <w:t>. 2003;88(7):3005-3010. doi:10.1210/jc.2002-021687</w:t>
      </w:r>
    </w:p>
    <w:p w14:paraId="4E578F1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6. </w:t>
      </w:r>
      <w:r w:rsidRPr="0019617B">
        <w:rPr>
          <w:rFonts w:ascii="Times New Roman" w:hAnsi="Times New Roman" w:cs="Times New Roman"/>
          <w:noProof/>
          <w:szCs w:val="24"/>
        </w:rPr>
        <w:tab/>
        <w:t xml:space="preserve">Carey AL, Steinberg GR, Macaulay SL, et al. Interleukin-6 increases insulin-stimulated glucose disposal in humans and glucose uptake and fatty acid oxidation in vitro via AMP-activated protein kinase. </w:t>
      </w:r>
      <w:r w:rsidRPr="0019617B">
        <w:rPr>
          <w:rFonts w:ascii="Times New Roman" w:hAnsi="Times New Roman" w:cs="Times New Roman"/>
          <w:i/>
          <w:iCs/>
          <w:noProof/>
          <w:szCs w:val="24"/>
        </w:rPr>
        <w:t>Diabetes</w:t>
      </w:r>
      <w:r w:rsidRPr="0019617B">
        <w:rPr>
          <w:rFonts w:ascii="Times New Roman" w:hAnsi="Times New Roman" w:cs="Times New Roman"/>
          <w:noProof/>
          <w:szCs w:val="24"/>
        </w:rPr>
        <w:t>. 2006;55(10):2688-2697. doi:10.2337/DB05-1404</w:t>
      </w:r>
    </w:p>
    <w:p w14:paraId="10189E1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7. </w:t>
      </w:r>
      <w:r w:rsidRPr="0019617B">
        <w:rPr>
          <w:rFonts w:ascii="Times New Roman" w:hAnsi="Times New Roman" w:cs="Times New Roman"/>
          <w:noProof/>
          <w:szCs w:val="24"/>
        </w:rPr>
        <w:tab/>
        <w:t xml:space="preserve">Schindler R, Mancilla J, Endres S, Ghorbani R, Clark S, Dinarello C. Correlations and Interactions in the Production of Interleukin-6 (IL-6), IL-1, and Tumor Necrosis Factor (TNF) in Human Blood Mononuclear Cells: IL-6 Suppresses IL-1 and TNF.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0;75(1):40-47. doi:10.1182/BLOOD.V75.1.40.40</w:t>
      </w:r>
    </w:p>
    <w:p w14:paraId="1B7608E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8. </w:t>
      </w:r>
      <w:r w:rsidRPr="0019617B">
        <w:rPr>
          <w:rFonts w:ascii="Times New Roman" w:hAnsi="Times New Roman" w:cs="Times New Roman"/>
          <w:noProof/>
          <w:szCs w:val="24"/>
        </w:rPr>
        <w:tab/>
        <w:t xml:space="preserve">Starkie R, Ostrowski SR, Jauffred S, Febbraio M, Pedersen BK. Exercise and IL-6 infusion inhibit endotoxin-induced TNF-alpha production in humans. </w:t>
      </w:r>
      <w:r w:rsidRPr="0019617B">
        <w:rPr>
          <w:rFonts w:ascii="Times New Roman" w:hAnsi="Times New Roman" w:cs="Times New Roman"/>
          <w:i/>
          <w:iCs/>
          <w:noProof/>
          <w:szCs w:val="24"/>
        </w:rPr>
        <w:t>FASEB J</w:t>
      </w:r>
      <w:r w:rsidRPr="0019617B">
        <w:rPr>
          <w:rFonts w:ascii="Times New Roman" w:hAnsi="Times New Roman" w:cs="Times New Roman"/>
          <w:noProof/>
          <w:szCs w:val="24"/>
        </w:rPr>
        <w:t>. 2003;17(8):1-10. doi:10.1096/FJ.02-0670FJE</w:t>
      </w:r>
    </w:p>
    <w:p w14:paraId="1A3FC43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9. </w:t>
      </w:r>
      <w:r w:rsidRPr="0019617B">
        <w:rPr>
          <w:rFonts w:ascii="Times New Roman" w:hAnsi="Times New Roman" w:cs="Times New Roman"/>
          <w:noProof/>
          <w:szCs w:val="24"/>
        </w:rPr>
        <w:tab/>
        <w:t xml:space="preserve">Wedell-Neergaard A-S, Lang Lehrskov L, Christensen RH, et al. Exercise-Induced Changes in Visceral Adipose Tissue Mass Are Regulated by IL-6 Signaling: A Randomized Controlled Trial. </w:t>
      </w:r>
      <w:r w:rsidRPr="0019617B">
        <w:rPr>
          <w:rFonts w:ascii="Times New Roman" w:hAnsi="Times New Roman" w:cs="Times New Roman"/>
          <w:i/>
          <w:iCs/>
          <w:noProof/>
          <w:szCs w:val="24"/>
        </w:rPr>
        <w:t>Cell Metab</w:t>
      </w:r>
      <w:r w:rsidRPr="0019617B">
        <w:rPr>
          <w:rFonts w:ascii="Times New Roman" w:hAnsi="Times New Roman" w:cs="Times New Roman"/>
          <w:noProof/>
          <w:szCs w:val="24"/>
        </w:rPr>
        <w:t>. 2019;29(4):844-855.e3. doi:10.1016/j.cmet.2018.12.007</w:t>
      </w:r>
    </w:p>
    <w:p w14:paraId="1B56F3A2"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0. </w:t>
      </w:r>
      <w:r w:rsidRPr="0019617B">
        <w:rPr>
          <w:rFonts w:ascii="Times New Roman" w:hAnsi="Times New Roman" w:cs="Times New Roman"/>
          <w:noProof/>
          <w:szCs w:val="24"/>
        </w:rPr>
        <w:tab/>
        <w:t xml:space="preserve">Bonferroni CE. </w:t>
      </w:r>
      <w:r w:rsidRPr="0019617B">
        <w:rPr>
          <w:rFonts w:ascii="Times New Roman" w:hAnsi="Times New Roman" w:cs="Times New Roman"/>
          <w:i/>
          <w:iCs/>
          <w:noProof/>
          <w:szCs w:val="24"/>
        </w:rPr>
        <w:t>Teoria Statistica Delle Classi e Calcolo Delle Probabilità</w:t>
      </w:r>
      <w:r w:rsidRPr="0019617B">
        <w:rPr>
          <w:rFonts w:ascii="Times New Roman" w:hAnsi="Times New Roman" w:cs="Times New Roman"/>
          <w:noProof/>
          <w:szCs w:val="24"/>
        </w:rPr>
        <w:t xml:space="preserve">. </w:t>
      </w:r>
      <w:r w:rsidRPr="00303CA3">
        <w:rPr>
          <w:rFonts w:ascii="Times New Roman" w:hAnsi="Times New Roman" w:cs="Times New Roman"/>
          <w:noProof/>
          <w:szCs w:val="24"/>
          <w:lang w:val="da-DK"/>
        </w:rPr>
        <w:t>Seeber; 1936. https://books.google.dk/books?id=3CY-HQAACAAJ</w:t>
      </w:r>
    </w:p>
    <w:p w14:paraId="71CD412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1.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2019;12(1):4. doi:10.1186/s12920-018-0468-1</w:t>
      </w:r>
    </w:p>
    <w:p w14:paraId="6A4A457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2. </w:t>
      </w:r>
      <w:r w:rsidRPr="0019617B">
        <w:rPr>
          <w:rFonts w:ascii="Times New Roman" w:hAnsi="Times New Roman" w:cs="Times New Roman"/>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19617B">
        <w:rPr>
          <w:rFonts w:ascii="Times New Roman" w:hAnsi="Times New Roman" w:cs="Times New Roman"/>
          <w:i/>
          <w:iCs/>
          <w:noProof/>
          <w:szCs w:val="24"/>
        </w:rPr>
        <w:t>OSF-Preprints</w:t>
      </w:r>
      <w:r w:rsidRPr="0019617B">
        <w:rPr>
          <w:rFonts w:ascii="Times New Roman" w:hAnsi="Times New Roman" w:cs="Times New Roman"/>
          <w:noProof/>
          <w:szCs w:val="24"/>
        </w:rPr>
        <w:t>. Published online 2024. doi:https://doi.org/10.31219/osf.io/jdp5a</w:t>
      </w:r>
    </w:p>
    <w:p w14:paraId="3E57080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3. </w:t>
      </w:r>
      <w:r w:rsidRPr="0019617B">
        <w:rPr>
          <w:rFonts w:ascii="Times New Roman" w:hAnsi="Times New Roman" w:cs="Times New Roman"/>
          <w:noProof/>
          <w:szCs w:val="24"/>
        </w:rPr>
        <w:tab/>
        <w:t xml:space="preserve">Schwartz JE, Jandorf L, Krupp LB. THE MEASUREMENT OF FATIGUE: A NEW INSTRUMENT. </w:t>
      </w:r>
      <w:r w:rsidRPr="0019617B">
        <w:rPr>
          <w:rFonts w:ascii="Times New Roman" w:hAnsi="Times New Roman" w:cs="Times New Roman"/>
          <w:i/>
          <w:iCs/>
          <w:noProof/>
          <w:szCs w:val="24"/>
        </w:rPr>
        <w:t>J Psyrhmwmaric Res</w:t>
      </w:r>
      <w:r w:rsidRPr="0019617B">
        <w:rPr>
          <w:rFonts w:ascii="Times New Roman" w:hAnsi="Times New Roman" w:cs="Times New Roman"/>
          <w:noProof/>
          <w:szCs w:val="24"/>
        </w:rPr>
        <w:t>. 1993;37(7):753-762.</w:t>
      </w:r>
    </w:p>
    <w:p w14:paraId="2BDC81D6"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4. </w:t>
      </w:r>
      <w:r w:rsidRPr="0019617B">
        <w:rPr>
          <w:rFonts w:ascii="Times New Roman" w:hAnsi="Times New Roman" w:cs="Times New Roman"/>
          <w:noProof/>
          <w:szCs w:val="24"/>
        </w:rPr>
        <w:tab/>
        <w:t xml:space="preserve">Lorentzen K, Danielsen MA, Due Kay S, Voss A. Validation of the Fatigue Severity Scale in Danish patients with systemic lupus erythematosus. </w:t>
      </w:r>
      <w:r w:rsidRPr="00303CA3">
        <w:rPr>
          <w:rFonts w:ascii="Times New Roman" w:hAnsi="Times New Roman" w:cs="Times New Roman"/>
          <w:i/>
          <w:iCs/>
          <w:noProof/>
          <w:szCs w:val="24"/>
          <w:lang w:val="da-DK"/>
        </w:rPr>
        <w:t>Dan Med J</w:t>
      </w:r>
      <w:r w:rsidRPr="00303CA3">
        <w:rPr>
          <w:rFonts w:ascii="Times New Roman" w:hAnsi="Times New Roman" w:cs="Times New Roman"/>
          <w:noProof/>
          <w:szCs w:val="24"/>
          <w:lang w:val="da-DK"/>
        </w:rPr>
        <w:t>. 2014;61(4):2-5.</w:t>
      </w:r>
    </w:p>
    <w:p w14:paraId="456DC18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5.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xml:space="preserve">. 2019;12(1):4. </w:t>
      </w:r>
      <w:r w:rsidRPr="0019617B">
        <w:rPr>
          <w:rFonts w:ascii="Times New Roman" w:hAnsi="Times New Roman" w:cs="Times New Roman"/>
          <w:noProof/>
          <w:szCs w:val="24"/>
        </w:rPr>
        <w:lastRenderedPageBreak/>
        <w:t>doi:10.1186/s12920-018-0468-1</w:t>
      </w:r>
    </w:p>
    <w:p w14:paraId="1EA699F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6. </w:t>
      </w:r>
      <w:r w:rsidRPr="0019617B">
        <w:rPr>
          <w:rFonts w:ascii="Times New Roman" w:hAnsi="Times New Roman" w:cs="Times New Roman"/>
          <w:noProof/>
          <w:szCs w:val="24"/>
        </w:rPr>
        <w:tab/>
        <w:t xml:space="preserve">Hays RD, Sherbourne CD, Mazel RM. The rand 36‐item health survey 1.0. </w:t>
      </w:r>
      <w:r w:rsidRPr="0019617B">
        <w:rPr>
          <w:rFonts w:ascii="Times New Roman" w:hAnsi="Times New Roman" w:cs="Times New Roman"/>
          <w:i/>
          <w:iCs/>
          <w:noProof/>
          <w:szCs w:val="24"/>
        </w:rPr>
        <w:t>Health Econ</w:t>
      </w:r>
      <w:r w:rsidRPr="0019617B">
        <w:rPr>
          <w:rFonts w:ascii="Times New Roman" w:hAnsi="Times New Roman" w:cs="Times New Roman"/>
          <w:noProof/>
          <w:szCs w:val="24"/>
        </w:rPr>
        <w:t>. 1993;2(3):217-227. doi:10.1002/hec.4730020305</w:t>
      </w:r>
    </w:p>
    <w:p w14:paraId="786D292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7. </w:t>
      </w:r>
      <w:r w:rsidRPr="0019617B">
        <w:rPr>
          <w:rFonts w:ascii="Times New Roman" w:hAnsi="Times New Roman" w:cs="Times New Roman"/>
          <w:noProof/>
          <w:szCs w:val="24"/>
        </w:rPr>
        <w:tab/>
        <w:t xml:space="preserve">Chiche L, Jourde-Chiche N, E W, et al. Modular transcriptional repertoire analyses of adults with systemic lupus erythematosus reveal distinct type I and type II interferon signatures. </w:t>
      </w:r>
      <w:r w:rsidRPr="0019617B">
        <w:rPr>
          <w:rFonts w:ascii="Times New Roman" w:hAnsi="Times New Roman" w:cs="Times New Roman"/>
          <w:i/>
          <w:iCs/>
          <w:noProof/>
          <w:szCs w:val="24"/>
        </w:rPr>
        <w:t>Arthritis Rheumatol (Hoboken, NJ)</w:t>
      </w:r>
      <w:r w:rsidRPr="0019617B">
        <w:rPr>
          <w:rFonts w:ascii="Times New Roman" w:hAnsi="Times New Roman" w:cs="Times New Roman"/>
          <w:noProof/>
          <w:szCs w:val="24"/>
        </w:rPr>
        <w:t>. 2014;66(6):1583-1595. doi:10.1002/ART.38628</w:t>
      </w:r>
    </w:p>
    <w:p w14:paraId="0ED01B74"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8. </w:t>
      </w:r>
      <w:r w:rsidRPr="0019617B">
        <w:rPr>
          <w:rFonts w:ascii="Times New Roman" w:hAnsi="Times New Roman" w:cs="Times New Roman"/>
          <w:noProof/>
          <w:szCs w:val="24"/>
        </w:rPr>
        <w:tab/>
        <w:t xml:space="preserve">Luijten KMAC, Tekstra J, Bijlsma JWJ, Bijl M. The Systemic Lupus Erythematosus Responder Index (SRI); A new SLE disease activity assessment.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12;11:326-329. doi:10.1016/j.autrev.2011.06.011</w:t>
      </w:r>
    </w:p>
    <w:p w14:paraId="60B9EEC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9. </w:t>
      </w:r>
      <w:r w:rsidRPr="00303CA3">
        <w:rPr>
          <w:rFonts w:ascii="Times New Roman" w:hAnsi="Times New Roman" w:cs="Times New Roman"/>
          <w:noProof/>
          <w:szCs w:val="24"/>
          <w:lang w:val="da-DK"/>
        </w:rPr>
        <w:tab/>
        <w:t xml:space="preserve">Svenungsson E, Gunnarsson I, Illescas-Bäckelin V, et al. </w:t>
      </w:r>
      <w:r w:rsidRPr="0019617B">
        <w:rPr>
          <w:rFonts w:ascii="Times New Roman" w:hAnsi="Times New Roman" w:cs="Times New Roman"/>
          <w:noProof/>
          <w:szCs w:val="24"/>
        </w:rPr>
        <w:t xml:space="preserve">Quick Systemic Lupus Activity Questionnaire (Q-SLAQ): A simplified version of SLAQ for patient-reported disease activity.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21;8(1). doi:10.1136/lupus-2020-000471</w:t>
      </w:r>
    </w:p>
    <w:p w14:paraId="580B417B"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0. </w:t>
      </w:r>
      <w:r w:rsidRPr="0019617B">
        <w:rPr>
          <w:rFonts w:ascii="Times New Roman" w:hAnsi="Times New Roman" w:cs="Times New Roman"/>
          <w:noProof/>
          <w:szCs w:val="24"/>
        </w:rPr>
        <w:tab/>
        <w:t xml:space="preserve">Aringer M, Costenbader K, Daikh D, et al. 2019 European League Against Rheumatism/American College of Rheumatology Classification Criteria for Systemic Lupus Erythematosus. </w:t>
      </w:r>
      <w:r w:rsidRPr="0019617B">
        <w:rPr>
          <w:rFonts w:ascii="Times New Roman" w:hAnsi="Times New Roman" w:cs="Times New Roman"/>
          <w:i/>
          <w:iCs/>
          <w:noProof/>
          <w:szCs w:val="24"/>
        </w:rPr>
        <w:t>Arthritis Rheumatol</w:t>
      </w:r>
      <w:r w:rsidRPr="0019617B">
        <w:rPr>
          <w:rFonts w:ascii="Times New Roman" w:hAnsi="Times New Roman" w:cs="Times New Roman"/>
          <w:noProof/>
          <w:szCs w:val="24"/>
        </w:rPr>
        <w:t>. 2019;71(9):1400-1412. doi:10.1002/art.40930</w:t>
      </w:r>
    </w:p>
    <w:p w14:paraId="42DBF40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1. </w:t>
      </w:r>
      <w:r w:rsidRPr="0019617B">
        <w:rPr>
          <w:rFonts w:ascii="Times New Roman" w:hAnsi="Times New Roman" w:cs="Times New Roman"/>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19617B">
        <w:rPr>
          <w:rFonts w:ascii="Times New Roman" w:hAnsi="Times New Roman" w:cs="Times New Roman"/>
          <w:i/>
          <w:iCs/>
          <w:noProof/>
          <w:szCs w:val="24"/>
        </w:rPr>
        <w:t>J R Stat Soc</w:t>
      </w:r>
      <w:r w:rsidRPr="0019617B">
        <w:rPr>
          <w:rFonts w:ascii="Times New Roman" w:hAnsi="Times New Roman" w:cs="Times New Roman"/>
          <w:noProof/>
          <w:szCs w:val="24"/>
        </w:rPr>
        <w:t>. 1995;57(1):289-300.</w:t>
      </w:r>
    </w:p>
    <w:p w14:paraId="0B2EBE4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2. </w:t>
      </w:r>
      <w:r w:rsidRPr="0019617B">
        <w:rPr>
          <w:rFonts w:ascii="Times New Roman" w:hAnsi="Times New Roman" w:cs="Times New Roman"/>
          <w:noProof/>
          <w:szCs w:val="24"/>
        </w:rPr>
        <w:tab/>
        <w:t>Team Rs. RStudio. Published online 2020. http://www.rstudio.com/</w:t>
      </w:r>
    </w:p>
    <w:p w14:paraId="1B45EFE0"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3. </w:t>
      </w:r>
      <w:r w:rsidRPr="0019617B">
        <w:rPr>
          <w:rFonts w:ascii="Times New Roman" w:hAnsi="Times New Roman" w:cs="Times New Roman"/>
          <w:noProof/>
          <w:szCs w:val="24"/>
        </w:rPr>
        <w:tab/>
        <w:t>Ozenne B, Forman J. LMMstar: Repeated Measurement Models for Discrete Times. Published online 2024.</w:t>
      </w:r>
    </w:p>
    <w:p w14:paraId="65102E8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4. </w:t>
      </w:r>
      <w:r w:rsidRPr="0019617B">
        <w:rPr>
          <w:rFonts w:ascii="Times New Roman" w:hAnsi="Times New Roman" w:cs="Times New Roman"/>
          <w:noProof/>
          <w:szCs w:val="24"/>
        </w:rPr>
        <w:tab/>
        <w:t xml:space="preserve">Bates D, Mächler M, Bolker B, Walker S. Fitting Linear Mixed-Effects Models Using lme4. </w:t>
      </w:r>
      <w:r w:rsidRPr="0019617B">
        <w:rPr>
          <w:rFonts w:ascii="Times New Roman" w:hAnsi="Times New Roman" w:cs="Times New Roman"/>
          <w:i/>
          <w:iCs/>
          <w:noProof/>
          <w:szCs w:val="24"/>
        </w:rPr>
        <w:t>J Stat Softw</w:t>
      </w:r>
      <w:r w:rsidRPr="0019617B">
        <w:rPr>
          <w:rFonts w:ascii="Times New Roman" w:hAnsi="Times New Roman" w:cs="Times New Roman"/>
          <w:noProof/>
          <w:szCs w:val="24"/>
        </w:rPr>
        <w:t>. 2015;67(1). doi:10.18637/jss.v067.i01</w:t>
      </w:r>
    </w:p>
    <w:p w14:paraId="38D6D0A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rPr>
      </w:pPr>
      <w:r w:rsidRPr="0019617B">
        <w:rPr>
          <w:rFonts w:ascii="Times New Roman" w:hAnsi="Times New Roman" w:cs="Times New Roman"/>
          <w:noProof/>
          <w:szCs w:val="24"/>
        </w:rPr>
        <w:t xml:space="preserve">45. </w:t>
      </w:r>
      <w:r w:rsidRPr="0019617B">
        <w:rPr>
          <w:rFonts w:ascii="Times New Roman" w:hAnsi="Times New Roman" w:cs="Times New Roman"/>
          <w:noProof/>
          <w:szCs w:val="24"/>
        </w:rPr>
        <w:tab/>
        <w:t xml:space="preserve">Stephanou A, Amin V, Isenberg DA, Akira S, Kishimoto T, Latchman DS. Interleukin 6 activates heat-shock protein 90 beta gene expression. </w:t>
      </w:r>
      <w:r w:rsidRPr="0019617B">
        <w:rPr>
          <w:rFonts w:ascii="Times New Roman" w:hAnsi="Times New Roman" w:cs="Times New Roman"/>
          <w:i/>
          <w:iCs/>
          <w:noProof/>
          <w:szCs w:val="24"/>
        </w:rPr>
        <w:t>Biochem J</w:t>
      </w:r>
      <w:r w:rsidRPr="0019617B">
        <w:rPr>
          <w:rFonts w:ascii="Times New Roman" w:hAnsi="Times New Roman" w:cs="Times New Roman"/>
          <w:noProof/>
          <w:szCs w:val="24"/>
        </w:rPr>
        <w:t>. 1997;321(Pt 1):103. doi:10.1042/BJ3210103</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0B5C56">
      <w:pPr>
        <w:pStyle w:val="Heading2"/>
      </w:pPr>
      <w:bookmarkStart w:id="209" w:name="_Toc165628332"/>
      <w:commentRangeStart w:id="210"/>
      <w:r w:rsidRPr="009616A0">
        <w:t>UNFORMATTED TABLES WITH INTENDED CONTENT</w:t>
      </w:r>
      <w:bookmarkEnd w:id="209"/>
      <w:commentRangeEnd w:id="210"/>
      <w:r w:rsidR="00AA41B3">
        <w:rPr>
          <w:rStyle w:val="CommentReference"/>
          <w:rFonts w:ascii="Cambria" w:eastAsia="Cambria" w:hAnsi="Cambria" w:cs="Cambria"/>
          <w:color w:val="000000"/>
        </w:rPr>
        <w:commentReference w:id="210"/>
      </w:r>
      <w:bookmarkStart w:id="211" w:name="_Hlk82177577"/>
    </w:p>
    <w:p w14:paraId="49DDDA15" w14:textId="77777777" w:rsidR="00D232AD" w:rsidRDefault="00D232AD" w:rsidP="00D232AD"/>
    <w:p w14:paraId="5F042866" w14:textId="77777777" w:rsidR="00D232AD" w:rsidRPr="009616A0" w:rsidRDefault="00D232AD" w:rsidP="00D232AD">
      <w:pPr>
        <w:rPr>
          <w:rFonts w:ascii="Times New Roman" w:hAnsi="Times New Roman" w:cs="Times New Roman"/>
          <w:sz w:val="24"/>
          <w:szCs w:val="24"/>
        </w:rPr>
      </w:pPr>
    </w:p>
    <w:p w14:paraId="3D8EC9EA" w14:textId="77777777" w:rsidR="00D232AD" w:rsidRPr="009616A0" w:rsidRDefault="00D232AD" w:rsidP="00D232AD">
      <w:pPr>
        <w:pStyle w:val="Default"/>
        <w:ind w:left="2880" w:hanging="2880"/>
        <w:jc w:val="both"/>
        <w:rPr>
          <w:color w:val="auto"/>
        </w:rPr>
      </w:pPr>
    </w:p>
    <w:tbl>
      <w:tblPr>
        <w:tblStyle w:val="TableGrid"/>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NoSpacing"/>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NoSpacing"/>
              <w:rPr>
                <w:rFonts w:ascii="Times New Roman" w:hAnsi="Times New Roman"/>
                <w:sz w:val="18"/>
                <w:szCs w:val="18"/>
              </w:rPr>
            </w:pPr>
            <w:bookmarkStart w:id="212" w:name="_Hlk29286481"/>
          </w:p>
        </w:tc>
        <w:tc>
          <w:tcPr>
            <w:tcW w:w="712" w:type="pct"/>
          </w:tcPr>
          <w:p w14:paraId="47CC416B" w14:textId="77777777" w:rsidR="00D232AD" w:rsidRPr="009616A0" w:rsidRDefault="00D232AD" w:rsidP="002E3254">
            <w:pPr>
              <w:pStyle w:val="NoSpacing"/>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NoSpacing"/>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NoSpacing"/>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NoSpacing"/>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NoSpacing"/>
              <w:jc w:val="center"/>
              <w:rPr>
                <w:rFonts w:ascii="Times New Roman" w:hAnsi="Times New Roman"/>
                <w:sz w:val="18"/>
                <w:szCs w:val="18"/>
              </w:rPr>
            </w:pPr>
          </w:p>
        </w:tc>
        <w:tc>
          <w:tcPr>
            <w:tcW w:w="714" w:type="pct"/>
          </w:tcPr>
          <w:p w14:paraId="1F37F1A6" w14:textId="77777777" w:rsidR="00D232AD" w:rsidRPr="009616A0" w:rsidRDefault="00D232AD" w:rsidP="002E3254">
            <w:pPr>
              <w:pStyle w:val="NoSpacing"/>
              <w:jc w:val="center"/>
              <w:rPr>
                <w:rFonts w:ascii="Times New Roman" w:hAnsi="Times New Roman"/>
                <w:sz w:val="18"/>
                <w:szCs w:val="18"/>
              </w:rPr>
            </w:pPr>
          </w:p>
        </w:tc>
        <w:tc>
          <w:tcPr>
            <w:tcW w:w="728" w:type="pct"/>
          </w:tcPr>
          <w:p w14:paraId="403E2547" w14:textId="77777777" w:rsidR="00D232AD" w:rsidRPr="009616A0" w:rsidRDefault="00D232AD" w:rsidP="002E3254">
            <w:pPr>
              <w:pStyle w:val="NoSpacing"/>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NoSpacing"/>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NoSpacing"/>
              <w:jc w:val="center"/>
              <w:rPr>
                <w:rFonts w:ascii="Times New Roman" w:hAnsi="Times New Roman"/>
                <w:sz w:val="18"/>
                <w:szCs w:val="18"/>
              </w:rPr>
            </w:pPr>
          </w:p>
        </w:tc>
        <w:tc>
          <w:tcPr>
            <w:tcW w:w="714" w:type="pct"/>
          </w:tcPr>
          <w:p w14:paraId="5CF0041E" w14:textId="77777777" w:rsidR="00D232AD" w:rsidRPr="009616A0" w:rsidRDefault="00D232AD" w:rsidP="002E3254">
            <w:pPr>
              <w:pStyle w:val="NoSpacing"/>
              <w:jc w:val="center"/>
              <w:rPr>
                <w:rFonts w:ascii="Times New Roman" w:hAnsi="Times New Roman"/>
                <w:sz w:val="18"/>
                <w:szCs w:val="18"/>
              </w:rPr>
            </w:pPr>
          </w:p>
        </w:tc>
        <w:tc>
          <w:tcPr>
            <w:tcW w:w="728" w:type="pct"/>
          </w:tcPr>
          <w:p w14:paraId="7EDADC8B" w14:textId="77777777" w:rsidR="00D232AD" w:rsidRPr="009616A0" w:rsidRDefault="00D232AD" w:rsidP="002E3254">
            <w:pPr>
              <w:pStyle w:val="NoSpacing"/>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NoSpacing"/>
              <w:jc w:val="center"/>
              <w:rPr>
                <w:rFonts w:ascii="Times New Roman" w:hAnsi="Times New Roman"/>
                <w:sz w:val="18"/>
                <w:szCs w:val="18"/>
              </w:rPr>
            </w:pPr>
          </w:p>
        </w:tc>
        <w:tc>
          <w:tcPr>
            <w:tcW w:w="714" w:type="pct"/>
          </w:tcPr>
          <w:p w14:paraId="4C4D6CBF" w14:textId="77777777" w:rsidR="00D232AD" w:rsidRPr="009616A0" w:rsidRDefault="00D232AD" w:rsidP="002E3254">
            <w:pPr>
              <w:pStyle w:val="NoSpacing"/>
              <w:jc w:val="center"/>
              <w:rPr>
                <w:rFonts w:ascii="Times New Roman" w:hAnsi="Times New Roman"/>
                <w:sz w:val="18"/>
                <w:szCs w:val="18"/>
              </w:rPr>
            </w:pPr>
          </w:p>
        </w:tc>
        <w:tc>
          <w:tcPr>
            <w:tcW w:w="728" w:type="pct"/>
          </w:tcPr>
          <w:p w14:paraId="5151C170" w14:textId="77777777" w:rsidR="00D232AD" w:rsidRPr="009616A0" w:rsidRDefault="00D232AD" w:rsidP="002E3254">
            <w:pPr>
              <w:pStyle w:val="NoSpacing"/>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NoSpacing"/>
              <w:jc w:val="center"/>
              <w:rPr>
                <w:rFonts w:ascii="Times New Roman" w:hAnsi="Times New Roman"/>
                <w:sz w:val="18"/>
                <w:szCs w:val="18"/>
              </w:rPr>
            </w:pPr>
          </w:p>
        </w:tc>
        <w:tc>
          <w:tcPr>
            <w:tcW w:w="714" w:type="pct"/>
          </w:tcPr>
          <w:p w14:paraId="509CBA32" w14:textId="77777777" w:rsidR="00D232AD" w:rsidRPr="009616A0" w:rsidRDefault="00D232AD" w:rsidP="002E3254">
            <w:pPr>
              <w:pStyle w:val="NoSpacing"/>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NoSpacing"/>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NoSpacing"/>
              <w:jc w:val="center"/>
              <w:rPr>
                <w:rFonts w:ascii="Times New Roman" w:hAnsi="Times New Roman"/>
                <w:sz w:val="18"/>
                <w:szCs w:val="18"/>
              </w:rPr>
            </w:pPr>
          </w:p>
        </w:tc>
        <w:tc>
          <w:tcPr>
            <w:tcW w:w="714" w:type="pct"/>
          </w:tcPr>
          <w:p w14:paraId="67D12239" w14:textId="77777777" w:rsidR="00D232AD" w:rsidRPr="009616A0" w:rsidRDefault="00D232AD" w:rsidP="002E3254">
            <w:pPr>
              <w:pStyle w:val="NoSpacing"/>
              <w:jc w:val="center"/>
              <w:rPr>
                <w:rFonts w:ascii="Times New Roman" w:hAnsi="Times New Roman"/>
                <w:sz w:val="18"/>
                <w:szCs w:val="18"/>
              </w:rPr>
            </w:pPr>
          </w:p>
        </w:tc>
        <w:tc>
          <w:tcPr>
            <w:tcW w:w="728" w:type="pct"/>
          </w:tcPr>
          <w:p w14:paraId="5D1ADF70" w14:textId="77777777" w:rsidR="00D232AD" w:rsidRPr="009616A0" w:rsidRDefault="00D232AD" w:rsidP="002E3254">
            <w:pPr>
              <w:pStyle w:val="NoSpacing"/>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NoSpacing"/>
              <w:jc w:val="center"/>
              <w:rPr>
                <w:rFonts w:ascii="Times New Roman" w:hAnsi="Times New Roman"/>
                <w:sz w:val="18"/>
                <w:szCs w:val="18"/>
              </w:rPr>
            </w:pPr>
          </w:p>
        </w:tc>
        <w:tc>
          <w:tcPr>
            <w:tcW w:w="714" w:type="pct"/>
          </w:tcPr>
          <w:p w14:paraId="7B2585FB" w14:textId="77777777" w:rsidR="00D232AD" w:rsidRPr="009616A0" w:rsidRDefault="00D232AD" w:rsidP="002E3254">
            <w:pPr>
              <w:pStyle w:val="NoSpacing"/>
              <w:jc w:val="center"/>
              <w:rPr>
                <w:rFonts w:ascii="Times New Roman" w:hAnsi="Times New Roman"/>
                <w:sz w:val="18"/>
                <w:szCs w:val="18"/>
              </w:rPr>
            </w:pPr>
          </w:p>
        </w:tc>
        <w:tc>
          <w:tcPr>
            <w:tcW w:w="728" w:type="pct"/>
          </w:tcPr>
          <w:p w14:paraId="6991E88A" w14:textId="77777777" w:rsidR="00D232AD" w:rsidRPr="009616A0" w:rsidRDefault="00D232AD" w:rsidP="002E3254">
            <w:pPr>
              <w:pStyle w:val="NoSpacing"/>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NoSpacing"/>
              <w:jc w:val="right"/>
              <w:rPr>
                <w:rFonts w:ascii="Times New Roman" w:hAnsi="Times New Roman"/>
                <w:sz w:val="18"/>
                <w:szCs w:val="18"/>
              </w:rPr>
            </w:pPr>
          </w:p>
        </w:tc>
        <w:tc>
          <w:tcPr>
            <w:tcW w:w="712" w:type="pct"/>
          </w:tcPr>
          <w:p w14:paraId="74E3359B" w14:textId="77777777" w:rsidR="00D232AD" w:rsidRPr="009616A0" w:rsidRDefault="00D232AD" w:rsidP="002E3254">
            <w:pPr>
              <w:pStyle w:val="NoSpacing"/>
              <w:jc w:val="center"/>
              <w:rPr>
                <w:rFonts w:ascii="Times New Roman" w:hAnsi="Times New Roman"/>
                <w:sz w:val="18"/>
                <w:szCs w:val="18"/>
              </w:rPr>
            </w:pPr>
          </w:p>
        </w:tc>
        <w:tc>
          <w:tcPr>
            <w:tcW w:w="714" w:type="pct"/>
          </w:tcPr>
          <w:p w14:paraId="4B8C73F1" w14:textId="77777777" w:rsidR="00D232AD" w:rsidRPr="009616A0" w:rsidRDefault="00D232AD" w:rsidP="002E3254">
            <w:pPr>
              <w:pStyle w:val="NoSpacing"/>
              <w:jc w:val="center"/>
              <w:rPr>
                <w:rFonts w:ascii="Times New Roman" w:hAnsi="Times New Roman"/>
                <w:sz w:val="18"/>
                <w:szCs w:val="18"/>
              </w:rPr>
            </w:pPr>
          </w:p>
        </w:tc>
        <w:tc>
          <w:tcPr>
            <w:tcW w:w="728" w:type="pct"/>
          </w:tcPr>
          <w:p w14:paraId="6648CF79" w14:textId="77777777" w:rsidR="00D232AD" w:rsidRPr="009616A0" w:rsidRDefault="00D232AD" w:rsidP="002E3254">
            <w:pPr>
              <w:pStyle w:val="NoSpacing"/>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NoSpacing"/>
              <w:jc w:val="right"/>
              <w:rPr>
                <w:rFonts w:ascii="Times New Roman" w:hAnsi="Times New Roman"/>
                <w:sz w:val="18"/>
                <w:szCs w:val="18"/>
              </w:rPr>
            </w:pPr>
          </w:p>
        </w:tc>
        <w:tc>
          <w:tcPr>
            <w:tcW w:w="712" w:type="pct"/>
          </w:tcPr>
          <w:p w14:paraId="36BA81C9" w14:textId="77777777" w:rsidR="00D232AD" w:rsidRPr="009616A0" w:rsidRDefault="00D232AD" w:rsidP="002E3254">
            <w:pPr>
              <w:pStyle w:val="NoSpacing"/>
              <w:jc w:val="center"/>
              <w:rPr>
                <w:rFonts w:ascii="Times New Roman" w:hAnsi="Times New Roman"/>
                <w:sz w:val="18"/>
                <w:szCs w:val="18"/>
              </w:rPr>
            </w:pPr>
          </w:p>
        </w:tc>
        <w:tc>
          <w:tcPr>
            <w:tcW w:w="714" w:type="pct"/>
          </w:tcPr>
          <w:p w14:paraId="2C11CA79" w14:textId="77777777" w:rsidR="00D232AD" w:rsidRPr="009616A0" w:rsidRDefault="00D232AD" w:rsidP="002E3254">
            <w:pPr>
              <w:pStyle w:val="NoSpacing"/>
              <w:jc w:val="center"/>
              <w:rPr>
                <w:rFonts w:ascii="Times New Roman" w:hAnsi="Times New Roman"/>
                <w:sz w:val="18"/>
                <w:szCs w:val="18"/>
              </w:rPr>
            </w:pPr>
          </w:p>
        </w:tc>
        <w:tc>
          <w:tcPr>
            <w:tcW w:w="728" w:type="pct"/>
          </w:tcPr>
          <w:p w14:paraId="41913E40" w14:textId="77777777" w:rsidR="00D232AD" w:rsidRPr="009616A0" w:rsidRDefault="00D232AD" w:rsidP="002E3254">
            <w:pPr>
              <w:pStyle w:val="NoSpacing"/>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NoSpacing"/>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NoSpacing"/>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NoSpacing"/>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NoSpacing"/>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NoSpacing"/>
              <w:jc w:val="center"/>
              <w:rPr>
                <w:rFonts w:ascii="Times New Roman" w:hAnsi="Times New Roman"/>
                <w:sz w:val="18"/>
                <w:szCs w:val="18"/>
              </w:rPr>
            </w:pPr>
          </w:p>
        </w:tc>
        <w:tc>
          <w:tcPr>
            <w:tcW w:w="714" w:type="pct"/>
          </w:tcPr>
          <w:p w14:paraId="59634D57" w14:textId="77777777" w:rsidR="00D232AD" w:rsidRPr="009616A0" w:rsidRDefault="00D232AD" w:rsidP="002E3254">
            <w:pPr>
              <w:pStyle w:val="NoSpacing"/>
              <w:jc w:val="center"/>
              <w:rPr>
                <w:rFonts w:ascii="Times New Roman" w:hAnsi="Times New Roman"/>
                <w:sz w:val="18"/>
                <w:szCs w:val="18"/>
              </w:rPr>
            </w:pPr>
          </w:p>
        </w:tc>
        <w:tc>
          <w:tcPr>
            <w:tcW w:w="728" w:type="pct"/>
          </w:tcPr>
          <w:p w14:paraId="519ADF71" w14:textId="77777777" w:rsidR="00D232AD" w:rsidRPr="009616A0" w:rsidRDefault="00D232AD" w:rsidP="002E3254">
            <w:pPr>
              <w:pStyle w:val="NoSpacing"/>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NoSpacing"/>
              <w:jc w:val="center"/>
              <w:rPr>
                <w:rFonts w:ascii="Times New Roman" w:hAnsi="Times New Roman"/>
                <w:sz w:val="18"/>
                <w:szCs w:val="18"/>
              </w:rPr>
            </w:pPr>
          </w:p>
        </w:tc>
        <w:tc>
          <w:tcPr>
            <w:tcW w:w="714" w:type="pct"/>
          </w:tcPr>
          <w:p w14:paraId="0ED5CC88" w14:textId="77777777" w:rsidR="00D232AD" w:rsidRPr="009616A0" w:rsidRDefault="00D232AD" w:rsidP="002E3254">
            <w:pPr>
              <w:pStyle w:val="NoSpacing"/>
              <w:jc w:val="center"/>
              <w:rPr>
                <w:rFonts w:ascii="Times New Roman" w:hAnsi="Times New Roman"/>
                <w:sz w:val="18"/>
                <w:szCs w:val="18"/>
              </w:rPr>
            </w:pPr>
          </w:p>
        </w:tc>
        <w:tc>
          <w:tcPr>
            <w:tcW w:w="728" w:type="pct"/>
          </w:tcPr>
          <w:p w14:paraId="3B1436E0" w14:textId="77777777" w:rsidR="00D232AD" w:rsidRPr="009616A0" w:rsidRDefault="00D232AD" w:rsidP="002E3254">
            <w:pPr>
              <w:pStyle w:val="NoSpacing"/>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NoSpacing"/>
              <w:jc w:val="right"/>
              <w:rPr>
                <w:rFonts w:ascii="Times New Roman" w:hAnsi="Times New Roman"/>
                <w:sz w:val="18"/>
                <w:szCs w:val="18"/>
              </w:rPr>
            </w:pPr>
          </w:p>
        </w:tc>
        <w:tc>
          <w:tcPr>
            <w:tcW w:w="712" w:type="pct"/>
          </w:tcPr>
          <w:p w14:paraId="2DE1D03D" w14:textId="77777777" w:rsidR="00D232AD" w:rsidRPr="009616A0" w:rsidRDefault="00D232AD" w:rsidP="002E3254">
            <w:pPr>
              <w:pStyle w:val="NoSpacing"/>
              <w:jc w:val="center"/>
              <w:rPr>
                <w:rFonts w:ascii="Times New Roman" w:hAnsi="Times New Roman"/>
                <w:sz w:val="18"/>
                <w:szCs w:val="18"/>
              </w:rPr>
            </w:pPr>
          </w:p>
        </w:tc>
        <w:tc>
          <w:tcPr>
            <w:tcW w:w="714" w:type="pct"/>
          </w:tcPr>
          <w:p w14:paraId="4AFE72BA" w14:textId="77777777" w:rsidR="00D232AD" w:rsidRPr="009616A0" w:rsidRDefault="00D232AD" w:rsidP="002E3254">
            <w:pPr>
              <w:pStyle w:val="NoSpacing"/>
              <w:jc w:val="center"/>
              <w:rPr>
                <w:rFonts w:ascii="Times New Roman" w:hAnsi="Times New Roman"/>
                <w:sz w:val="18"/>
                <w:szCs w:val="18"/>
              </w:rPr>
            </w:pPr>
          </w:p>
        </w:tc>
        <w:tc>
          <w:tcPr>
            <w:tcW w:w="728" w:type="pct"/>
          </w:tcPr>
          <w:p w14:paraId="1E8416C0" w14:textId="77777777" w:rsidR="00D232AD" w:rsidRPr="009616A0" w:rsidRDefault="00D232AD" w:rsidP="002E3254">
            <w:pPr>
              <w:pStyle w:val="NoSpacing"/>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NoSpacing"/>
              <w:jc w:val="center"/>
              <w:rPr>
                <w:rFonts w:ascii="Times New Roman" w:hAnsi="Times New Roman"/>
                <w:sz w:val="18"/>
                <w:szCs w:val="18"/>
              </w:rPr>
            </w:pPr>
          </w:p>
        </w:tc>
        <w:tc>
          <w:tcPr>
            <w:tcW w:w="714" w:type="pct"/>
          </w:tcPr>
          <w:p w14:paraId="4DE6490F" w14:textId="77777777" w:rsidR="00D232AD" w:rsidRPr="009616A0" w:rsidRDefault="00D232AD" w:rsidP="002E3254">
            <w:pPr>
              <w:pStyle w:val="NoSpacing"/>
              <w:jc w:val="center"/>
              <w:rPr>
                <w:rFonts w:ascii="Times New Roman" w:hAnsi="Times New Roman"/>
                <w:sz w:val="18"/>
                <w:szCs w:val="18"/>
              </w:rPr>
            </w:pPr>
          </w:p>
        </w:tc>
        <w:tc>
          <w:tcPr>
            <w:tcW w:w="728" w:type="pct"/>
          </w:tcPr>
          <w:p w14:paraId="168DAE07" w14:textId="77777777" w:rsidR="00D232AD" w:rsidRPr="009616A0" w:rsidRDefault="00D232AD" w:rsidP="002E3254">
            <w:pPr>
              <w:pStyle w:val="NoSpacing"/>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NoSpacing"/>
              <w:jc w:val="center"/>
              <w:rPr>
                <w:rFonts w:ascii="Times New Roman" w:hAnsi="Times New Roman"/>
                <w:sz w:val="18"/>
                <w:szCs w:val="18"/>
              </w:rPr>
            </w:pPr>
          </w:p>
        </w:tc>
        <w:tc>
          <w:tcPr>
            <w:tcW w:w="714" w:type="pct"/>
          </w:tcPr>
          <w:p w14:paraId="52D2FA9A" w14:textId="77777777" w:rsidR="00D232AD" w:rsidRPr="009616A0" w:rsidRDefault="00D232AD" w:rsidP="002E3254">
            <w:pPr>
              <w:pStyle w:val="NoSpacing"/>
              <w:jc w:val="center"/>
              <w:rPr>
                <w:rFonts w:ascii="Times New Roman" w:hAnsi="Times New Roman"/>
                <w:sz w:val="18"/>
                <w:szCs w:val="18"/>
              </w:rPr>
            </w:pPr>
          </w:p>
        </w:tc>
        <w:tc>
          <w:tcPr>
            <w:tcW w:w="728" w:type="pct"/>
          </w:tcPr>
          <w:p w14:paraId="02E4B9DE" w14:textId="77777777" w:rsidR="00D232AD" w:rsidRPr="009616A0" w:rsidRDefault="00D232AD" w:rsidP="002E3254">
            <w:pPr>
              <w:pStyle w:val="NoSpacing"/>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NoSpacing"/>
              <w:jc w:val="center"/>
              <w:rPr>
                <w:rFonts w:ascii="Times New Roman" w:hAnsi="Times New Roman"/>
                <w:sz w:val="18"/>
                <w:szCs w:val="18"/>
              </w:rPr>
            </w:pPr>
          </w:p>
        </w:tc>
        <w:tc>
          <w:tcPr>
            <w:tcW w:w="714" w:type="pct"/>
          </w:tcPr>
          <w:p w14:paraId="33AEC2F1" w14:textId="77777777" w:rsidR="00D232AD" w:rsidRPr="009616A0" w:rsidRDefault="00D232AD" w:rsidP="002E3254">
            <w:pPr>
              <w:pStyle w:val="NoSpacing"/>
              <w:jc w:val="center"/>
              <w:rPr>
                <w:rFonts w:ascii="Times New Roman" w:hAnsi="Times New Roman"/>
                <w:sz w:val="18"/>
                <w:szCs w:val="18"/>
              </w:rPr>
            </w:pPr>
          </w:p>
        </w:tc>
        <w:tc>
          <w:tcPr>
            <w:tcW w:w="728" w:type="pct"/>
          </w:tcPr>
          <w:p w14:paraId="527974E9" w14:textId="77777777" w:rsidR="00D232AD" w:rsidRPr="009616A0" w:rsidRDefault="00D232AD" w:rsidP="002E3254">
            <w:pPr>
              <w:pStyle w:val="NoSpacing"/>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NoSpacing"/>
              <w:jc w:val="center"/>
              <w:rPr>
                <w:rFonts w:ascii="Times New Roman" w:hAnsi="Times New Roman"/>
                <w:sz w:val="18"/>
                <w:szCs w:val="18"/>
              </w:rPr>
            </w:pPr>
          </w:p>
        </w:tc>
        <w:tc>
          <w:tcPr>
            <w:tcW w:w="714" w:type="pct"/>
          </w:tcPr>
          <w:p w14:paraId="4820A7AE" w14:textId="77777777" w:rsidR="00D232AD" w:rsidRPr="009616A0" w:rsidRDefault="00D232AD" w:rsidP="002E3254">
            <w:pPr>
              <w:pStyle w:val="NoSpacing"/>
              <w:jc w:val="center"/>
              <w:rPr>
                <w:rFonts w:ascii="Times New Roman" w:hAnsi="Times New Roman"/>
                <w:sz w:val="18"/>
                <w:szCs w:val="18"/>
              </w:rPr>
            </w:pPr>
          </w:p>
        </w:tc>
        <w:tc>
          <w:tcPr>
            <w:tcW w:w="728" w:type="pct"/>
          </w:tcPr>
          <w:p w14:paraId="27CDA730" w14:textId="77777777" w:rsidR="00D232AD" w:rsidRPr="009616A0" w:rsidRDefault="00D232AD" w:rsidP="002E3254">
            <w:pPr>
              <w:pStyle w:val="NoSpacing"/>
              <w:jc w:val="center"/>
              <w:rPr>
                <w:rFonts w:ascii="Times New Roman" w:hAnsi="Times New Roman"/>
                <w:sz w:val="18"/>
                <w:szCs w:val="18"/>
              </w:rPr>
            </w:pPr>
          </w:p>
        </w:tc>
      </w:tr>
      <w:bookmarkEnd w:id="212"/>
    </w:tbl>
    <w:p w14:paraId="2CBA84F0" w14:textId="65C17622" w:rsidR="00D232AD" w:rsidRPr="00D232AD" w:rsidRDefault="00D232AD" w:rsidP="00D232AD">
      <w:pPr>
        <w:sectPr w:rsidR="00D232AD" w:rsidRPr="00D232AD">
          <w:headerReference w:type="default" r:id="rId19"/>
          <w:footerReference w:type="default" r:id="rId20"/>
          <w:pgSz w:w="12240" w:h="15840"/>
          <w:pgMar w:top="1701" w:right="1134" w:bottom="1701" w:left="1134" w:header="708" w:footer="708" w:gutter="0"/>
          <w:cols w:space="708"/>
          <w:docGrid w:linePitch="360"/>
        </w:sectPr>
      </w:pPr>
    </w:p>
    <w:bookmarkEnd w:id="211"/>
    <w:p w14:paraId="2A735241" w14:textId="6E844DB1" w:rsidR="00663A0C" w:rsidRDefault="00663A0C" w:rsidP="007760CD"/>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Julie Lyng Forman" w:date="2024-05-21T14:01:00Z" w:initials="JLF">
    <w:p w14:paraId="16F00441" w14:textId="77777777" w:rsidR="008157E1" w:rsidRDefault="008157E1" w:rsidP="008157E1">
      <w:pPr>
        <w:pStyle w:val="CommentText"/>
      </w:pPr>
      <w:r>
        <w:rPr>
          <w:rStyle w:val="CommentReference"/>
        </w:rPr>
        <w:annotationRef/>
      </w:r>
      <w:r>
        <w:rPr>
          <w:lang w:val="da-DK"/>
        </w:rPr>
        <w:t>Du har glemt det om interventionen overall har en effekt</w:t>
      </w:r>
    </w:p>
  </w:comment>
  <w:comment w:id="20" w:author="Julie Lyng Forman" w:date="2024-05-21T14:05:00Z" w:initials="JLF">
    <w:p w14:paraId="6C7D8174" w14:textId="77777777" w:rsidR="008157E1" w:rsidRDefault="008157E1" w:rsidP="008157E1">
      <w:pPr>
        <w:pStyle w:val="CommentText"/>
      </w:pPr>
      <w:r>
        <w:rPr>
          <w:rStyle w:val="CommentReference"/>
        </w:rPr>
        <w:annotationRef/>
      </w:r>
      <w:r>
        <w:rPr>
          <w:lang w:val="da-DK"/>
        </w:rPr>
        <w:t>Ditto</w:t>
      </w:r>
    </w:p>
  </w:comment>
  <w:comment w:id="22" w:author="Julie Lyng Forman" w:date="2024-05-21T14:06:00Z" w:initials="JLF">
    <w:p w14:paraId="1D75774B" w14:textId="77777777" w:rsidR="008157E1" w:rsidRDefault="008157E1" w:rsidP="008157E1">
      <w:pPr>
        <w:pStyle w:val="CommentText"/>
      </w:pPr>
      <w:r>
        <w:rPr>
          <w:rStyle w:val="CommentReference"/>
        </w:rPr>
        <w:annotationRef/>
      </w:r>
      <w:r>
        <w:rPr>
          <w:lang w:val="da-DK"/>
        </w:rPr>
        <w:t>Det er dobbeltkonfekt med både aims og objectives. Forslår du sletter disse og venter med konkretiseringen til der hvor du formulerer hypoteserne.</w:t>
      </w:r>
    </w:p>
  </w:comment>
  <w:comment w:id="44" w:author="Malte Lund Adamsen" w:date="2024-04-26T12:16:00Z" w:initials="MLA">
    <w:p w14:paraId="7AD4554C" w14:textId="2DF0000D" w:rsidR="006614D6" w:rsidRDefault="006614D6" w:rsidP="0002523C">
      <w:pPr>
        <w:pStyle w:val="CommentText"/>
      </w:pPr>
      <w:r>
        <w:rPr>
          <w:rStyle w:val="CommentReference"/>
        </w:rPr>
        <w:annotationRef/>
      </w:r>
      <w:r>
        <w:t>Til Julie:</w:t>
      </w:r>
      <w:r>
        <w:br/>
        <w:t xml:space="preserve">Hvis jeg skriver det her, og jeg finder fx HIIT forbedrer Aerob Kapacitet, men der er ikke nogen effekt af IFNGS. Kan jeg så stadig undersøge om HIIT har en effect på fatigue? </w:t>
      </w:r>
      <w:r>
        <w:br/>
      </w:r>
      <w:r>
        <w:br/>
        <w:t>Burde jeg i stedet opstille to sidestillede hierarkier? Sådan at jeg undersøger effekten på aerob kapacitet, og såfremt der er en effekt ser jeg på effektmodulation af IFNGS og samtidig undersøger jeg fatigue og derefter effektmodulation af IFNGS?</w:t>
      </w:r>
      <w:r>
        <w:br/>
      </w:r>
      <w:r>
        <w:br/>
        <w:t>Hvis jeg undersøger disse claims parallelt, bør jeg så Bonferroni korrigere? Tukey korrigere?</w:t>
      </w:r>
    </w:p>
  </w:comment>
  <w:comment w:id="45" w:author="Malte Lund Adamsen" w:date="2024-04-30T15:17:00Z" w:initials="MLA">
    <w:p w14:paraId="08063A40" w14:textId="77777777" w:rsidR="009F6CAC" w:rsidRDefault="009F6CAC" w:rsidP="008250AA">
      <w:pPr>
        <w:pStyle w:val="CommentText"/>
      </w:pPr>
      <w:r>
        <w:rPr>
          <w:rStyle w:val="CommentReference"/>
        </w:rPr>
        <w:annotationRef/>
      </w:r>
      <w:r>
        <w:t>(Du svarede efterfølgende på dette i telefonen)</w:t>
      </w:r>
    </w:p>
  </w:comment>
  <w:comment w:id="59" w:author="Julie Lyng Forman" w:date="2024-05-21T14:21:00Z" w:initials="JLF">
    <w:p w14:paraId="16F1C1C7" w14:textId="77777777" w:rsidR="00200D6D" w:rsidRDefault="00200D6D" w:rsidP="00200D6D">
      <w:pPr>
        <w:pStyle w:val="CommentText"/>
      </w:pPr>
      <w:r>
        <w:rPr>
          <w:rStyle w:val="CommentReference"/>
        </w:rPr>
        <w:annotationRef/>
      </w:r>
      <w:r>
        <w:rPr>
          <w:lang w:val="da-DK"/>
        </w:rPr>
        <w:t>Det her er tekniske detaljer som også kunne stå i statistik afsnittet.</w:t>
      </w:r>
    </w:p>
  </w:comment>
  <w:comment w:id="70" w:author="Malte Lund Adamsen" w:date="2024-04-30T15:25:00Z" w:initials="MLA">
    <w:p w14:paraId="3889A0D4" w14:textId="5026F00E" w:rsidR="00277C16" w:rsidRDefault="00277C16" w:rsidP="00180BAF">
      <w:pPr>
        <w:pStyle w:val="CommentText"/>
      </w:pPr>
      <w:r>
        <w:rPr>
          <w:rStyle w:val="CommentReference"/>
        </w:rPr>
        <w:annotationRef/>
      </w:r>
      <w:r>
        <w:t>Det er egentlig hypotesen at det ikke er dårligere, men resten af studiet er et superioritetsstudie, giver det et problem?</w:t>
      </w:r>
    </w:p>
  </w:comment>
  <w:comment w:id="69" w:author="Julie Lyng Forman" w:date="2024-05-21T14:20:00Z" w:initials="JLF">
    <w:p w14:paraId="4A8EB21C" w14:textId="77777777" w:rsidR="00200D6D" w:rsidRDefault="00200D6D" w:rsidP="00200D6D">
      <w:pPr>
        <w:pStyle w:val="CommentText"/>
      </w:pPr>
      <w:r>
        <w:rPr>
          <w:rStyle w:val="CommentReference"/>
        </w:rPr>
        <w:annotationRef/>
      </w:r>
      <w:r>
        <w:rPr>
          <w:lang w:val="da-DK"/>
        </w:rPr>
        <w:t>Det giver ikke mening a lave hierarkiske test for de sekundære endepunkter med mindre der er lavet powerberegning som sikrer 90-95% for både de primære hypoteser og disse. Hvis ikke, vil du sandsynligvis komme til at stoppe testene højt oppe på listen p.gr.a falsk negative. Skriv hellere kort hvad de sekundærer hypoteser går ud på og evt at p-værdierne bliver korrigeret for at kontrollere false discovery rate.</w:t>
      </w:r>
    </w:p>
  </w:comment>
  <w:comment w:id="72" w:author="Malte Lund Adamsen" w:date="2024-04-30T16:07:00Z" w:initials="MLA">
    <w:p w14:paraId="1AAB00B6" w14:textId="79B5AF2C" w:rsidR="008E473C" w:rsidRDefault="008E473C" w:rsidP="000A36BC">
      <w:pPr>
        <w:pStyle w:val="CommentText"/>
      </w:pPr>
      <w:r>
        <w:rPr>
          <w:rStyle w:val="CommentReference"/>
        </w:rPr>
        <w:annotationRef/>
      </w:r>
      <w:r>
        <w:t>Dette er meget af det samme og ret langt, skal det gøres anderledes?</w:t>
      </w:r>
    </w:p>
  </w:comment>
  <w:comment w:id="73" w:author="Julie Lyng Forman" w:date="2024-05-21T14:23:00Z" w:initials="JLF">
    <w:p w14:paraId="47622200" w14:textId="77777777" w:rsidR="00BF4EE5" w:rsidRDefault="00BF4EE5" w:rsidP="00BF4EE5">
      <w:pPr>
        <w:pStyle w:val="CommentText"/>
      </w:pPr>
      <w:r>
        <w:rPr>
          <w:rStyle w:val="CommentReference"/>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74" w:author="Malte Lund Adamsen" w:date="2024-04-30T15:33:00Z" w:initials="MLA">
    <w:p w14:paraId="434FA1C9" w14:textId="4106AC53" w:rsidR="00D51402" w:rsidRDefault="00D51402" w:rsidP="00481AF3">
      <w:pPr>
        <w:pStyle w:val="CommentText"/>
      </w:pPr>
      <w:r>
        <w:rPr>
          <w:rStyle w:val="CommentReference"/>
        </w:rPr>
        <w:annotationRef/>
      </w:r>
      <w:r>
        <w:t>Mange af de her lægger sig ret direkte op af Outcomes, men det tænker jeg er en god ting?</w:t>
      </w:r>
    </w:p>
  </w:comment>
  <w:comment w:id="76" w:author="Julie Lyng Forman" w:date="2024-05-21T14:25:00Z" w:initials="JLF">
    <w:p w14:paraId="00AC9D1F" w14:textId="77777777" w:rsidR="00BF4EE5" w:rsidRDefault="00BF4EE5" w:rsidP="00BF4EE5">
      <w:pPr>
        <w:pStyle w:val="CommentText"/>
      </w:pPr>
      <w:r>
        <w:rPr>
          <w:rStyle w:val="CommentReference"/>
        </w:rPr>
        <w:annotationRef/>
      </w:r>
      <w:r>
        <w:rPr>
          <w:lang w:val="da-DK"/>
        </w:rPr>
        <w:t>ATT: Du har glemt at skrive hvad sample size er</w:t>
      </w:r>
    </w:p>
  </w:comment>
  <w:comment w:id="83" w:author="Julie Lyng Forman" w:date="2024-05-21T15:36:00Z" w:initials="JLF">
    <w:p w14:paraId="63CA1543" w14:textId="77777777" w:rsidR="004F64A7" w:rsidRDefault="004F64A7" w:rsidP="004F64A7">
      <w:pPr>
        <w:pStyle w:val="CommentText"/>
      </w:pPr>
      <w:r>
        <w:rPr>
          <w:rStyle w:val="CommentReference"/>
        </w:rPr>
        <w:annotationRef/>
      </w:r>
      <w:r>
        <w:rPr>
          <w:lang w:val="da-DK"/>
        </w:rPr>
        <w:t>Jeg har givet hele afsnittet en overhaling. Sig til hvis der er noget jeg har glemt.</w:t>
      </w:r>
    </w:p>
  </w:comment>
  <w:comment w:id="112" w:author="Julie Lyng Forman" w:date="2024-05-21T14:45:00Z" w:initials="JLF">
    <w:p w14:paraId="6953845C" w14:textId="5DFBA672" w:rsidR="00170855" w:rsidRDefault="00170855" w:rsidP="00170855">
      <w:pPr>
        <w:pStyle w:val="CommentText"/>
      </w:pPr>
      <w:r>
        <w:rPr>
          <w:rStyle w:val="CommentReference"/>
        </w:rPr>
        <w:annotationRef/>
      </w:r>
      <w:r>
        <w:rPr>
          <w:lang w:val="da-DK"/>
        </w:rPr>
        <w:t>Den skal med p.gr.a stratificeringen. Hvis du forventer at mændene og kvinderne udvikler sig forskelligt over de 12 uger, kan det betale sig også at tage sex*time interaktionen med med i modellen.</w:t>
      </w:r>
    </w:p>
  </w:comment>
  <w:comment w:id="137" w:author="Julie Lyng Forman" w:date="2024-05-21T14:48:00Z" w:initials="JLF">
    <w:p w14:paraId="372FA19D" w14:textId="77777777" w:rsidR="00170855" w:rsidRDefault="00170855" w:rsidP="00170855">
      <w:pPr>
        <w:pStyle w:val="CommentText"/>
      </w:pPr>
      <w:r>
        <w:rPr>
          <w:rStyle w:val="CommentReference"/>
        </w:rPr>
        <w:annotationRef/>
      </w:r>
      <w:r>
        <w:rPr>
          <w:lang w:val="da-DK"/>
        </w:rPr>
        <w:t>Det er meget at rapportere resultater for hvert separat time point. Jeg plejer at vise udviklingen over time points rent deskriptivt og nøjes med at kører formelle analyser på velvalgte summaries.</w:t>
      </w:r>
    </w:p>
  </w:comment>
  <w:comment w:id="176" w:author="Julie Lyng Forman" w:date="2024-05-21T14:42:00Z" w:initials="JLF">
    <w:p w14:paraId="529125A6" w14:textId="52B7D313" w:rsidR="00170855" w:rsidRDefault="00170855" w:rsidP="00170855">
      <w:pPr>
        <w:pStyle w:val="CommentText"/>
      </w:pPr>
      <w:r>
        <w:rPr>
          <w:rStyle w:val="CommentReference"/>
        </w:rPr>
        <w:annotationRef/>
      </w:r>
      <w:r>
        <w:rPr>
          <w:lang w:val="da-DK"/>
        </w:rPr>
        <w:t>SLET. Det er uinteressant at sammenligne. Hvis resultaterne er forskellige skyldes det at lme4 antager at varianser og korrelationer er konstante over tid, hvilket ofte er urealistisk og bevirker at standard errors fra analysen bliver biased.</w:t>
      </w:r>
    </w:p>
  </w:comment>
  <w:comment w:id="180" w:author="Malte Lund Adamsen" w:date="2024-04-22T11:43:00Z" w:initials="MLA">
    <w:p w14:paraId="251DB413" w14:textId="14C834ED" w:rsidR="004747C9" w:rsidRDefault="004747C9" w:rsidP="0002523C">
      <w:pPr>
        <w:pStyle w:val="CommentText"/>
      </w:pPr>
      <w:r>
        <w:rPr>
          <w:rStyle w:val="CommentReference"/>
        </w:rPr>
        <w:annotationRef/>
      </w:r>
      <w:r>
        <w:t>Note to Malte: Check for more.</w:t>
      </w:r>
    </w:p>
  </w:comment>
  <w:comment w:id="185" w:author="Julie Lyng Forman" w:date="2024-05-21T15:39:00Z" w:initials="JLF">
    <w:p w14:paraId="20E7C971" w14:textId="77777777" w:rsidR="00606D48" w:rsidRDefault="00606D48" w:rsidP="00606D48">
      <w:pPr>
        <w:pStyle w:val="CommentText"/>
      </w:pPr>
      <w:r>
        <w:rPr>
          <w:rStyle w:val="CommentReference"/>
        </w:rPr>
        <w:annotationRef/>
      </w:r>
      <w:r>
        <w:rPr>
          <w:lang w:val="da-DK"/>
        </w:rPr>
        <w:t>Man plejer faktisk at vise den deskriptive statistik for hver gruppe for sig alligevel. Det er fordi der af og til forekommer klinisk relevante forskelle ved en tilfældighed, specielt i mindre studier. Den vigtigste forskel ift ikke-randomiserede studier er at man ikke kommmer p-værdier i tabellen.</w:t>
      </w:r>
    </w:p>
  </w:comment>
  <w:comment w:id="186" w:author="Julie Lyng Forman" w:date="2024-05-21T15:41:00Z" w:initials="JLF">
    <w:p w14:paraId="5A838ECE" w14:textId="77777777" w:rsidR="00606D48" w:rsidRDefault="00606D48" w:rsidP="00606D48">
      <w:pPr>
        <w:pStyle w:val="CommentText"/>
      </w:pPr>
      <w:r>
        <w:rPr>
          <w:rStyle w:val="CommentReference"/>
        </w:rPr>
        <w:annotationRef/>
      </w:r>
      <w:r>
        <w:rPr>
          <w:lang w:val="da-DK"/>
        </w:rPr>
        <w:t>ATT: CONSORT har en helt specifik anbefaling til hvordan man rapporterer resultater at randomiserede forsøg. Den er faktisk ret fornuftig så jeg forslår vi bruger det format.</w:t>
      </w:r>
    </w:p>
  </w:comment>
  <w:comment w:id="192" w:author="Julie Lyng Forman" w:date="2024-05-21T15:48:00Z" w:initials="JLF">
    <w:p w14:paraId="61BD19D8" w14:textId="77777777" w:rsidR="00606D48" w:rsidRDefault="00606D48" w:rsidP="00606D48">
      <w:pPr>
        <w:pStyle w:val="CommentText"/>
      </w:pPr>
      <w:r>
        <w:rPr>
          <w:rStyle w:val="CommentReference"/>
        </w:rPr>
        <w:annotationRef/>
      </w:r>
      <w:r>
        <w:rPr>
          <w:lang w:val="da-DK"/>
        </w:rPr>
        <w:t xml:space="preserve">Jeg har lidt svært ved at se figurerne for mig. Er det en ide at mødes og snakke dem igennem? Alternativt, så behøver du ikke lægge dig fast på rapporteringen på samme måde som med tabellerne som indeholder de hårde resultater du konkluderer på. Tidsskrifterne har ofte forskellige begrænsninger på antal figurer og divergerende krav til lay-out, så måske er bedre at holde det åbent. </w:t>
      </w:r>
    </w:p>
  </w:comment>
  <w:comment w:id="194" w:author="Julie Lyng Forman" w:date="2024-05-21T15:49:00Z" w:initials="JLF">
    <w:p w14:paraId="299FCB71" w14:textId="77777777" w:rsidR="00D2678B" w:rsidRDefault="00D2678B" w:rsidP="00D2678B">
      <w:pPr>
        <w:pStyle w:val="CommentText"/>
      </w:pPr>
      <w:r>
        <w:rPr>
          <w:rStyle w:val="CommentReference"/>
        </w:rPr>
        <w:annotationRef/>
      </w:r>
      <w:r>
        <w:rPr>
          <w:lang w:val="da-DK"/>
        </w:rPr>
        <w:t>Jeg ville også gerne se den deskriptive tabel opdelt ift per protocol vs protocol violator.</w:t>
      </w:r>
    </w:p>
  </w:comment>
  <w:comment w:id="197" w:author="Julie Lyng Forman" w:date="2024-05-21T15:50:00Z" w:initials="JLF">
    <w:p w14:paraId="134D23FC" w14:textId="77777777" w:rsidR="00D2678B" w:rsidRDefault="00D2678B" w:rsidP="00D2678B">
      <w:pPr>
        <w:pStyle w:val="CommentText"/>
      </w:pPr>
      <w:r>
        <w:rPr>
          <w:rStyle w:val="CommentReference"/>
        </w:rPr>
        <w:annotationRef/>
      </w:r>
      <w:r>
        <w:rPr>
          <w:lang w:val="da-DK"/>
        </w:rPr>
        <w:t>Se mine kommentarer som paper 1.</w:t>
      </w:r>
    </w:p>
  </w:comment>
  <w:comment w:id="203" w:author="Julie Lyng Forman" w:date="2024-05-21T15:50:00Z" w:initials="JLF">
    <w:p w14:paraId="2B99BF78" w14:textId="77777777" w:rsidR="00D2678B" w:rsidRDefault="00D2678B" w:rsidP="00D2678B">
      <w:pPr>
        <w:pStyle w:val="CommentText"/>
      </w:pPr>
      <w:r>
        <w:rPr>
          <w:rStyle w:val="CommentReference"/>
        </w:rPr>
        <w:annotationRef/>
      </w:r>
      <w:r>
        <w:rPr>
          <w:lang w:val="da-DK"/>
        </w:rPr>
        <w:t>Se mine kommentarer til paper 1.</w:t>
      </w:r>
    </w:p>
  </w:comment>
  <w:comment w:id="210" w:author="Malte Lund Adamsen" w:date="2024-05-03T11:53:00Z" w:initials="MLA">
    <w:p w14:paraId="27C34629" w14:textId="79D9FE5A" w:rsidR="00AA41B3" w:rsidRDefault="00AA41B3" w:rsidP="00505E6D">
      <w:pPr>
        <w:pStyle w:val="CommentText"/>
      </w:pPr>
      <w:r>
        <w:rPr>
          <w:rStyle w:val="CommentReference"/>
        </w:rPr>
        <w:annotationRef/>
      </w:r>
      <w:r>
        <w:t>Til Julie:</w:t>
      </w:r>
      <w:r>
        <w:br/>
      </w:r>
      <w:r>
        <w:br/>
        <w:t>Er dette strength nødvendigt? Det er et stort arbejde for noget jeg tænker at tegne relativt hurtigt i r? Og jeg har jo lidt skrevet hvad jeg vil have i dem højere op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6F00441" w15:done="0"/>
  <w15:commentEx w15:paraId="6C7D8174" w15:done="0"/>
  <w15:commentEx w15:paraId="1D75774B" w15:done="0"/>
  <w15:commentEx w15:paraId="7AD4554C" w15:done="0"/>
  <w15:commentEx w15:paraId="08063A40" w15:paraIdParent="7AD4554C" w15:done="0"/>
  <w15:commentEx w15:paraId="16F1C1C7" w15:done="0"/>
  <w15:commentEx w15:paraId="3889A0D4" w15:done="0"/>
  <w15:commentEx w15:paraId="4A8EB21C" w15:done="0"/>
  <w15:commentEx w15:paraId="1AAB00B6" w15:done="0"/>
  <w15:commentEx w15:paraId="47622200" w15:done="0"/>
  <w15:commentEx w15:paraId="434FA1C9" w15:done="0"/>
  <w15:commentEx w15:paraId="00AC9D1F" w15:done="0"/>
  <w15:commentEx w15:paraId="63CA1543" w15:done="0"/>
  <w15:commentEx w15:paraId="6953845C" w15:done="0"/>
  <w15:commentEx w15:paraId="372FA19D" w15:done="0"/>
  <w15:commentEx w15:paraId="529125A6" w15:done="0"/>
  <w15:commentEx w15:paraId="251DB413" w15:done="0"/>
  <w15:commentEx w15:paraId="20E7C971" w15:done="0"/>
  <w15:commentEx w15:paraId="5A838ECE" w15:done="0"/>
  <w15:commentEx w15:paraId="61BD19D8" w15:done="0"/>
  <w15:commentEx w15:paraId="299FCB71" w15:done="0"/>
  <w15:commentEx w15:paraId="134D23FC" w15:done="0"/>
  <w15:commentEx w15:paraId="2B99BF78" w15:done="0"/>
  <w15:commentEx w15:paraId="27C346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32A687" w16cex:dateUtc="2024-05-21T12:01:00Z"/>
  <w16cex:commentExtensible w16cex:durableId="25D54545" w16cex:dateUtc="2024-05-21T12:05:00Z"/>
  <w16cex:commentExtensible w16cex:durableId="0FFDCB36" w16cex:dateUtc="2024-05-21T12:06:00Z"/>
  <w16cex:commentExtensible w16cex:durableId="29D6199E" w16cex:dateUtc="2024-04-26T10:16:00Z"/>
  <w16cex:commentExtensible w16cex:durableId="29DB89F7" w16cex:dateUtc="2024-04-30T13:17:00Z"/>
  <w16cex:commentExtensible w16cex:durableId="115B0E51" w16cex:dateUtc="2024-05-21T12:21:00Z"/>
  <w16cex:commentExtensible w16cex:durableId="29DB8BFE" w16cex:dateUtc="2024-04-30T13:25:00Z"/>
  <w16cex:commentExtensible w16cex:durableId="2EAA39D8" w16cex:dateUtc="2024-05-21T12:20:00Z"/>
  <w16cex:commentExtensible w16cex:durableId="29DB95BF" w16cex:dateUtc="2024-04-30T14:07:00Z"/>
  <w16cex:commentExtensible w16cex:durableId="0AEDFD58" w16cex:dateUtc="2024-05-21T12:23:00Z"/>
  <w16cex:commentExtensible w16cex:durableId="29DB8DDA" w16cex:dateUtc="2024-04-30T13:33:00Z"/>
  <w16cex:commentExtensible w16cex:durableId="6B4AC7B5" w16cex:dateUtc="2024-05-21T12:25:00Z"/>
  <w16cex:commentExtensible w16cex:durableId="7A4DB616" w16cex:dateUtc="2024-05-21T13:36:00Z"/>
  <w16cex:commentExtensible w16cex:durableId="4CFF422C" w16cex:dateUtc="2024-05-21T12:45:00Z"/>
  <w16cex:commentExtensible w16cex:durableId="6F291664" w16cex:dateUtc="2024-05-21T12:48:00Z"/>
  <w16cex:commentExtensible w16cex:durableId="1C4A0D5C" w16cex:dateUtc="2024-05-21T12:42:00Z"/>
  <w16cex:commentExtensible w16cex:durableId="29D0CBD7" w16cex:dateUtc="2024-04-22T09:43:00Z"/>
  <w16cex:commentExtensible w16cex:durableId="09EAE745" w16cex:dateUtc="2024-05-21T13:39:00Z"/>
  <w16cex:commentExtensible w16cex:durableId="2ADB0BE1" w16cex:dateUtc="2024-05-21T13:41:00Z"/>
  <w16cex:commentExtensible w16cex:durableId="387BE7CD" w16cex:dateUtc="2024-05-21T13:48:00Z"/>
  <w16cex:commentExtensible w16cex:durableId="04ED5E62" w16cex:dateUtc="2024-05-21T13:49:00Z"/>
  <w16cex:commentExtensible w16cex:durableId="3A5CCBBE" w16cex:dateUtc="2024-05-21T13:50:00Z"/>
  <w16cex:commentExtensible w16cex:durableId="05FD45E6" w16cex:dateUtc="2024-05-21T13:50:00Z"/>
  <w16cex:commentExtensible w16cex:durableId="29DF4ED7" w16cex:dateUtc="2024-05-0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6F00441" w16cid:durableId="1032A687"/>
  <w16cid:commentId w16cid:paraId="6C7D8174" w16cid:durableId="25D54545"/>
  <w16cid:commentId w16cid:paraId="1D75774B" w16cid:durableId="0FFDCB36"/>
  <w16cid:commentId w16cid:paraId="7AD4554C" w16cid:durableId="29D6199E"/>
  <w16cid:commentId w16cid:paraId="08063A40" w16cid:durableId="29DB89F7"/>
  <w16cid:commentId w16cid:paraId="16F1C1C7" w16cid:durableId="115B0E51"/>
  <w16cid:commentId w16cid:paraId="3889A0D4" w16cid:durableId="29DB8BFE"/>
  <w16cid:commentId w16cid:paraId="4A8EB21C" w16cid:durableId="2EAA39D8"/>
  <w16cid:commentId w16cid:paraId="1AAB00B6" w16cid:durableId="29DB95BF"/>
  <w16cid:commentId w16cid:paraId="47622200" w16cid:durableId="0AEDFD58"/>
  <w16cid:commentId w16cid:paraId="434FA1C9" w16cid:durableId="29DB8DDA"/>
  <w16cid:commentId w16cid:paraId="00AC9D1F" w16cid:durableId="6B4AC7B5"/>
  <w16cid:commentId w16cid:paraId="63CA1543" w16cid:durableId="7A4DB616"/>
  <w16cid:commentId w16cid:paraId="6953845C" w16cid:durableId="4CFF422C"/>
  <w16cid:commentId w16cid:paraId="372FA19D" w16cid:durableId="6F291664"/>
  <w16cid:commentId w16cid:paraId="529125A6" w16cid:durableId="1C4A0D5C"/>
  <w16cid:commentId w16cid:paraId="251DB413" w16cid:durableId="29D0CBD7"/>
  <w16cid:commentId w16cid:paraId="20E7C971" w16cid:durableId="09EAE745"/>
  <w16cid:commentId w16cid:paraId="5A838ECE" w16cid:durableId="2ADB0BE1"/>
  <w16cid:commentId w16cid:paraId="61BD19D8" w16cid:durableId="387BE7CD"/>
  <w16cid:commentId w16cid:paraId="299FCB71" w16cid:durableId="04ED5E62"/>
  <w16cid:commentId w16cid:paraId="134D23FC" w16cid:durableId="3A5CCBBE"/>
  <w16cid:commentId w16cid:paraId="2B99BF78" w16cid:durableId="05FD45E6"/>
  <w16cid:commentId w16cid:paraId="27C34629" w16cid:durableId="29DF4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F75B2" w14:textId="77777777" w:rsidR="00A25E17" w:rsidRDefault="00A25E17">
      <w:pPr>
        <w:spacing w:after="0" w:line="240" w:lineRule="auto"/>
      </w:pPr>
      <w:r>
        <w:separator/>
      </w:r>
    </w:p>
  </w:endnote>
  <w:endnote w:type="continuationSeparator" w:id="0">
    <w:p w14:paraId="0283CC7F" w14:textId="77777777" w:rsidR="00A25E17" w:rsidRDefault="00A25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7004868"/>
      <w:docPartObj>
        <w:docPartGallery w:val="Page Numbers (Bottom of Page)"/>
        <w:docPartUnique/>
      </w:docPartObj>
    </w:sdtPr>
    <w:sdtContent>
      <w:p w14:paraId="185C7C65" w14:textId="77777777" w:rsidR="003B2A4E" w:rsidRDefault="003B2A4E">
        <w:pPr>
          <w:pStyle w:val="Footer"/>
          <w:jc w:val="center"/>
        </w:pPr>
        <w:r>
          <w:fldChar w:fldCharType="begin"/>
        </w:r>
        <w:r>
          <w:instrText>PAGE   \* MERGEFORMAT</w:instrText>
        </w:r>
        <w:r>
          <w:fldChar w:fldCharType="separate"/>
        </w:r>
        <w:r w:rsidRPr="00B966BB">
          <w:t>2</w:t>
        </w:r>
        <w:r>
          <w:fldChar w:fldCharType="end"/>
        </w:r>
      </w:p>
    </w:sdtContent>
  </w:sdt>
  <w:p w14:paraId="2F1CF307" w14:textId="6E0ACE85" w:rsidR="003B2A4E" w:rsidRDefault="00000000">
    <w:pPr>
      <w:pStyle w:val="Footer"/>
    </w:pPr>
    <w:fldSimple w:instr=" FILENAME \* MERGEFORMAT ">
      <w:r w:rsidR="008157E1">
        <w:rPr>
          <w:noProof/>
        </w:rPr>
        <w:t>Statistical analysis LUPEX v.0.4 MAY 3rd 2024.docx</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479954" w14:textId="77777777" w:rsidR="00A25E17" w:rsidRDefault="00A25E17">
      <w:pPr>
        <w:spacing w:after="0" w:line="240" w:lineRule="auto"/>
      </w:pPr>
      <w:r>
        <w:separator/>
      </w:r>
    </w:p>
  </w:footnote>
  <w:footnote w:type="continuationSeparator" w:id="0">
    <w:p w14:paraId="576ED6DB" w14:textId="77777777" w:rsidR="00A25E17" w:rsidRDefault="00A25E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9EC777" w14:textId="6E9B533A" w:rsidR="00B966BB" w:rsidRDefault="00000000">
    <w:pPr>
      <w:pStyle w:val="Header"/>
    </w:pPr>
    <w:sdt>
      <w:sdt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Content>
        <w:r w:rsidR="00B966BB" w:rsidRPr="00144196">
          <w:t>Malte Lund Adamsen</w:t>
        </w:r>
      </w:sdtContent>
    </w:sdt>
    <w:r w:rsidR="00B966BB" w:rsidRPr="00144196">
      <w:tab/>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Content>
        <w:r w:rsidR="00EF296F">
          <w:t>version 0.4</w:t>
        </w:r>
      </w:sdtContent>
    </w:sdt>
    <w:r w:rsidR="00A809F3" w:rsidRPr="00144196">
      <w:tab/>
    </w:r>
    <w:sdt>
      <w:sdtPr>
        <w:alias w:val="Udgivelsesdato"/>
        <w:tag w:val=""/>
        <w:id w:val="1981721200"/>
        <w:placeholder>
          <w:docPart w:val="73933ABA86DD45D9B0B29C43771F50E3"/>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Content>
        <w:r w:rsidR="00A809F3" w:rsidRPr="00144196">
          <w:t>30-04-2024</w:t>
        </w:r>
      </w:sdtContent>
    </w:sdt>
  </w:p>
  <w:p w14:paraId="386FD791" w14:textId="20661A08" w:rsidR="00940B33" w:rsidRPr="00144196" w:rsidRDefault="00940B33">
    <w:pPr>
      <w:pStyle w:val="Header"/>
    </w:pPr>
    <w:r w:rsidRPr="00144196">
      <w:t xml:space="preserve">Type 1 interferon induced changes to exercise adaptations in systemic lupus erythematosus </w:t>
    </w:r>
    <w:proofErr w:type="gramStart"/>
    <w:r w:rsidRPr="00144196">
      <w:t>patients</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EF066882"/>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2"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0990A93"/>
    <w:multiLevelType w:val="multilevel"/>
    <w:tmpl w:val="EC7865D8"/>
    <w:lvl w:ilvl="0">
      <w:start w:val="1"/>
      <w:numFmt w:val="none"/>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5"/>
  </w:num>
  <w:num w:numId="6" w16cid:durableId="81877451">
    <w:abstractNumId w:val="29"/>
  </w:num>
  <w:num w:numId="7" w16cid:durableId="147522277">
    <w:abstractNumId w:val="10"/>
  </w:num>
  <w:num w:numId="8" w16cid:durableId="751243593">
    <w:abstractNumId w:val="23"/>
  </w:num>
  <w:num w:numId="9" w16cid:durableId="1562254392">
    <w:abstractNumId w:val="21"/>
  </w:num>
  <w:num w:numId="10" w16cid:durableId="1846237576">
    <w:abstractNumId w:val="28"/>
  </w:num>
  <w:num w:numId="11" w16cid:durableId="1308318697">
    <w:abstractNumId w:val="16"/>
  </w:num>
  <w:num w:numId="12" w16cid:durableId="40640808">
    <w:abstractNumId w:val="15"/>
  </w:num>
  <w:num w:numId="13" w16cid:durableId="944463920">
    <w:abstractNumId w:val="22"/>
  </w:num>
  <w:num w:numId="14" w16cid:durableId="937560155">
    <w:abstractNumId w:val="18"/>
  </w:num>
  <w:num w:numId="15" w16cid:durableId="1183279592">
    <w:abstractNumId w:val="20"/>
  </w:num>
  <w:num w:numId="16" w16cid:durableId="1341004867">
    <w:abstractNumId w:val="24"/>
  </w:num>
  <w:num w:numId="17" w16cid:durableId="1311638668">
    <w:abstractNumId w:val="9"/>
  </w:num>
  <w:num w:numId="18" w16cid:durableId="549809521">
    <w:abstractNumId w:val="19"/>
  </w:num>
  <w:num w:numId="19" w16cid:durableId="1601329141">
    <w:abstractNumId w:val="4"/>
  </w:num>
  <w:num w:numId="20" w16cid:durableId="182788067">
    <w:abstractNumId w:val="23"/>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7"/>
  </w:num>
  <w:num w:numId="24" w16cid:durableId="1924219090">
    <w:abstractNumId w:val="6"/>
  </w:num>
  <w:num w:numId="25" w16cid:durableId="751896347">
    <w:abstractNumId w:val="26"/>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7"/>
  </w:num>
  <w:num w:numId="31" w16cid:durableId="2048723193">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e Lyng Forman">
    <w15:presenceInfo w15:providerId="AD" w15:userId="S::nxr382@ku.dk::a3b105dd-2e61-4103-a812-1bf7d193a6ae"/>
  </w15:person>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EC8"/>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7511"/>
    <w:rsid w:val="00142F93"/>
    <w:rsid w:val="00143A32"/>
    <w:rsid w:val="00144196"/>
    <w:rsid w:val="0014563F"/>
    <w:rsid w:val="0014577B"/>
    <w:rsid w:val="00147D2A"/>
    <w:rsid w:val="00152C84"/>
    <w:rsid w:val="0015433F"/>
    <w:rsid w:val="00161FBA"/>
    <w:rsid w:val="00164821"/>
    <w:rsid w:val="00166C8D"/>
    <w:rsid w:val="00170855"/>
    <w:rsid w:val="00171C0D"/>
    <w:rsid w:val="001806B5"/>
    <w:rsid w:val="00187020"/>
    <w:rsid w:val="00190492"/>
    <w:rsid w:val="00191AE0"/>
    <w:rsid w:val="001927D6"/>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71FD"/>
    <w:rsid w:val="0021798C"/>
    <w:rsid w:val="00220F91"/>
    <w:rsid w:val="0022203C"/>
    <w:rsid w:val="00223C38"/>
    <w:rsid w:val="0022419E"/>
    <w:rsid w:val="002307D6"/>
    <w:rsid w:val="00234CFD"/>
    <w:rsid w:val="00236494"/>
    <w:rsid w:val="00237510"/>
    <w:rsid w:val="002418D0"/>
    <w:rsid w:val="00244578"/>
    <w:rsid w:val="00246E31"/>
    <w:rsid w:val="002605A9"/>
    <w:rsid w:val="002608FA"/>
    <w:rsid w:val="00263A9E"/>
    <w:rsid w:val="002666E5"/>
    <w:rsid w:val="0026711F"/>
    <w:rsid w:val="00277C16"/>
    <w:rsid w:val="00285AFC"/>
    <w:rsid w:val="00285E9F"/>
    <w:rsid w:val="00286AA1"/>
    <w:rsid w:val="002919CA"/>
    <w:rsid w:val="00291E31"/>
    <w:rsid w:val="00292070"/>
    <w:rsid w:val="002A30BD"/>
    <w:rsid w:val="002A4F36"/>
    <w:rsid w:val="002B484A"/>
    <w:rsid w:val="002B48EB"/>
    <w:rsid w:val="002B5E38"/>
    <w:rsid w:val="002C3B1C"/>
    <w:rsid w:val="002C4B0D"/>
    <w:rsid w:val="002C6148"/>
    <w:rsid w:val="002C69EB"/>
    <w:rsid w:val="002D0439"/>
    <w:rsid w:val="002D2076"/>
    <w:rsid w:val="002D26AC"/>
    <w:rsid w:val="002D35D7"/>
    <w:rsid w:val="002D4D1F"/>
    <w:rsid w:val="002D53F6"/>
    <w:rsid w:val="002D757E"/>
    <w:rsid w:val="002D78E1"/>
    <w:rsid w:val="002E0094"/>
    <w:rsid w:val="002E3406"/>
    <w:rsid w:val="002F3E4E"/>
    <w:rsid w:val="002F423A"/>
    <w:rsid w:val="002F4668"/>
    <w:rsid w:val="002F737B"/>
    <w:rsid w:val="00300F5A"/>
    <w:rsid w:val="00303B2F"/>
    <w:rsid w:val="00303CA3"/>
    <w:rsid w:val="003221C2"/>
    <w:rsid w:val="003266C8"/>
    <w:rsid w:val="0033363D"/>
    <w:rsid w:val="00333A3F"/>
    <w:rsid w:val="00333A5C"/>
    <w:rsid w:val="003371E4"/>
    <w:rsid w:val="00337FFA"/>
    <w:rsid w:val="00340BA1"/>
    <w:rsid w:val="00341649"/>
    <w:rsid w:val="00342292"/>
    <w:rsid w:val="00343240"/>
    <w:rsid w:val="003525DE"/>
    <w:rsid w:val="00354087"/>
    <w:rsid w:val="00356820"/>
    <w:rsid w:val="003635BA"/>
    <w:rsid w:val="00363974"/>
    <w:rsid w:val="00364872"/>
    <w:rsid w:val="00364BC5"/>
    <w:rsid w:val="00370A1F"/>
    <w:rsid w:val="0037174B"/>
    <w:rsid w:val="0037275F"/>
    <w:rsid w:val="003735A4"/>
    <w:rsid w:val="003774E3"/>
    <w:rsid w:val="00382D70"/>
    <w:rsid w:val="00386350"/>
    <w:rsid w:val="00395BC4"/>
    <w:rsid w:val="00397491"/>
    <w:rsid w:val="003B0000"/>
    <w:rsid w:val="003B22DC"/>
    <w:rsid w:val="003B258C"/>
    <w:rsid w:val="003B2A4E"/>
    <w:rsid w:val="003B7421"/>
    <w:rsid w:val="003C253D"/>
    <w:rsid w:val="003C5452"/>
    <w:rsid w:val="003D17F2"/>
    <w:rsid w:val="003D1C20"/>
    <w:rsid w:val="003D368C"/>
    <w:rsid w:val="003D6BC3"/>
    <w:rsid w:val="003E1229"/>
    <w:rsid w:val="003E2017"/>
    <w:rsid w:val="003E49F5"/>
    <w:rsid w:val="003E5B64"/>
    <w:rsid w:val="003F3B4E"/>
    <w:rsid w:val="003F63DF"/>
    <w:rsid w:val="003F6EC5"/>
    <w:rsid w:val="003F7EFA"/>
    <w:rsid w:val="00406C82"/>
    <w:rsid w:val="0041143C"/>
    <w:rsid w:val="00417580"/>
    <w:rsid w:val="00425142"/>
    <w:rsid w:val="00433D77"/>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E0F"/>
    <w:rsid w:val="004C5B74"/>
    <w:rsid w:val="004D1489"/>
    <w:rsid w:val="004D5A26"/>
    <w:rsid w:val="004E18B2"/>
    <w:rsid w:val="004E24FD"/>
    <w:rsid w:val="004E79B3"/>
    <w:rsid w:val="004E7AB9"/>
    <w:rsid w:val="004F283A"/>
    <w:rsid w:val="004F64A7"/>
    <w:rsid w:val="004F6E8B"/>
    <w:rsid w:val="004F7911"/>
    <w:rsid w:val="00504C03"/>
    <w:rsid w:val="005054D2"/>
    <w:rsid w:val="00507026"/>
    <w:rsid w:val="005070B8"/>
    <w:rsid w:val="005078BC"/>
    <w:rsid w:val="00510B23"/>
    <w:rsid w:val="0051480B"/>
    <w:rsid w:val="00524A3E"/>
    <w:rsid w:val="00525A19"/>
    <w:rsid w:val="00532C56"/>
    <w:rsid w:val="00536476"/>
    <w:rsid w:val="00540316"/>
    <w:rsid w:val="005522C4"/>
    <w:rsid w:val="00560703"/>
    <w:rsid w:val="0056654C"/>
    <w:rsid w:val="00570F87"/>
    <w:rsid w:val="005767FB"/>
    <w:rsid w:val="00581484"/>
    <w:rsid w:val="00581684"/>
    <w:rsid w:val="00586D15"/>
    <w:rsid w:val="00590EDB"/>
    <w:rsid w:val="005922AA"/>
    <w:rsid w:val="00593243"/>
    <w:rsid w:val="00595696"/>
    <w:rsid w:val="005A0C1C"/>
    <w:rsid w:val="005A34B2"/>
    <w:rsid w:val="005A53CE"/>
    <w:rsid w:val="005A6779"/>
    <w:rsid w:val="005C2898"/>
    <w:rsid w:val="005D6D96"/>
    <w:rsid w:val="005E0F1D"/>
    <w:rsid w:val="005E11EF"/>
    <w:rsid w:val="005E6880"/>
    <w:rsid w:val="005F4669"/>
    <w:rsid w:val="00604BCD"/>
    <w:rsid w:val="00606D48"/>
    <w:rsid w:val="00607515"/>
    <w:rsid w:val="00610AC7"/>
    <w:rsid w:val="006140AA"/>
    <w:rsid w:val="00624527"/>
    <w:rsid w:val="00626D45"/>
    <w:rsid w:val="0063196E"/>
    <w:rsid w:val="00636403"/>
    <w:rsid w:val="0063739E"/>
    <w:rsid w:val="00650504"/>
    <w:rsid w:val="00654007"/>
    <w:rsid w:val="00654560"/>
    <w:rsid w:val="0065591B"/>
    <w:rsid w:val="006614D6"/>
    <w:rsid w:val="00663A0C"/>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32E5"/>
    <w:rsid w:val="006F5201"/>
    <w:rsid w:val="00702145"/>
    <w:rsid w:val="007076C3"/>
    <w:rsid w:val="00710FAA"/>
    <w:rsid w:val="007114CF"/>
    <w:rsid w:val="00713BAC"/>
    <w:rsid w:val="0072347B"/>
    <w:rsid w:val="00723A19"/>
    <w:rsid w:val="0074037F"/>
    <w:rsid w:val="007460A3"/>
    <w:rsid w:val="00746147"/>
    <w:rsid w:val="00754D35"/>
    <w:rsid w:val="00755894"/>
    <w:rsid w:val="00757912"/>
    <w:rsid w:val="007613D7"/>
    <w:rsid w:val="007620E5"/>
    <w:rsid w:val="007631BC"/>
    <w:rsid w:val="00766814"/>
    <w:rsid w:val="00773639"/>
    <w:rsid w:val="00774C07"/>
    <w:rsid w:val="007760CD"/>
    <w:rsid w:val="00777C64"/>
    <w:rsid w:val="0078010D"/>
    <w:rsid w:val="00782635"/>
    <w:rsid w:val="007829C0"/>
    <w:rsid w:val="0078437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3079"/>
    <w:rsid w:val="00805E58"/>
    <w:rsid w:val="00807C84"/>
    <w:rsid w:val="008157E1"/>
    <w:rsid w:val="008205D9"/>
    <w:rsid w:val="00822796"/>
    <w:rsid w:val="00825D6E"/>
    <w:rsid w:val="008260DF"/>
    <w:rsid w:val="00827495"/>
    <w:rsid w:val="00827555"/>
    <w:rsid w:val="00832F06"/>
    <w:rsid w:val="00836D60"/>
    <w:rsid w:val="00840FA8"/>
    <w:rsid w:val="00840FF1"/>
    <w:rsid w:val="008500C2"/>
    <w:rsid w:val="0085372F"/>
    <w:rsid w:val="008610D2"/>
    <w:rsid w:val="008628C7"/>
    <w:rsid w:val="008671C5"/>
    <w:rsid w:val="008814CE"/>
    <w:rsid w:val="00882730"/>
    <w:rsid w:val="008900B1"/>
    <w:rsid w:val="0089332A"/>
    <w:rsid w:val="00894B25"/>
    <w:rsid w:val="008951C4"/>
    <w:rsid w:val="008A1DCC"/>
    <w:rsid w:val="008A307D"/>
    <w:rsid w:val="008A4C51"/>
    <w:rsid w:val="008B525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10F43"/>
    <w:rsid w:val="00911246"/>
    <w:rsid w:val="00915B1A"/>
    <w:rsid w:val="0091786A"/>
    <w:rsid w:val="0092035A"/>
    <w:rsid w:val="009203F5"/>
    <w:rsid w:val="0092355C"/>
    <w:rsid w:val="009326CD"/>
    <w:rsid w:val="00933408"/>
    <w:rsid w:val="00940B33"/>
    <w:rsid w:val="0094256F"/>
    <w:rsid w:val="00943BDD"/>
    <w:rsid w:val="009459A6"/>
    <w:rsid w:val="00950759"/>
    <w:rsid w:val="00955789"/>
    <w:rsid w:val="00957A59"/>
    <w:rsid w:val="00964116"/>
    <w:rsid w:val="00966147"/>
    <w:rsid w:val="0097688B"/>
    <w:rsid w:val="009769DB"/>
    <w:rsid w:val="0097774C"/>
    <w:rsid w:val="0098341D"/>
    <w:rsid w:val="00984613"/>
    <w:rsid w:val="00984F67"/>
    <w:rsid w:val="00987BD2"/>
    <w:rsid w:val="0099376D"/>
    <w:rsid w:val="00993E0C"/>
    <w:rsid w:val="009A07D5"/>
    <w:rsid w:val="009A3E80"/>
    <w:rsid w:val="009A483D"/>
    <w:rsid w:val="009A6F27"/>
    <w:rsid w:val="009A7456"/>
    <w:rsid w:val="009A7834"/>
    <w:rsid w:val="009A7A2E"/>
    <w:rsid w:val="009C756D"/>
    <w:rsid w:val="009D13A2"/>
    <w:rsid w:val="009D4548"/>
    <w:rsid w:val="009D6658"/>
    <w:rsid w:val="009E6538"/>
    <w:rsid w:val="009E7897"/>
    <w:rsid w:val="009F195F"/>
    <w:rsid w:val="009F68DF"/>
    <w:rsid w:val="009F6949"/>
    <w:rsid w:val="009F6CAC"/>
    <w:rsid w:val="00A006D8"/>
    <w:rsid w:val="00A00DCC"/>
    <w:rsid w:val="00A0187E"/>
    <w:rsid w:val="00A01884"/>
    <w:rsid w:val="00A01E3E"/>
    <w:rsid w:val="00A11324"/>
    <w:rsid w:val="00A25E17"/>
    <w:rsid w:val="00A30870"/>
    <w:rsid w:val="00A31C21"/>
    <w:rsid w:val="00A3457A"/>
    <w:rsid w:val="00A35D72"/>
    <w:rsid w:val="00A40F51"/>
    <w:rsid w:val="00A427D6"/>
    <w:rsid w:val="00A45FF6"/>
    <w:rsid w:val="00A46381"/>
    <w:rsid w:val="00A64C7F"/>
    <w:rsid w:val="00A65E34"/>
    <w:rsid w:val="00A710B6"/>
    <w:rsid w:val="00A71C7F"/>
    <w:rsid w:val="00A727BC"/>
    <w:rsid w:val="00A737EC"/>
    <w:rsid w:val="00A809F3"/>
    <w:rsid w:val="00A8441B"/>
    <w:rsid w:val="00A84A2D"/>
    <w:rsid w:val="00A94A3B"/>
    <w:rsid w:val="00AA0FA7"/>
    <w:rsid w:val="00AA2DFA"/>
    <w:rsid w:val="00AA35FB"/>
    <w:rsid w:val="00AA41B3"/>
    <w:rsid w:val="00AB3BCE"/>
    <w:rsid w:val="00AB6DD7"/>
    <w:rsid w:val="00AC3DCA"/>
    <w:rsid w:val="00AC405E"/>
    <w:rsid w:val="00AD2BAE"/>
    <w:rsid w:val="00AD4C0A"/>
    <w:rsid w:val="00AD5458"/>
    <w:rsid w:val="00AF1FF3"/>
    <w:rsid w:val="00AF2E4C"/>
    <w:rsid w:val="00AF2EEB"/>
    <w:rsid w:val="00AF4876"/>
    <w:rsid w:val="00AF5310"/>
    <w:rsid w:val="00B00F32"/>
    <w:rsid w:val="00B072D1"/>
    <w:rsid w:val="00B11BF3"/>
    <w:rsid w:val="00B11CD9"/>
    <w:rsid w:val="00B12642"/>
    <w:rsid w:val="00B12AF5"/>
    <w:rsid w:val="00B1399A"/>
    <w:rsid w:val="00B1525A"/>
    <w:rsid w:val="00B21509"/>
    <w:rsid w:val="00B27093"/>
    <w:rsid w:val="00B3153B"/>
    <w:rsid w:val="00B318E6"/>
    <w:rsid w:val="00B32067"/>
    <w:rsid w:val="00B347D7"/>
    <w:rsid w:val="00B569D1"/>
    <w:rsid w:val="00B6282B"/>
    <w:rsid w:val="00B63F4C"/>
    <w:rsid w:val="00B675D3"/>
    <w:rsid w:val="00B71227"/>
    <w:rsid w:val="00B93AFD"/>
    <w:rsid w:val="00B9520A"/>
    <w:rsid w:val="00B96162"/>
    <w:rsid w:val="00B962B9"/>
    <w:rsid w:val="00B966BB"/>
    <w:rsid w:val="00B96A50"/>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6AC5"/>
    <w:rsid w:val="00C209AD"/>
    <w:rsid w:val="00C254A7"/>
    <w:rsid w:val="00C34B44"/>
    <w:rsid w:val="00C4410E"/>
    <w:rsid w:val="00C44D6E"/>
    <w:rsid w:val="00C51CC3"/>
    <w:rsid w:val="00C5724E"/>
    <w:rsid w:val="00C573CF"/>
    <w:rsid w:val="00C575D7"/>
    <w:rsid w:val="00C577FC"/>
    <w:rsid w:val="00C7225D"/>
    <w:rsid w:val="00C75D99"/>
    <w:rsid w:val="00C77758"/>
    <w:rsid w:val="00C80246"/>
    <w:rsid w:val="00C81ADA"/>
    <w:rsid w:val="00C83F33"/>
    <w:rsid w:val="00C871E5"/>
    <w:rsid w:val="00C936E2"/>
    <w:rsid w:val="00C93B30"/>
    <w:rsid w:val="00C9591A"/>
    <w:rsid w:val="00CA5E9E"/>
    <w:rsid w:val="00CA6AB3"/>
    <w:rsid w:val="00CB1C52"/>
    <w:rsid w:val="00CB6373"/>
    <w:rsid w:val="00CC1B96"/>
    <w:rsid w:val="00CC3425"/>
    <w:rsid w:val="00CC44B1"/>
    <w:rsid w:val="00CD019A"/>
    <w:rsid w:val="00CD5E4C"/>
    <w:rsid w:val="00CD700E"/>
    <w:rsid w:val="00CE13DE"/>
    <w:rsid w:val="00CE23AB"/>
    <w:rsid w:val="00CE56F0"/>
    <w:rsid w:val="00CE5F56"/>
    <w:rsid w:val="00CF130B"/>
    <w:rsid w:val="00CF76A1"/>
    <w:rsid w:val="00D03D7A"/>
    <w:rsid w:val="00D214AC"/>
    <w:rsid w:val="00D22B1E"/>
    <w:rsid w:val="00D232AD"/>
    <w:rsid w:val="00D24F42"/>
    <w:rsid w:val="00D2678B"/>
    <w:rsid w:val="00D272D7"/>
    <w:rsid w:val="00D33C6D"/>
    <w:rsid w:val="00D34B22"/>
    <w:rsid w:val="00D36AA8"/>
    <w:rsid w:val="00D42520"/>
    <w:rsid w:val="00D43A12"/>
    <w:rsid w:val="00D452D4"/>
    <w:rsid w:val="00D509C7"/>
    <w:rsid w:val="00D51402"/>
    <w:rsid w:val="00D53A36"/>
    <w:rsid w:val="00D55D77"/>
    <w:rsid w:val="00D64095"/>
    <w:rsid w:val="00D7143A"/>
    <w:rsid w:val="00D7300F"/>
    <w:rsid w:val="00D77AB4"/>
    <w:rsid w:val="00D86025"/>
    <w:rsid w:val="00D87E0A"/>
    <w:rsid w:val="00D96329"/>
    <w:rsid w:val="00DB030A"/>
    <w:rsid w:val="00DB2DCE"/>
    <w:rsid w:val="00DB32C7"/>
    <w:rsid w:val="00DB4D88"/>
    <w:rsid w:val="00DB4F63"/>
    <w:rsid w:val="00DB5FFA"/>
    <w:rsid w:val="00DB72BF"/>
    <w:rsid w:val="00DE2599"/>
    <w:rsid w:val="00DE540A"/>
    <w:rsid w:val="00DE573B"/>
    <w:rsid w:val="00DE7FB5"/>
    <w:rsid w:val="00DF051F"/>
    <w:rsid w:val="00E05385"/>
    <w:rsid w:val="00E12973"/>
    <w:rsid w:val="00E12C9C"/>
    <w:rsid w:val="00E144D6"/>
    <w:rsid w:val="00E1640E"/>
    <w:rsid w:val="00E40837"/>
    <w:rsid w:val="00E413DD"/>
    <w:rsid w:val="00E46F3D"/>
    <w:rsid w:val="00E53430"/>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E2A0B"/>
    <w:rsid w:val="00EF296F"/>
    <w:rsid w:val="00F0121B"/>
    <w:rsid w:val="00F01240"/>
    <w:rsid w:val="00F014E7"/>
    <w:rsid w:val="00F11824"/>
    <w:rsid w:val="00F14452"/>
    <w:rsid w:val="00F22B79"/>
    <w:rsid w:val="00F25F52"/>
    <w:rsid w:val="00F36477"/>
    <w:rsid w:val="00F52870"/>
    <w:rsid w:val="00F538E3"/>
    <w:rsid w:val="00F54538"/>
    <w:rsid w:val="00F54A8C"/>
    <w:rsid w:val="00F56848"/>
    <w:rsid w:val="00F67E92"/>
    <w:rsid w:val="00F714EC"/>
    <w:rsid w:val="00F9002E"/>
    <w:rsid w:val="00F932B0"/>
    <w:rsid w:val="00F946BA"/>
    <w:rsid w:val="00F949AC"/>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Heading1">
    <w:name w:val="heading 1"/>
    <w:basedOn w:val="Normal"/>
    <w:link w:val="Heading1Char"/>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C56"/>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DefaultParagraphFont"/>
    <w:uiPriority w:val="99"/>
    <w:unhideWhenUsed/>
    <w:rsid w:val="000B5C56"/>
    <w:rPr>
      <w:color w:val="0563C1" w:themeColor="hyperlink"/>
      <w:u w:val="single"/>
    </w:rPr>
  </w:style>
  <w:style w:type="character" w:styleId="UnresolvedMention">
    <w:name w:val="Unresolved Mention"/>
    <w:basedOn w:val="DefaultParagraphFon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DefaultParagraphFon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Paragraph">
    <w:name w:val="List Paragraph"/>
    <w:basedOn w:val="Normal"/>
    <w:uiPriority w:val="34"/>
    <w:qFormat/>
    <w:rsid w:val="000B5C56"/>
    <w:pPr>
      <w:ind w:left="720"/>
      <w:contextualSpacing/>
    </w:pPr>
  </w:style>
  <w:style w:type="paragraph" w:styleId="Header">
    <w:name w:val="header"/>
    <w:basedOn w:val="Normal"/>
    <w:link w:val="HeaderChar"/>
    <w:uiPriority w:val="99"/>
    <w:unhideWhenUsed/>
    <w:rsid w:val="000B5C56"/>
    <w:pPr>
      <w:tabs>
        <w:tab w:val="center" w:pos="4986"/>
        <w:tab w:val="right" w:pos="9972"/>
      </w:tabs>
      <w:spacing w:after="0" w:line="240" w:lineRule="auto"/>
    </w:pPr>
  </w:style>
  <w:style w:type="character" w:customStyle="1" w:styleId="HeaderChar">
    <w:name w:val="Header Char"/>
    <w:basedOn w:val="DefaultParagraphFont"/>
    <w:link w:val="Header"/>
    <w:uiPriority w:val="99"/>
    <w:rsid w:val="000B5C56"/>
    <w:rPr>
      <w:lang w:val="en-US"/>
    </w:rPr>
  </w:style>
  <w:style w:type="paragraph" w:styleId="Footer">
    <w:name w:val="footer"/>
    <w:basedOn w:val="Normal"/>
    <w:link w:val="FooterChar"/>
    <w:uiPriority w:val="99"/>
    <w:unhideWhenUsed/>
    <w:rsid w:val="000B5C56"/>
    <w:pPr>
      <w:tabs>
        <w:tab w:val="center" w:pos="4986"/>
        <w:tab w:val="right" w:pos="9972"/>
      </w:tabs>
      <w:spacing w:after="0" w:line="240" w:lineRule="auto"/>
    </w:pPr>
  </w:style>
  <w:style w:type="character" w:customStyle="1" w:styleId="FooterChar">
    <w:name w:val="Footer Char"/>
    <w:basedOn w:val="DefaultParagraphFont"/>
    <w:link w:val="Footer"/>
    <w:uiPriority w:val="99"/>
    <w:rsid w:val="000B5C56"/>
    <w:rPr>
      <w:lang w:val="en-US"/>
    </w:rPr>
  </w:style>
  <w:style w:type="paragraph" w:styleId="NoSpacing">
    <w:name w:val="No Spacing"/>
    <w:link w:val="NoSpacingChar"/>
    <w:uiPriority w:val="1"/>
    <w:qFormat/>
    <w:rsid w:val="000B5C56"/>
    <w:pPr>
      <w:spacing w:after="0" w:line="240" w:lineRule="auto"/>
    </w:pPr>
    <w:rPr>
      <w:rFonts w:ascii="Calibri" w:eastAsia="Times New Roman" w:hAnsi="Calibri" w:cs="Times New Roman"/>
      <w:lang w:eastAsia="da-DK"/>
    </w:rPr>
  </w:style>
  <w:style w:type="paragraph" w:styleId="BalloonText">
    <w:name w:val="Balloon Text"/>
    <w:basedOn w:val="Normal"/>
    <w:link w:val="BalloonTextChar"/>
    <w:uiPriority w:val="99"/>
    <w:semiHidden/>
    <w:unhideWhenUsed/>
    <w:rsid w:val="000B5C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C56"/>
    <w:rPr>
      <w:rFonts w:ascii="Segoe UI" w:hAnsi="Segoe UI" w:cs="Segoe UI"/>
      <w:sz w:val="18"/>
      <w:szCs w:val="18"/>
      <w:lang w:val="en-US"/>
    </w:rPr>
  </w:style>
  <w:style w:type="paragraph" w:styleId="CommentText">
    <w:name w:val="annotation text"/>
    <w:basedOn w:val="Normal"/>
    <w:link w:val="CommentTextChar"/>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CommentTextChar">
    <w:name w:val="Comment Text Char"/>
    <w:basedOn w:val="DefaultParagraphFont"/>
    <w:link w:val="CommentText"/>
    <w:uiPriority w:val="99"/>
    <w:rsid w:val="000B5C56"/>
    <w:rPr>
      <w:rFonts w:ascii="Cambria" w:eastAsia="Cambria" w:hAnsi="Cambria" w:cs="Cambria"/>
      <w:color w:val="000000"/>
      <w:sz w:val="24"/>
      <w:szCs w:val="24"/>
      <w:lang w:val="en-US"/>
    </w:rPr>
  </w:style>
  <w:style w:type="table" w:styleId="TableGrid">
    <w:name w:val="Table Grid"/>
    <w:basedOn w:val="Table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0B5C56"/>
    <w:rPr>
      <w:rFonts w:ascii="Calibri" w:eastAsia="Times New Roman" w:hAnsi="Calibri" w:cs="Times New Roman"/>
      <w:lang w:eastAsia="da-DK"/>
    </w:rPr>
  </w:style>
  <w:style w:type="character" w:styleId="CommentReference">
    <w:name w:val="annotation reference"/>
    <w:basedOn w:val="DefaultParagraphFont"/>
    <w:uiPriority w:val="99"/>
    <w:semiHidden/>
    <w:unhideWhenUsed/>
    <w:rsid w:val="000B5C56"/>
    <w:rPr>
      <w:sz w:val="16"/>
      <w:szCs w:val="16"/>
    </w:rPr>
  </w:style>
  <w:style w:type="paragraph" w:styleId="CommentSubject">
    <w:name w:val="annotation subject"/>
    <w:basedOn w:val="CommentText"/>
    <w:next w:val="CommentText"/>
    <w:link w:val="CommentSubjectChar"/>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0B5C56"/>
    <w:rPr>
      <w:rFonts w:ascii="Cambria" w:eastAsia="Cambria" w:hAnsi="Cambria" w:cs="Cambria"/>
      <w:b/>
      <w:bCs/>
      <w:color w:val="000000"/>
      <w:sz w:val="20"/>
      <w:szCs w:val="20"/>
      <w:lang w:val="en-US"/>
    </w:rPr>
  </w:style>
  <w:style w:type="paragraph" w:styleId="ListBullet">
    <w:name w:val="List Bullet"/>
    <w:basedOn w:val="Normal"/>
    <w:uiPriority w:val="99"/>
    <w:semiHidden/>
    <w:unhideWhenUsed/>
    <w:rsid w:val="000B5C56"/>
    <w:pPr>
      <w:numPr>
        <w:numId w:val="2"/>
      </w:numPr>
      <w:contextualSpacing/>
    </w:pPr>
  </w:style>
  <w:style w:type="paragraph" w:styleId="ListNumber">
    <w:name w:val="List Number"/>
    <w:basedOn w:val="Normal"/>
    <w:uiPriority w:val="99"/>
    <w:semiHidden/>
    <w:unhideWhenUsed/>
    <w:rsid w:val="000B5C56"/>
    <w:pPr>
      <w:numPr>
        <w:numId w:val="3"/>
      </w:numPr>
      <w:contextualSpacing/>
    </w:pPr>
  </w:style>
  <w:style w:type="character" w:styleId="Emphasis">
    <w:name w:val="Emphasis"/>
    <w:basedOn w:val="DefaultParagraphFont"/>
    <w:uiPriority w:val="20"/>
    <w:qFormat/>
    <w:rsid w:val="000B5C56"/>
    <w:rPr>
      <w:i/>
      <w:iCs/>
    </w:rPr>
  </w:style>
  <w:style w:type="paragraph" w:styleId="TOCHeading">
    <w:name w:val="TOC Heading"/>
    <w:basedOn w:val="Heading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0B5C56"/>
    <w:pPr>
      <w:spacing w:after="100"/>
    </w:pPr>
  </w:style>
  <w:style w:type="paragraph" w:styleId="TOC2">
    <w:name w:val="toc 2"/>
    <w:basedOn w:val="Normal"/>
    <w:next w:val="Normal"/>
    <w:autoRedefine/>
    <w:uiPriority w:val="39"/>
    <w:unhideWhenUsed/>
    <w:rsid w:val="000B5C56"/>
    <w:pPr>
      <w:spacing w:after="100"/>
      <w:ind w:left="220"/>
    </w:pPr>
  </w:style>
  <w:style w:type="character" w:styleId="FollowedHyperlink">
    <w:name w:val="FollowedHyperlink"/>
    <w:basedOn w:val="DefaultParagraphFont"/>
    <w:uiPriority w:val="99"/>
    <w:semiHidden/>
    <w:unhideWhenUsed/>
    <w:rsid w:val="000B5C56"/>
    <w:rPr>
      <w:color w:val="954F72" w:themeColor="followedHyperlink"/>
      <w:u w:val="single"/>
    </w:rPr>
  </w:style>
  <w:style w:type="character" w:customStyle="1" w:styleId="Heading4Char">
    <w:name w:val="Heading 4 Char"/>
    <w:basedOn w:val="DefaultParagraphFont"/>
    <w:link w:val="Heading4"/>
    <w:uiPriority w:val="9"/>
    <w:rsid w:val="00B569D1"/>
    <w:rPr>
      <w:rFonts w:asciiTheme="majorHAnsi" w:eastAsiaTheme="majorEastAsia" w:hAnsiTheme="majorHAnsi" w:cstheme="majorBidi"/>
      <w:i/>
      <w:iCs/>
      <w:color w:val="2F5496" w:themeColor="accent1" w:themeShade="BF"/>
      <w:lang w:val="en-US"/>
    </w:rPr>
  </w:style>
  <w:style w:type="paragraph" w:styleId="TOC3">
    <w:name w:val="toc 3"/>
    <w:basedOn w:val="Normal"/>
    <w:next w:val="Normal"/>
    <w:autoRedefine/>
    <w:uiPriority w:val="39"/>
    <w:unhideWhenUsed/>
    <w:rsid w:val="002071C9"/>
    <w:pPr>
      <w:spacing w:after="100"/>
      <w:ind w:left="440"/>
    </w:pPr>
  </w:style>
  <w:style w:type="character" w:customStyle="1" w:styleId="Heading5Char">
    <w:name w:val="Heading 5 Char"/>
    <w:basedOn w:val="DefaultParagraphFont"/>
    <w:link w:val="Heading5"/>
    <w:uiPriority w:val="9"/>
    <w:semiHidden/>
    <w:rsid w:val="00F01240"/>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F01240"/>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B966BB"/>
    <w:rPr>
      <w:color w:val="808080"/>
    </w:rPr>
  </w:style>
  <w:style w:type="paragraph" w:styleId="Caption">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Revision">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ceholderText"/>
            </w:rPr>
            <w:t>[Forfatter]</w:t>
          </w:r>
        </w:p>
      </w:docPartBody>
    </w:docPart>
    <w:docPart>
      <w:docPartPr>
        <w:name w:val="73933ABA86DD45D9B0B29C43771F50E3"/>
        <w:category>
          <w:name w:val="Generelt"/>
          <w:gallery w:val="placeholder"/>
        </w:category>
        <w:types>
          <w:type w:val="bbPlcHdr"/>
        </w:types>
        <w:behaviors>
          <w:behavior w:val="content"/>
        </w:behaviors>
        <w:guid w:val="{B3967A2C-1206-4192-A139-D04B1E558BFB}"/>
      </w:docPartPr>
      <w:docPartBody>
        <w:p w:rsidR="00FA3130" w:rsidRDefault="00300AAB">
          <w:r w:rsidRPr="00942595">
            <w:rPr>
              <w:rStyle w:val="PlaceholderText"/>
            </w:rPr>
            <w:t>[Udgivelsesdato]</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ceholderTex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ceholderTex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ceholderText"/>
            </w:rPr>
            <w:t>[Em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337FFA"/>
    <w:rsid w:val="005E5249"/>
    <w:rsid w:val="008135BE"/>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0AAB"/>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34371</Words>
  <Characters>201420</Characters>
  <Application>Microsoft Office Word</Application>
  <DocSecurity>0</DocSecurity>
  <Lines>4912</Lines>
  <Paragraphs>3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3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4</dc:subject>
  <dc:creator>Malte Lund Adamsen</dc:creator>
  <cp:keywords>LUPEX</cp:keywords>
  <dc:description/>
  <cp:lastModifiedBy>Julie Lyng Forman</cp:lastModifiedBy>
  <cp:revision>2</cp:revision>
  <cp:lastPrinted>2024-05-21T10:28:00Z</cp:lastPrinted>
  <dcterms:created xsi:type="dcterms:W3CDTF">2024-05-21T13:51:00Z</dcterms:created>
  <dcterms:modified xsi:type="dcterms:W3CDTF">2024-05-2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y fmtid="{D5CDD505-2E9C-101B-9397-08002B2CF9AE}" pid="25" name="ContentRemapped">
    <vt:lpwstr>true</vt:lpwstr>
  </property>
</Properties>
</file>